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709B050D"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3B5F9B" w:rsidRDefault="00040177">
      <w:pPr>
        <w:ind w:right="4"/>
        <w:rPr>
          <w:b/>
          <w:color w:val="0000FF"/>
        </w:rPr>
      </w:pPr>
      <w:r w:rsidRPr="003B5F9B">
        <w:rPr>
          <w:b/>
          <w:sz w:val="28"/>
          <w:szCs w:val="28"/>
        </w:rPr>
        <w:t>Agraïments</w:t>
      </w:r>
      <w:r w:rsidRPr="003B5F9B">
        <w:rPr>
          <w:b/>
          <w:color w:val="0000FF"/>
          <w:sz w:val="28"/>
          <w:szCs w:val="28"/>
        </w:rPr>
        <w:t>[mida 14]</w:t>
      </w:r>
    </w:p>
    <w:p w14:paraId="21242B44" w14:textId="77777777" w:rsidR="00BD5C4D" w:rsidRPr="003B5F9B" w:rsidRDefault="00BD5C4D">
      <w:pPr>
        <w:pBdr>
          <w:top w:val="nil"/>
          <w:left w:val="nil"/>
          <w:bottom w:val="nil"/>
          <w:right w:val="nil"/>
          <w:between w:val="nil"/>
        </w:pBdr>
        <w:ind w:right="4"/>
        <w:rPr>
          <w:color w:val="000000"/>
          <w:szCs w:val="22"/>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60091DE0" w14:textId="7FCD0E79" w:rsidR="00BD5C4D" w:rsidRPr="00D25FA4" w:rsidRDefault="004D1F7E" w:rsidP="00D25FA4">
      <w:pPr>
        <w:jc w:val="left"/>
        <w:rPr>
          <w:szCs w:val="22"/>
          <w:lang w:val="en-GB"/>
        </w:rPr>
        <w:sectPr w:rsidR="00BD5C4D" w:rsidRPr="00D25FA4" w:rsidSect="00603913">
          <w:footerReference w:type="default" r:id="rId13"/>
          <w:footerReference w:type="first" r:id="rId14"/>
          <w:pgSz w:w="11899" w:h="16838"/>
          <w:pgMar w:top="1418" w:right="1429" w:bottom="1418" w:left="1417" w:header="708" w:footer="708" w:gutter="0"/>
          <w:cols w:space="720"/>
          <w:titlePg/>
        </w:sectPr>
      </w:pPr>
      <w:r>
        <w:rPr>
          <w:szCs w:val="22"/>
          <w:lang w:val="en-GB"/>
        </w:rPr>
        <w:br w:type="page"/>
      </w:r>
      <w:r w:rsidR="00040177"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o address this hypothesis, I conducted a review of the existing literature in order to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4B04A7D" w14:textId="21706161"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441BF684" w14:textId="77777777" w:rsidR="00D25FA4" w:rsidRDefault="00D25FA4">
      <w:pPr>
        <w:jc w:val="left"/>
        <w:rPr>
          <w:i/>
          <w:color w:val="0000FF"/>
        </w:rPr>
      </w:pPr>
      <w:bookmarkStart w:id="0" w:name="_heading=h.gjdgxs" w:colFirst="0" w:colLast="0"/>
      <w:bookmarkEnd w:id="0"/>
      <w:r>
        <w:rPr>
          <w:i/>
          <w:color w:val="0000FF"/>
        </w:rPr>
        <w:br w:type="page"/>
      </w:r>
    </w:p>
    <w:p w14:paraId="26D77082" w14:textId="073CD74A" w:rsidR="00BD5C4D" w:rsidRPr="006A4C61" w:rsidRDefault="00220BE6">
      <w:pPr>
        <w:ind w:right="4"/>
        <w:rPr>
          <w:sz w:val="20"/>
          <w:szCs w:val="20"/>
        </w:rPr>
      </w:pPr>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7815B6D" w14:textId="77777777" w:rsidR="00AA46E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63159" w:history="1">
            <w:r w:rsidR="00AA46EE" w:rsidRPr="009E0386">
              <w:rPr>
                <w:rStyle w:val="Hipervnculo"/>
              </w:rPr>
              <w:t>Introducción</w:t>
            </w:r>
            <w:r w:rsidR="00AA46EE">
              <w:rPr>
                <w:webHidden/>
              </w:rPr>
              <w:tab/>
            </w:r>
            <w:r w:rsidR="00AA46EE">
              <w:rPr>
                <w:webHidden/>
              </w:rPr>
              <w:fldChar w:fldCharType="begin"/>
            </w:r>
            <w:r w:rsidR="00AA46EE">
              <w:rPr>
                <w:webHidden/>
              </w:rPr>
              <w:instrText xml:space="preserve"> PAGEREF _Toc200663159 \h </w:instrText>
            </w:r>
            <w:r w:rsidR="00AA46EE">
              <w:rPr>
                <w:webHidden/>
              </w:rPr>
            </w:r>
            <w:r w:rsidR="00AA46EE">
              <w:rPr>
                <w:webHidden/>
              </w:rPr>
              <w:fldChar w:fldCharType="separate"/>
            </w:r>
            <w:r w:rsidR="00AA46EE">
              <w:rPr>
                <w:webHidden/>
              </w:rPr>
              <w:t>1</w:t>
            </w:r>
            <w:r w:rsidR="00AA46EE">
              <w:rPr>
                <w:webHidden/>
              </w:rPr>
              <w:fldChar w:fldCharType="end"/>
            </w:r>
          </w:hyperlink>
        </w:p>
        <w:p w14:paraId="089D0ABD" w14:textId="23496300"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0" w:history="1">
            <w:r w:rsidR="00AA46EE" w:rsidRPr="009E0386">
              <w:rPr>
                <w:rStyle w:val="Hipervnculo"/>
                <w:noProof/>
              </w:rPr>
              <w:t>1.1</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Motivación</w:t>
            </w:r>
            <w:r w:rsidR="00AA46EE">
              <w:rPr>
                <w:noProof/>
                <w:webHidden/>
              </w:rPr>
              <w:tab/>
            </w:r>
            <w:r w:rsidR="00AA46EE">
              <w:rPr>
                <w:noProof/>
                <w:webHidden/>
              </w:rPr>
              <w:fldChar w:fldCharType="begin"/>
            </w:r>
            <w:r w:rsidR="00AA46EE">
              <w:rPr>
                <w:noProof/>
                <w:webHidden/>
              </w:rPr>
              <w:instrText xml:space="preserve"> PAGEREF _Toc200663160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0BB1B999" w14:textId="674696D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1" w:history="1">
            <w:r w:rsidR="00AA46EE" w:rsidRPr="009E0386">
              <w:rPr>
                <w:rStyle w:val="Hipervnculo"/>
                <w:noProof/>
              </w:rPr>
              <w:t>1.2</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bjetivos</w:t>
            </w:r>
            <w:r w:rsidR="00AA46EE">
              <w:rPr>
                <w:noProof/>
                <w:webHidden/>
              </w:rPr>
              <w:tab/>
            </w:r>
            <w:r w:rsidR="00AA46EE">
              <w:rPr>
                <w:noProof/>
                <w:webHidden/>
              </w:rPr>
              <w:fldChar w:fldCharType="begin"/>
            </w:r>
            <w:r w:rsidR="00AA46EE">
              <w:rPr>
                <w:noProof/>
                <w:webHidden/>
              </w:rPr>
              <w:instrText xml:space="preserve"> PAGEREF _Toc200663161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3C29DA41" w14:textId="0EA8CD9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2" w:history="1">
            <w:r w:rsidR="00AA46EE" w:rsidRPr="009E0386">
              <w:rPr>
                <w:rStyle w:val="Hipervnculo"/>
                <w:noProof/>
              </w:rPr>
              <w:t>1.3</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Logros</w:t>
            </w:r>
            <w:r w:rsidR="00AA46EE">
              <w:rPr>
                <w:noProof/>
                <w:webHidden/>
              </w:rPr>
              <w:tab/>
            </w:r>
            <w:r w:rsidR="00AA46EE">
              <w:rPr>
                <w:noProof/>
                <w:webHidden/>
              </w:rPr>
              <w:fldChar w:fldCharType="begin"/>
            </w:r>
            <w:r w:rsidR="00AA46EE">
              <w:rPr>
                <w:noProof/>
                <w:webHidden/>
              </w:rPr>
              <w:instrText xml:space="preserve"> PAGEREF _Toc200663162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2CA6C7E1" w14:textId="100C815A"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3" w:history="1">
            <w:r w:rsidR="00AA46EE" w:rsidRPr="009E0386">
              <w:rPr>
                <w:rStyle w:val="Hipervnculo"/>
                <w:noProof/>
              </w:rPr>
              <w:t>1.4</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rganización de la memoria</w:t>
            </w:r>
            <w:r w:rsidR="00AA46EE">
              <w:rPr>
                <w:noProof/>
                <w:webHidden/>
              </w:rPr>
              <w:tab/>
            </w:r>
            <w:r w:rsidR="00AA46EE">
              <w:rPr>
                <w:noProof/>
                <w:webHidden/>
              </w:rPr>
              <w:fldChar w:fldCharType="begin"/>
            </w:r>
            <w:r w:rsidR="00AA46EE">
              <w:rPr>
                <w:noProof/>
                <w:webHidden/>
              </w:rPr>
              <w:instrText xml:space="preserve"> PAGEREF _Toc200663163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154EDB88" w14:textId="2958ED2A" w:rsidR="00AA46EE" w:rsidRDefault="00000000">
          <w:pPr>
            <w:pStyle w:val="TDC1"/>
            <w:rPr>
              <w:rFonts w:asciiTheme="minorHAnsi" w:eastAsiaTheme="minorEastAsia" w:hAnsiTheme="minorHAnsi" w:cstheme="minorBidi"/>
              <w:kern w:val="2"/>
              <w:sz w:val="24"/>
              <w14:ligatures w14:val="standardContextual"/>
            </w:rPr>
          </w:pPr>
          <w:hyperlink w:anchor="_Toc200663164" w:history="1">
            <w:r w:rsidR="00AA46EE" w:rsidRPr="009E0386">
              <w:rPr>
                <w:rStyle w:val="Hipervnculo"/>
              </w:rPr>
              <w:t>Revisión Literaria</w:t>
            </w:r>
            <w:r w:rsidR="00AA46EE">
              <w:rPr>
                <w:webHidden/>
              </w:rPr>
              <w:tab/>
            </w:r>
            <w:r w:rsidR="00AA46EE">
              <w:rPr>
                <w:webHidden/>
              </w:rPr>
              <w:fldChar w:fldCharType="begin"/>
            </w:r>
            <w:r w:rsidR="00AA46EE">
              <w:rPr>
                <w:webHidden/>
              </w:rPr>
              <w:instrText xml:space="preserve"> PAGEREF _Toc200663164 \h </w:instrText>
            </w:r>
            <w:r w:rsidR="00AA46EE">
              <w:rPr>
                <w:webHidden/>
              </w:rPr>
            </w:r>
            <w:r w:rsidR="00AA46EE">
              <w:rPr>
                <w:webHidden/>
              </w:rPr>
              <w:fldChar w:fldCharType="separate"/>
            </w:r>
            <w:r w:rsidR="00AA46EE">
              <w:rPr>
                <w:webHidden/>
              </w:rPr>
              <w:t>3</w:t>
            </w:r>
            <w:r w:rsidR="00AA46EE">
              <w:rPr>
                <w:webHidden/>
              </w:rPr>
              <w:fldChar w:fldCharType="end"/>
            </w:r>
          </w:hyperlink>
        </w:p>
        <w:p w14:paraId="0D48AD40" w14:textId="2D31D62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5" w:history="1">
            <w:r w:rsidR="00AA46EE" w:rsidRPr="009E0386">
              <w:rPr>
                <w:rStyle w:val="Hipervnculo"/>
                <w:noProof/>
              </w:rPr>
              <w:t>2.1  Definición</w:t>
            </w:r>
            <w:r w:rsidR="00AA46EE">
              <w:rPr>
                <w:noProof/>
                <w:webHidden/>
              </w:rPr>
              <w:tab/>
            </w:r>
            <w:r w:rsidR="00AA46EE">
              <w:rPr>
                <w:noProof/>
                <w:webHidden/>
              </w:rPr>
              <w:fldChar w:fldCharType="begin"/>
            </w:r>
            <w:r w:rsidR="00AA46EE">
              <w:rPr>
                <w:noProof/>
                <w:webHidden/>
              </w:rPr>
              <w:instrText xml:space="preserve"> PAGEREF _Toc200663165 \h </w:instrText>
            </w:r>
            <w:r w:rsidR="00AA46EE">
              <w:rPr>
                <w:noProof/>
                <w:webHidden/>
              </w:rPr>
            </w:r>
            <w:r w:rsidR="00AA46EE">
              <w:rPr>
                <w:noProof/>
                <w:webHidden/>
              </w:rPr>
              <w:fldChar w:fldCharType="separate"/>
            </w:r>
            <w:r w:rsidR="00AA46EE">
              <w:rPr>
                <w:noProof/>
                <w:webHidden/>
              </w:rPr>
              <w:t>3</w:t>
            </w:r>
            <w:r w:rsidR="00AA46EE">
              <w:rPr>
                <w:noProof/>
                <w:webHidden/>
              </w:rPr>
              <w:fldChar w:fldCharType="end"/>
            </w:r>
          </w:hyperlink>
        </w:p>
        <w:p w14:paraId="382B369C" w14:textId="2EFA8879"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6" w:history="1">
            <w:r w:rsidR="00AA46EE" w:rsidRPr="009E0386">
              <w:rPr>
                <w:rStyle w:val="Hipervnculo"/>
                <w:noProof/>
              </w:rPr>
              <w:t>2.2  Evol</w:t>
            </w:r>
            <w:r w:rsidR="00AA46EE" w:rsidRPr="009E0386">
              <w:rPr>
                <w:rStyle w:val="Hipervnculo"/>
                <w:noProof/>
              </w:rPr>
              <w:t>u</w:t>
            </w:r>
            <w:r w:rsidR="00AA46EE" w:rsidRPr="009E0386">
              <w:rPr>
                <w:rStyle w:val="Hipervnculo"/>
                <w:noProof/>
              </w:rPr>
              <w:t>ción</w:t>
            </w:r>
            <w:r w:rsidR="00AA46EE">
              <w:rPr>
                <w:noProof/>
                <w:webHidden/>
              </w:rPr>
              <w:tab/>
            </w:r>
            <w:r w:rsidR="00AA46EE">
              <w:rPr>
                <w:noProof/>
                <w:webHidden/>
              </w:rPr>
              <w:fldChar w:fldCharType="begin"/>
            </w:r>
            <w:r w:rsidR="00AA46EE">
              <w:rPr>
                <w:noProof/>
                <w:webHidden/>
              </w:rPr>
              <w:instrText xml:space="preserve"> PAGEREF _Toc200663166 \h </w:instrText>
            </w:r>
            <w:r w:rsidR="00AA46EE">
              <w:rPr>
                <w:noProof/>
                <w:webHidden/>
              </w:rPr>
            </w:r>
            <w:r w:rsidR="00AA46EE">
              <w:rPr>
                <w:noProof/>
                <w:webHidden/>
              </w:rPr>
              <w:fldChar w:fldCharType="separate"/>
            </w:r>
            <w:r w:rsidR="00AA46EE">
              <w:rPr>
                <w:noProof/>
                <w:webHidden/>
              </w:rPr>
              <w:t>4</w:t>
            </w:r>
            <w:r w:rsidR="00AA46EE">
              <w:rPr>
                <w:noProof/>
                <w:webHidden/>
              </w:rPr>
              <w:fldChar w:fldCharType="end"/>
            </w:r>
          </w:hyperlink>
        </w:p>
        <w:p w14:paraId="6CDAC7A6" w14:textId="33402780"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7" w:history="1">
            <w:r w:rsidR="00AA46EE" w:rsidRPr="009E0386">
              <w:rPr>
                <w:rStyle w:val="Hipervnculo"/>
                <w:noProof/>
              </w:rPr>
              <w:t>2.3 Categorías éticas</w:t>
            </w:r>
            <w:r w:rsidR="00AA46EE">
              <w:rPr>
                <w:noProof/>
                <w:webHidden/>
              </w:rPr>
              <w:tab/>
            </w:r>
            <w:r w:rsidR="00AA46EE">
              <w:rPr>
                <w:noProof/>
                <w:webHidden/>
              </w:rPr>
              <w:fldChar w:fldCharType="begin"/>
            </w:r>
            <w:r w:rsidR="00AA46EE">
              <w:rPr>
                <w:noProof/>
                <w:webHidden/>
              </w:rPr>
              <w:instrText xml:space="preserve"> PAGEREF _Toc200663167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202A285D" w14:textId="1D7C7ECA" w:rsidR="00AA46EE" w:rsidRDefault="00000000">
          <w:pPr>
            <w:pStyle w:val="TDC3"/>
            <w:tabs>
              <w:tab w:val="right" w:leader="dot" w:pos="9043"/>
            </w:tabs>
            <w:rPr>
              <w:rFonts w:cstheme="minorBidi"/>
              <w:noProof/>
              <w:kern w:val="2"/>
              <w:sz w:val="24"/>
              <w:szCs w:val="24"/>
              <w14:ligatures w14:val="standardContextual"/>
            </w:rPr>
          </w:pPr>
          <w:hyperlink w:anchor="_Toc200663168" w:history="1">
            <w:r w:rsidR="00AA46EE" w:rsidRPr="009E0386">
              <w:rPr>
                <w:rStyle w:val="Hipervnculo"/>
                <w:noProof/>
              </w:rPr>
              <w:t>2.3.1 Principales teorías éticas</w:t>
            </w:r>
            <w:r w:rsidR="00AA46EE">
              <w:rPr>
                <w:noProof/>
                <w:webHidden/>
              </w:rPr>
              <w:tab/>
            </w:r>
            <w:r w:rsidR="00AA46EE">
              <w:rPr>
                <w:noProof/>
                <w:webHidden/>
              </w:rPr>
              <w:fldChar w:fldCharType="begin"/>
            </w:r>
            <w:r w:rsidR="00AA46EE">
              <w:rPr>
                <w:noProof/>
                <w:webHidden/>
              </w:rPr>
              <w:instrText xml:space="preserve"> PAGEREF _Toc200663168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0C5B3169" w14:textId="1DE94C9D" w:rsidR="00AA46EE" w:rsidRDefault="00000000">
          <w:pPr>
            <w:pStyle w:val="TDC3"/>
            <w:tabs>
              <w:tab w:val="right" w:leader="dot" w:pos="9043"/>
            </w:tabs>
            <w:rPr>
              <w:rFonts w:cstheme="minorBidi"/>
              <w:noProof/>
              <w:kern w:val="2"/>
              <w:sz w:val="24"/>
              <w:szCs w:val="24"/>
              <w14:ligatures w14:val="standardContextual"/>
            </w:rPr>
          </w:pPr>
          <w:hyperlink w:anchor="_Toc200663169" w:history="1">
            <w:r w:rsidR="00AA46EE" w:rsidRPr="009E0386">
              <w:rPr>
                <w:rStyle w:val="Hipervnculo"/>
                <w:noProof/>
              </w:rPr>
              <w:t>2.3.2 Perfiles éticos dentro de la sociedad</w:t>
            </w:r>
            <w:r w:rsidR="00AA46EE">
              <w:rPr>
                <w:noProof/>
                <w:webHidden/>
              </w:rPr>
              <w:tab/>
            </w:r>
            <w:r w:rsidR="00AA46EE">
              <w:rPr>
                <w:noProof/>
                <w:webHidden/>
              </w:rPr>
              <w:fldChar w:fldCharType="begin"/>
            </w:r>
            <w:r w:rsidR="00AA46EE">
              <w:rPr>
                <w:noProof/>
                <w:webHidden/>
              </w:rPr>
              <w:instrText xml:space="preserve"> PAGEREF _Toc200663169 \h </w:instrText>
            </w:r>
            <w:r w:rsidR="00AA46EE">
              <w:rPr>
                <w:noProof/>
                <w:webHidden/>
              </w:rPr>
            </w:r>
            <w:r w:rsidR="00AA46EE">
              <w:rPr>
                <w:noProof/>
                <w:webHidden/>
              </w:rPr>
              <w:fldChar w:fldCharType="separate"/>
            </w:r>
            <w:r w:rsidR="00AA46EE">
              <w:rPr>
                <w:noProof/>
                <w:webHidden/>
              </w:rPr>
              <w:t>8</w:t>
            </w:r>
            <w:r w:rsidR="00AA46EE">
              <w:rPr>
                <w:noProof/>
                <w:webHidden/>
              </w:rPr>
              <w:fldChar w:fldCharType="end"/>
            </w:r>
          </w:hyperlink>
        </w:p>
        <w:p w14:paraId="21833069" w14:textId="19CD5A95"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0" w:history="1">
            <w:r w:rsidR="00AA46EE" w:rsidRPr="009E0386">
              <w:rPr>
                <w:rStyle w:val="Hipervnculo"/>
                <w:noProof/>
              </w:rPr>
              <w:t>2.4  Ética en la IA</w:t>
            </w:r>
            <w:r w:rsidR="00AA46EE">
              <w:rPr>
                <w:noProof/>
                <w:webHidden/>
              </w:rPr>
              <w:tab/>
            </w:r>
            <w:r w:rsidR="00AA46EE">
              <w:rPr>
                <w:noProof/>
                <w:webHidden/>
              </w:rPr>
              <w:fldChar w:fldCharType="begin"/>
            </w:r>
            <w:r w:rsidR="00AA46EE">
              <w:rPr>
                <w:noProof/>
                <w:webHidden/>
              </w:rPr>
              <w:instrText xml:space="preserve"> PAGEREF _Toc200663170 \h </w:instrText>
            </w:r>
            <w:r w:rsidR="00AA46EE">
              <w:rPr>
                <w:noProof/>
                <w:webHidden/>
              </w:rPr>
            </w:r>
            <w:r w:rsidR="00AA46EE">
              <w:rPr>
                <w:noProof/>
                <w:webHidden/>
              </w:rPr>
              <w:fldChar w:fldCharType="separate"/>
            </w:r>
            <w:r w:rsidR="00AA46EE">
              <w:rPr>
                <w:noProof/>
                <w:webHidden/>
              </w:rPr>
              <w:t>9</w:t>
            </w:r>
            <w:r w:rsidR="00AA46EE">
              <w:rPr>
                <w:noProof/>
                <w:webHidden/>
              </w:rPr>
              <w:fldChar w:fldCharType="end"/>
            </w:r>
          </w:hyperlink>
        </w:p>
        <w:p w14:paraId="40E4E684" w14:textId="08C022D4" w:rsidR="00AA46EE" w:rsidRDefault="00000000">
          <w:pPr>
            <w:pStyle w:val="TDC3"/>
            <w:tabs>
              <w:tab w:val="right" w:leader="dot" w:pos="9043"/>
            </w:tabs>
            <w:rPr>
              <w:rFonts w:cstheme="minorBidi"/>
              <w:noProof/>
              <w:kern w:val="2"/>
              <w:sz w:val="24"/>
              <w:szCs w:val="24"/>
              <w14:ligatures w14:val="standardContextual"/>
            </w:rPr>
          </w:pPr>
          <w:hyperlink w:anchor="_Toc200663171" w:history="1">
            <w:r w:rsidR="00AA46EE" w:rsidRPr="009E0386">
              <w:rPr>
                <w:rStyle w:val="Hipervnculo"/>
                <w:noProof/>
              </w:rPr>
              <w:t xml:space="preserve">2.4.1 Alineamiento de valores en la IA (IA </w:t>
            </w:r>
            <w:r w:rsidR="00AA46EE" w:rsidRPr="009E0386">
              <w:rPr>
                <w:rStyle w:val="Hipervnculo"/>
                <w:i/>
                <w:iCs/>
                <w:noProof/>
              </w:rPr>
              <w:t>Value Alignment</w:t>
            </w:r>
            <w:r w:rsidR="00AA46EE" w:rsidRPr="009E0386">
              <w:rPr>
                <w:rStyle w:val="Hipervnculo"/>
                <w:noProof/>
              </w:rPr>
              <w:t>)</w:t>
            </w:r>
            <w:r w:rsidR="00AA46EE">
              <w:rPr>
                <w:noProof/>
                <w:webHidden/>
              </w:rPr>
              <w:tab/>
            </w:r>
            <w:r w:rsidR="00AA46EE">
              <w:rPr>
                <w:noProof/>
                <w:webHidden/>
              </w:rPr>
              <w:fldChar w:fldCharType="begin"/>
            </w:r>
            <w:r w:rsidR="00AA46EE">
              <w:rPr>
                <w:noProof/>
                <w:webHidden/>
              </w:rPr>
              <w:instrText xml:space="preserve"> PAGEREF _Toc200663171 \h </w:instrText>
            </w:r>
            <w:r w:rsidR="00AA46EE">
              <w:rPr>
                <w:noProof/>
                <w:webHidden/>
              </w:rPr>
            </w:r>
            <w:r w:rsidR="00AA46EE">
              <w:rPr>
                <w:noProof/>
                <w:webHidden/>
              </w:rPr>
              <w:fldChar w:fldCharType="separate"/>
            </w:r>
            <w:r w:rsidR="00AA46EE">
              <w:rPr>
                <w:noProof/>
                <w:webHidden/>
              </w:rPr>
              <w:t>10</w:t>
            </w:r>
            <w:r w:rsidR="00AA46EE">
              <w:rPr>
                <w:noProof/>
                <w:webHidden/>
              </w:rPr>
              <w:fldChar w:fldCharType="end"/>
            </w:r>
          </w:hyperlink>
        </w:p>
        <w:p w14:paraId="286C1C8A" w14:textId="7950877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2" w:history="1">
            <w:r w:rsidR="00AA46EE" w:rsidRPr="009E0386">
              <w:rPr>
                <w:rStyle w:val="Hipervnculo"/>
                <w:noProof/>
              </w:rPr>
              <w:t>2.5  Confianza en la IA</w:t>
            </w:r>
            <w:r w:rsidR="00AA46EE">
              <w:rPr>
                <w:noProof/>
                <w:webHidden/>
              </w:rPr>
              <w:tab/>
            </w:r>
            <w:r w:rsidR="00AA46EE">
              <w:rPr>
                <w:noProof/>
                <w:webHidden/>
              </w:rPr>
              <w:fldChar w:fldCharType="begin"/>
            </w:r>
            <w:r w:rsidR="00AA46EE">
              <w:rPr>
                <w:noProof/>
                <w:webHidden/>
              </w:rPr>
              <w:instrText xml:space="preserve"> PAGEREF _Toc200663172 \h </w:instrText>
            </w:r>
            <w:r w:rsidR="00AA46EE">
              <w:rPr>
                <w:noProof/>
                <w:webHidden/>
              </w:rPr>
            </w:r>
            <w:r w:rsidR="00AA46EE">
              <w:rPr>
                <w:noProof/>
                <w:webHidden/>
              </w:rPr>
              <w:fldChar w:fldCharType="separate"/>
            </w:r>
            <w:r w:rsidR="00AA46EE">
              <w:rPr>
                <w:noProof/>
                <w:webHidden/>
              </w:rPr>
              <w:t>11</w:t>
            </w:r>
            <w:r w:rsidR="00AA46EE">
              <w:rPr>
                <w:noProof/>
                <w:webHidden/>
              </w:rPr>
              <w:fldChar w:fldCharType="end"/>
            </w:r>
          </w:hyperlink>
        </w:p>
        <w:p w14:paraId="568F91A7" w14:textId="5A5337FA" w:rsidR="00AA46EE" w:rsidRDefault="00000000">
          <w:pPr>
            <w:pStyle w:val="TDC1"/>
            <w:rPr>
              <w:rFonts w:asciiTheme="minorHAnsi" w:eastAsiaTheme="minorEastAsia" w:hAnsiTheme="minorHAnsi" w:cstheme="minorBidi"/>
              <w:kern w:val="2"/>
              <w:sz w:val="24"/>
              <w14:ligatures w14:val="standardContextual"/>
            </w:rPr>
          </w:pPr>
          <w:hyperlink w:anchor="_Toc200663173" w:history="1">
            <w:r w:rsidR="00AA46EE" w:rsidRPr="009E0386">
              <w:rPr>
                <w:rStyle w:val="Hipervnculo"/>
              </w:rPr>
              <w:t>Metodología</w:t>
            </w:r>
            <w:r w:rsidR="00AA46EE">
              <w:rPr>
                <w:webHidden/>
              </w:rPr>
              <w:tab/>
            </w:r>
            <w:r w:rsidR="00AA46EE">
              <w:rPr>
                <w:webHidden/>
              </w:rPr>
              <w:fldChar w:fldCharType="begin"/>
            </w:r>
            <w:r w:rsidR="00AA46EE">
              <w:rPr>
                <w:webHidden/>
              </w:rPr>
              <w:instrText xml:space="preserve"> PAGEREF _Toc200663173 \h </w:instrText>
            </w:r>
            <w:r w:rsidR="00AA46EE">
              <w:rPr>
                <w:webHidden/>
              </w:rPr>
            </w:r>
            <w:r w:rsidR="00AA46EE">
              <w:rPr>
                <w:webHidden/>
              </w:rPr>
              <w:fldChar w:fldCharType="separate"/>
            </w:r>
            <w:r w:rsidR="00AA46EE">
              <w:rPr>
                <w:webHidden/>
              </w:rPr>
              <w:t>13</w:t>
            </w:r>
            <w:r w:rsidR="00AA46EE">
              <w:rPr>
                <w:webHidden/>
              </w:rPr>
              <w:fldChar w:fldCharType="end"/>
            </w:r>
          </w:hyperlink>
        </w:p>
        <w:p w14:paraId="5CD3A45C" w14:textId="7690A24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4" w:history="1">
            <w:r w:rsidR="00AA46EE" w:rsidRPr="009E0386">
              <w:rPr>
                <w:rStyle w:val="Hipervnculo"/>
                <w:noProof/>
              </w:rPr>
              <w:t>3.1  Tecnologías utilizadas</w:t>
            </w:r>
            <w:r w:rsidR="00AA46EE">
              <w:rPr>
                <w:noProof/>
                <w:webHidden/>
              </w:rPr>
              <w:tab/>
            </w:r>
            <w:r w:rsidR="00AA46EE">
              <w:rPr>
                <w:noProof/>
                <w:webHidden/>
              </w:rPr>
              <w:fldChar w:fldCharType="begin"/>
            </w:r>
            <w:r w:rsidR="00AA46EE">
              <w:rPr>
                <w:noProof/>
                <w:webHidden/>
              </w:rPr>
              <w:instrText xml:space="preserve"> PAGEREF _Toc200663174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3E553E74" w14:textId="1BE633F3" w:rsidR="00AA46EE" w:rsidRDefault="00000000">
          <w:pPr>
            <w:pStyle w:val="TDC3"/>
            <w:tabs>
              <w:tab w:val="right" w:leader="dot" w:pos="9043"/>
            </w:tabs>
            <w:rPr>
              <w:rFonts w:cstheme="minorBidi"/>
              <w:noProof/>
              <w:kern w:val="2"/>
              <w:sz w:val="24"/>
              <w:szCs w:val="24"/>
              <w14:ligatures w14:val="standardContextual"/>
            </w:rPr>
          </w:pPr>
          <w:hyperlink w:anchor="_Toc200663175" w:history="1">
            <w:r w:rsidR="00AA46EE" w:rsidRPr="009E0386">
              <w:rPr>
                <w:rStyle w:val="Hipervnculo"/>
                <w:noProof/>
              </w:rPr>
              <w:t>3.1.1 Lenguaje: Python</w:t>
            </w:r>
            <w:r w:rsidR="00AA46EE">
              <w:rPr>
                <w:noProof/>
                <w:webHidden/>
              </w:rPr>
              <w:tab/>
            </w:r>
            <w:r w:rsidR="00AA46EE">
              <w:rPr>
                <w:noProof/>
                <w:webHidden/>
              </w:rPr>
              <w:fldChar w:fldCharType="begin"/>
            </w:r>
            <w:r w:rsidR="00AA46EE">
              <w:rPr>
                <w:noProof/>
                <w:webHidden/>
              </w:rPr>
              <w:instrText xml:space="preserve"> PAGEREF _Toc200663175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6749CA98" w14:textId="01C121E3" w:rsidR="00AA46EE" w:rsidRDefault="00000000">
          <w:pPr>
            <w:pStyle w:val="TDC3"/>
            <w:tabs>
              <w:tab w:val="right" w:leader="dot" w:pos="9043"/>
            </w:tabs>
            <w:rPr>
              <w:rFonts w:cstheme="minorBidi"/>
              <w:noProof/>
              <w:kern w:val="2"/>
              <w:sz w:val="24"/>
              <w:szCs w:val="24"/>
              <w14:ligatures w14:val="standardContextual"/>
            </w:rPr>
          </w:pPr>
          <w:hyperlink w:anchor="_Toc200663176" w:history="1">
            <w:r w:rsidR="00AA46EE" w:rsidRPr="009E0386">
              <w:rPr>
                <w:rStyle w:val="Hipervnculo"/>
                <w:noProof/>
              </w:rPr>
              <w:t>3.1.2  Framework: Streamlit</w:t>
            </w:r>
            <w:r w:rsidR="00AA46EE">
              <w:rPr>
                <w:noProof/>
                <w:webHidden/>
              </w:rPr>
              <w:tab/>
            </w:r>
            <w:r w:rsidR="00AA46EE">
              <w:rPr>
                <w:noProof/>
                <w:webHidden/>
              </w:rPr>
              <w:fldChar w:fldCharType="begin"/>
            </w:r>
            <w:r w:rsidR="00AA46EE">
              <w:rPr>
                <w:noProof/>
                <w:webHidden/>
              </w:rPr>
              <w:instrText xml:space="preserve"> PAGEREF _Toc200663176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14EE1CFC" w14:textId="40806B66" w:rsidR="00AA46EE" w:rsidRDefault="00000000">
          <w:pPr>
            <w:pStyle w:val="TDC3"/>
            <w:tabs>
              <w:tab w:val="right" w:leader="dot" w:pos="9043"/>
            </w:tabs>
            <w:rPr>
              <w:rFonts w:cstheme="minorBidi"/>
              <w:noProof/>
              <w:kern w:val="2"/>
              <w:sz w:val="24"/>
              <w:szCs w:val="24"/>
              <w14:ligatures w14:val="standardContextual"/>
            </w:rPr>
          </w:pPr>
          <w:hyperlink w:anchor="_Toc200663177" w:history="1">
            <w:r w:rsidR="00AA46EE" w:rsidRPr="009E0386">
              <w:rPr>
                <w:rStyle w:val="Hipervnculo"/>
                <w:noProof/>
              </w:rPr>
              <w:t>3.1.3  Base de datos: Supabase</w:t>
            </w:r>
            <w:r w:rsidR="00AA46EE">
              <w:rPr>
                <w:noProof/>
                <w:webHidden/>
              </w:rPr>
              <w:tab/>
            </w:r>
            <w:r w:rsidR="00AA46EE">
              <w:rPr>
                <w:noProof/>
                <w:webHidden/>
              </w:rPr>
              <w:fldChar w:fldCharType="begin"/>
            </w:r>
            <w:r w:rsidR="00AA46EE">
              <w:rPr>
                <w:noProof/>
                <w:webHidden/>
              </w:rPr>
              <w:instrText xml:space="preserve"> PAGEREF _Toc200663177 \h </w:instrText>
            </w:r>
            <w:r w:rsidR="00AA46EE">
              <w:rPr>
                <w:noProof/>
                <w:webHidden/>
              </w:rPr>
            </w:r>
            <w:r w:rsidR="00AA46EE">
              <w:rPr>
                <w:noProof/>
                <w:webHidden/>
              </w:rPr>
              <w:fldChar w:fldCharType="separate"/>
            </w:r>
            <w:r w:rsidR="00AA46EE">
              <w:rPr>
                <w:noProof/>
                <w:webHidden/>
              </w:rPr>
              <w:t>14</w:t>
            </w:r>
            <w:r w:rsidR="00AA46EE">
              <w:rPr>
                <w:noProof/>
                <w:webHidden/>
              </w:rPr>
              <w:fldChar w:fldCharType="end"/>
            </w:r>
          </w:hyperlink>
        </w:p>
        <w:p w14:paraId="0DDABB61" w14:textId="5523493C" w:rsidR="00AA46EE" w:rsidRDefault="00000000">
          <w:pPr>
            <w:pStyle w:val="TDC3"/>
            <w:tabs>
              <w:tab w:val="right" w:leader="dot" w:pos="9043"/>
            </w:tabs>
            <w:rPr>
              <w:rFonts w:cstheme="minorBidi"/>
              <w:noProof/>
              <w:kern w:val="2"/>
              <w:sz w:val="24"/>
              <w:szCs w:val="24"/>
              <w14:ligatures w14:val="standardContextual"/>
            </w:rPr>
          </w:pPr>
          <w:hyperlink w:anchor="_Toc200663178" w:history="1">
            <w:r w:rsidR="00AA46EE" w:rsidRPr="009E0386">
              <w:rPr>
                <w:rStyle w:val="Hipervnculo"/>
                <w:noProof/>
              </w:rPr>
              <w:t>3.1.4  Análisis de los datos</w:t>
            </w:r>
            <w:r w:rsidR="00AA46EE">
              <w:rPr>
                <w:noProof/>
                <w:webHidden/>
              </w:rPr>
              <w:tab/>
            </w:r>
            <w:r w:rsidR="00AA46EE">
              <w:rPr>
                <w:noProof/>
                <w:webHidden/>
              </w:rPr>
              <w:fldChar w:fldCharType="begin"/>
            </w:r>
            <w:r w:rsidR="00AA46EE">
              <w:rPr>
                <w:noProof/>
                <w:webHidden/>
              </w:rPr>
              <w:instrText xml:space="preserve"> PAGEREF _Toc200663178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1B5324D3" w14:textId="3F31339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9" w:history="1">
            <w:r w:rsidR="00AA46EE" w:rsidRPr="009E0386">
              <w:rPr>
                <w:rStyle w:val="Hipervnculo"/>
                <w:noProof/>
              </w:rPr>
              <w:t xml:space="preserve">3.2  Estructura </w:t>
            </w:r>
            <w:r w:rsidR="00AA46EE" w:rsidRPr="009E0386">
              <w:rPr>
                <w:rStyle w:val="Hipervnculo"/>
                <w:bCs/>
                <w:noProof/>
              </w:rPr>
              <w:t>del aplicativo</w:t>
            </w:r>
            <w:r w:rsidR="00AA46EE">
              <w:rPr>
                <w:noProof/>
                <w:webHidden/>
              </w:rPr>
              <w:tab/>
            </w:r>
            <w:r w:rsidR="00AA46EE">
              <w:rPr>
                <w:noProof/>
                <w:webHidden/>
              </w:rPr>
              <w:fldChar w:fldCharType="begin"/>
            </w:r>
            <w:r w:rsidR="00AA46EE">
              <w:rPr>
                <w:noProof/>
                <w:webHidden/>
              </w:rPr>
              <w:instrText xml:space="preserve"> PAGEREF _Toc200663179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5FB8690C" w14:textId="76415192" w:rsidR="00AA46EE" w:rsidRDefault="00000000">
          <w:pPr>
            <w:pStyle w:val="TDC1"/>
            <w:rPr>
              <w:rFonts w:asciiTheme="minorHAnsi" w:eastAsiaTheme="minorEastAsia" w:hAnsiTheme="minorHAnsi" w:cstheme="minorBidi"/>
              <w:kern w:val="2"/>
              <w:sz w:val="24"/>
              <w14:ligatures w14:val="standardContextual"/>
            </w:rPr>
          </w:pPr>
          <w:hyperlink w:anchor="_Toc200663180" w:history="1">
            <w:r w:rsidR="00AA46EE" w:rsidRPr="009E0386">
              <w:rPr>
                <w:rStyle w:val="Hipervnculo"/>
              </w:rPr>
              <w:t>Diseño Experimental</w:t>
            </w:r>
            <w:r w:rsidR="00AA46EE">
              <w:rPr>
                <w:webHidden/>
              </w:rPr>
              <w:tab/>
            </w:r>
            <w:r w:rsidR="00AA46EE">
              <w:rPr>
                <w:webHidden/>
              </w:rPr>
              <w:fldChar w:fldCharType="begin"/>
            </w:r>
            <w:r w:rsidR="00AA46EE">
              <w:rPr>
                <w:webHidden/>
              </w:rPr>
              <w:instrText xml:space="preserve"> PAGEREF _Toc200663180 \h </w:instrText>
            </w:r>
            <w:r w:rsidR="00AA46EE">
              <w:rPr>
                <w:webHidden/>
              </w:rPr>
            </w:r>
            <w:r w:rsidR="00AA46EE">
              <w:rPr>
                <w:webHidden/>
              </w:rPr>
              <w:fldChar w:fldCharType="separate"/>
            </w:r>
            <w:r w:rsidR="00AA46EE">
              <w:rPr>
                <w:webHidden/>
              </w:rPr>
              <w:t>16</w:t>
            </w:r>
            <w:r w:rsidR="00AA46EE">
              <w:rPr>
                <w:webHidden/>
              </w:rPr>
              <w:fldChar w:fldCharType="end"/>
            </w:r>
          </w:hyperlink>
        </w:p>
        <w:p w14:paraId="40A2EC9E" w14:textId="6EAB792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1" w:history="1">
            <w:r w:rsidR="00AA46EE" w:rsidRPr="009E0386">
              <w:rPr>
                <w:rStyle w:val="Hipervnculo"/>
                <w:noProof/>
              </w:rPr>
              <w:t>4.1  Objetivos e hipótesis</w:t>
            </w:r>
            <w:r w:rsidR="00AA46EE">
              <w:rPr>
                <w:noProof/>
                <w:webHidden/>
              </w:rPr>
              <w:tab/>
            </w:r>
            <w:r w:rsidR="00AA46EE">
              <w:rPr>
                <w:noProof/>
                <w:webHidden/>
              </w:rPr>
              <w:fldChar w:fldCharType="begin"/>
            </w:r>
            <w:r w:rsidR="00AA46EE">
              <w:rPr>
                <w:noProof/>
                <w:webHidden/>
              </w:rPr>
              <w:instrText xml:space="preserve"> PAGEREF _Toc200663181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455C3B85" w14:textId="61DF099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2" w:history="1">
            <w:r w:rsidR="00AA46EE" w:rsidRPr="009E0386">
              <w:rPr>
                <w:rStyle w:val="Hipervnculo"/>
                <w:noProof/>
              </w:rPr>
              <w:t>4.2  Participantes</w:t>
            </w:r>
            <w:r w:rsidR="00AA46EE">
              <w:rPr>
                <w:noProof/>
                <w:webHidden/>
              </w:rPr>
              <w:tab/>
            </w:r>
            <w:r w:rsidR="00AA46EE">
              <w:rPr>
                <w:noProof/>
                <w:webHidden/>
              </w:rPr>
              <w:fldChar w:fldCharType="begin"/>
            </w:r>
            <w:r w:rsidR="00AA46EE">
              <w:rPr>
                <w:noProof/>
                <w:webHidden/>
              </w:rPr>
              <w:instrText xml:space="preserve"> PAGEREF _Toc200663182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7E643A26" w14:textId="7D26381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3" w:history="1">
            <w:r w:rsidR="00AA46EE" w:rsidRPr="009E0386">
              <w:rPr>
                <w:rStyle w:val="Hipervnculo"/>
                <w:noProof/>
              </w:rPr>
              <w:t>4.3  Método de reclutamiento</w:t>
            </w:r>
            <w:r w:rsidR="00AA46EE">
              <w:rPr>
                <w:noProof/>
                <w:webHidden/>
              </w:rPr>
              <w:tab/>
            </w:r>
            <w:r w:rsidR="00AA46EE">
              <w:rPr>
                <w:noProof/>
                <w:webHidden/>
              </w:rPr>
              <w:fldChar w:fldCharType="begin"/>
            </w:r>
            <w:r w:rsidR="00AA46EE">
              <w:rPr>
                <w:noProof/>
                <w:webHidden/>
              </w:rPr>
              <w:instrText xml:space="preserve"> PAGEREF _Toc200663183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6617C607" w14:textId="5E1B94D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4" w:history="1">
            <w:r w:rsidR="00AA46EE" w:rsidRPr="009E0386">
              <w:rPr>
                <w:rStyle w:val="Hipervnculo"/>
                <w:noProof/>
              </w:rPr>
              <w:t>4.4 Recolección de datos</w:t>
            </w:r>
            <w:r w:rsidR="00AA46EE">
              <w:rPr>
                <w:noProof/>
                <w:webHidden/>
              </w:rPr>
              <w:tab/>
            </w:r>
            <w:r w:rsidR="00AA46EE">
              <w:rPr>
                <w:noProof/>
                <w:webHidden/>
              </w:rPr>
              <w:fldChar w:fldCharType="begin"/>
            </w:r>
            <w:r w:rsidR="00AA46EE">
              <w:rPr>
                <w:noProof/>
                <w:webHidden/>
              </w:rPr>
              <w:instrText xml:space="preserve"> PAGEREF _Toc200663184 \h </w:instrText>
            </w:r>
            <w:r w:rsidR="00AA46EE">
              <w:rPr>
                <w:noProof/>
                <w:webHidden/>
              </w:rPr>
            </w:r>
            <w:r w:rsidR="00AA46EE">
              <w:rPr>
                <w:noProof/>
                <w:webHidden/>
              </w:rPr>
              <w:fldChar w:fldCharType="separate"/>
            </w:r>
            <w:r w:rsidR="00AA46EE">
              <w:rPr>
                <w:noProof/>
                <w:webHidden/>
              </w:rPr>
              <w:t>17</w:t>
            </w:r>
            <w:r w:rsidR="00AA46EE">
              <w:rPr>
                <w:noProof/>
                <w:webHidden/>
              </w:rPr>
              <w:fldChar w:fldCharType="end"/>
            </w:r>
          </w:hyperlink>
        </w:p>
        <w:p w14:paraId="3914EF0F" w14:textId="68E11ED3" w:rsidR="00AA46EE" w:rsidRDefault="00000000">
          <w:pPr>
            <w:pStyle w:val="TDC1"/>
            <w:rPr>
              <w:rFonts w:asciiTheme="minorHAnsi" w:eastAsiaTheme="minorEastAsia" w:hAnsiTheme="minorHAnsi" w:cstheme="minorBidi"/>
              <w:kern w:val="2"/>
              <w:sz w:val="24"/>
              <w14:ligatures w14:val="standardContextual"/>
            </w:rPr>
          </w:pPr>
          <w:hyperlink w:anchor="_Toc200663185" w:history="1">
            <w:r w:rsidR="00AA46EE" w:rsidRPr="009E0386">
              <w:rPr>
                <w:rStyle w:val="Hipervnculo"/>
              </w:rPr>
              <w:t>Resultados y discusión</w:t>
            </w:r>
            <w:r w:rsidR="00AA46EE">
              <w:rPr>
                <w:webHidden/>
              </w:rPr>
              <w:tab/>
            </w:r>
            <w:r w:rsidR="00AA46EE">
              <w:rPr>
                <w:webHidden/>
              </w:rPr>
              <w:fldChar w:fldCharType="begin"/>
            </w:r>
            <w:r w:rsidR="00AA46EE">
              <w:rPr>
                <w:webHidden/>
              </w:rPr>
              <w:instrText xml:space="preserve"> PAGEREF _Toc200663185 \h </w:instrText>
            </w:r>
            <w:r w:rsidR="00AA46EE">
              <w:rPr>
                <w:webHidden/>
              </w:rPr>
            </w:r>
            <w:r w:rsidR="00AA46EE">
              <w:rPr>
                <w:webHidden/>
              </w:rPr>
              <w:fldChar w:fldCharType="separate"/>
            </w:r>
            <w:r w:rsidR="00AA46EE">
              <w:rPr>
                <w:webHidden/>
              </w:rPr>
              <w:t>18</w:t>
            </w:r>
            <w:r w:rsidR="00AA46EE">
              <w:rPr>
                <w:webHidden/>
              </w:rPr>
              <w:fldChar w:fldCharType="end"/>
            </w:r>
          </w:hyperlink>
        </w:p>
        <w:p w14:paraId="7323D73B" w14:textId="3799690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6" w:history="1">
            <w:r w:rsidR="00AA46EE" w:rsidRPr="009E0386">
              <w:rPr>
                <w:rStyle w:val="Hipervnculo"/>
                <w:noProof/>
              </w:rPr>
              <w:t>5.1 Características sociodemográficas</w:t>
            </w:r>
            <w:r w:rsidR="00AA46EE">
              <w:rPr>
                <w:noProof/>
                <w:webHidden/>
              </w:rPr>
              <w:tab/>
            </w:r>
            <w:r w:rsidR="00AA46EE">
              <w:rPr>
                <w:noProof/>
                <w:webHidden/>
              </w:rPr>
              <w:fldChar w:fldCharType="begin"/>
            </w:r>
            <w:r w:rsidR="00AA46EE">
              <w:rPr>
                <w:noProof/>
                <w:webHidden/>
              </w:rPr>
              <w:instrText xml:space="preserve"> PAGEREF _Toc200663186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4104E8E5" w14:textId="5A3AA426"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7" w:history="1">
            <w:r w:rsidR="00AA46EE" w:rsidRPr="009E0386">
              <w:rPr>
                <w:rStyle w:val="Hipervnculo"/>
                <w:noProof/>
              </w:rPr>
              <w:t>5.2 Influencia del perfil del participante en la percepción sobre la IA</w:t>
            </w:r>
            <w:r w:rsidR="00AA46EE">
              <w:rPr>
                <w:noProof/>
                <w:webHidden/>
              </w:rPr>
              <w:tab/>
            </w:r>
            <w:r w:rsidR="00AA46EE">
              <w:rPr>
                <w:noProof/>
                <w:webHidden/>
              </w:rPr>
              <w:fldChar w:fldCharType="begin"/>
            </w:r>
            <w:r w:rsidR="00AA46EE">
              <w:rPr>
                <w:noProof/>
                <w:webHidden/>
              </w:rPr>
              <w:instrText xml:space="preserve"> PAGEREF _Toc200663187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746779C5" w14:textId="33986F6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8" w:history="1">
            <w:r w:rsidR="00AA46EE" w:rsidRPr="009E0386">
              <w:rPr>
                <w:rStyle w:val="Hipervnculo"/>
                <w:noProof/>
              </w:rPr>
              <w:t>5.3 Percepción social y delegación de decisiones en la inteligencia artificial</w:t>
            </w:r>
            <w:r w:rsidR="00AA46EE">
              <w:rPr>
                <w:noProof/>
                <w:webHidden/>
              </w:rPr>
              <w:tab/>
            </w:r>
            <w:r w:rsidR="00AA46EE">
              <w:rPr>
                <w:noProof/>
                <w:webHidden/>
              </w:rPr>
              <w:fldChar w:fldCharType="begin"/>
            </w:r>
            <w:r w:rsidR="00AA46EE">
              <w:rPr>
                <w:noProof/>
                <w:webHidden/>
              </w:rPr>
              <w:instrText xml:space="preserve"> PAGEREF _Toc200663188 \h </w:instrText>
            </w:r>
            <w:r w:rsidR="00AA46EE">
              <w:rPr>
                <w:noProof/>
                <w:webHidden/>
              </w:rPr>
            </w:r>
            <w:r w:rsidR="00AA46EE">
              <w:rPr>
                <w:noProof/>
                <w:webHidden/>
              </w:rPr>
              <w:fldChar w:fldCharType="separate"/>
            </w:r>
            <w:r w:rsidR="00AA46EE">
              <w:rPr>
                <w:noProof/>
                <w:webHidden/>
              </w:rPr>
              <w:t>20</w:t>
            </w:r>
            <w:r w:rsidR="00AA46EE">
              <w:rPr>
                <w:noProof/>
                <w:webHidden/>
              </w:rPr>
              <w:fldChar w:fldCharType="end"/>
            </w:r>
          </w:hyperlink>
        </w:p>
        <w:p w14:paraId="40B77FF0" w14:textId="2BBD86C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9" w:history="1">
            <w:r w:rsidR="00AA46EE" w:rsidRPr="009E0386">
              <w:rPr>
                <w:rStyle w:val="Hipervnculo"/>
                <w:noProof/>
              </w:rPr>
              <w:t>5.4 Análisis comparativo sobre la percepción de sesgos en IA y humanos</w:t>
            </w:r>
            <w:r w:rsidR="00AA46EE">
              <w:rPr>
                <w:noProof/>
                <w:webHidden/>
              </w:rPr>
              <w:tab/>
            </w:r>
            <w:r w:rsidR="00AA46EE">
              <w:rPr>
                <w:noProof/>
                <w:webHidden/>
              </w:rPr>
              <w:fldChar w:fldCharType="begin"/>
            </w:r>
            <w:r w:rsidR="00AA46EE">
              <w:rPr>
                <w:noProof/>
                <w:webHidden/>
              </w:rPr>
              <w:instrText xml:space="preserve"> PAGEREF _Toc200663189 \h </w:instrText>
            </w:r>
            <w:r w:rsidR="00AA46EE">
              <w:rPr>
                <w:noProof/>
                <w:webHidden/>
              </w:rPr>
            </w:r>
            <w:r w:rsidR="00AA46EE">
              <w:rPr>
                <w:noProof/>
                <w:webHidden/>
              </w:rPr>
              <w:fldChar w:fldCharType="separate"/>
            </w:r>
            <w:r w:rsidR="00AA46EE">
              <w:rPr>
                <w:noProof/>
                <w:webHidden/>
              </w:rPr>
              <w:t>22</w:t>
            </w:r>
            <w:r w:rsidR="00AA46EE">
              <w:rPr>
                <w:noProof/>
                <w:webHidden/>
              </w:rPr>
              <w:fldChar w:fldCharType="end"/>
            </w:r>
          </w:hyperlink>
        </w:p>
        <w:p w14:paraId="5AB40050" w14:textId="67AE558A" w:rsidR="00AA46EE" w:rsidRDefault="00000000">
          <w:pPr>
            <w:pStyle w:val="TDC3"/>
            <w:tabs>
              <w:tab w:val="right" w:leader="dot" w:pos="9043"/>
            </w:tabs>
            <w:rPr>
              <w:rFonts w:cstheme="minorBidi"/>
              <w:noProof/>
              <w:kern w:val="2"/>
              <w:sz w:val="24"/>
              <w:szCs w:val="24"/>
              <w14:ligatures w14:val="standardContextual"/>
            </w:rPr>
          </w:pPr>
          <w:hyperlink w:anchor="_Toc200663190" w:history="1">
            <w:r w:rsidR="00AA46EE" w:rsidRPr="009E0386">
              <w:rPr>
                <w:rStyle w:val="Hipervnculo"/>
                <w:noProof/>
              </w:rPr>
              <w:t>Valoración de los principios éticos generales</w:t>
            </w:r>
            <w:r w:rsidR="00AA46EE">
              <w:rPr>
                <w:noProof/>
                <w:webHidden/>
              </w:rPr>
              <w:tab/>
            </w:r>
            <w:r w:rsidR="00AA46EE">
              <w:rPr>
                <w:noProof/>
                <w:webHidden/>
              </w:rPr>
              <w:fldChar w:fldCharType="begin"/>
            </w:r>
            <w:r w:rsidR="00AA46EE">
              <w:rPr>
                <w:noProof/>
                <w:webHidden/>
              </w:rPr>
              <w:instrText xml:space="preserve"> PAGEREF _Toc200663190 \h </w:instrText>
            </w:r>
            <w:r w:rsidR="00AA46EE">
              <w:rPr>
                <w:noProof/>
                <w:webHidden/>
              </w:rPr>
            </w:r>
            <w:r w:rsidR="00AA46EE">
              <w:rPr>
                <w:noProof/>
                <w:webHidden/>
              </w:rPr>
              <w:fldChar w:fldCharType="separate"/>
            </w:r>
            <w:r w:rsidR="00AA46EE">
              <w:rPr>
                <w:noProof/>
                <w:webHidden/>
              </w:rPr>
              <w:t>25</w:t>
            </w:r>
            <w:r w:rsidR="00AA46EE">
              <w:rPr>
                <w:noProof/>
                <w:webHidden/>
              </w:rPr>
              <w:fldChar w:fldCharType="end"/>
            </w:r>
          </w:hyperlink>
        </w:p>
        <w:p w14:paraId="467CED01" w14:textId="5058624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1" w:history="1">
            <w:r w:rsidR="00AA46EE" w:rsidRPr="009E0386">
              <w:rPr>
                <w:rStyle w:val="Hipervnculo"/>
                <w:noProof/>
              </w:rPr>
              <w:t>5.5 Percepción social sobre el uso y límites de las IAs con capacidad emocional</w:t>
            </w:r>
            <w:r w:rsidR="00AA46EE">
              <w:rPr>
                <w:noProof/>
                <w:webHidden/>
              </w:rPr>
              <w:tab/>
            </w:r>
            <w:r w:rsidR="00AA46EE">
              <w:rPr>
                <w:noProof/>
                <w:webHidden/>
              </w:rPr>
              <w:fldChar w:fldCharType="begin"/>
            </w:r>
            <w:r w:rsidR="00AA46EE">
              <w:rPr>
                <w:noProof/>
                <w:webHidden/>
              </w:rPr>
              <w:instrText xml:space="preserve"> PAGEREF _Toc200663191 \h </w:instrText>
            </w:r>
            <w:r w:rsidR="00AA46EE">
              <w:rPr>
                <w:noProof/>
                <w:webHidden/>
              </w:rPr>
            </w:r>
            <w:r w:rsidR="00AA46EE">
              <w:rPr>
                <w:noProof/>
                <w:webHidden/>
              </w:rPr>
              <w:fldChar w:fldCharType="separate"/>
            </w:r>
            <w:r w:rsidR="00AA46EE">
              <w:rPr>
                <w:noProof/>
                <w:webHidden/>
              </w:rPr>
              <w:t>26</w:t>
            </w:r>
            <w:r w:rsidR="00AA46EE">
              <w:rPr>
                <w:noProof/>
                <w:webHidden/>
              </w:rPr>
              <w:fldChar w:fldCharType="end"/>
            </w:r>
          </w:hyperlink>
        </w:p>
        <w:p w14:paraId="419D2770" w14:textId="3EED3A36" w:rsidR="00AA46EE" w:rsidRDefault="00000000">
          <w:pPr>
            <w:pStyle w:val="TDC1"/>
            <w:rPr>
              <w:rFonts w:asciiTheme="minorHAnsi" w:eastAsiaTheme="minorEastAsia" w:hAnsiTheme="minorHAnsi" w:cstheme="minorBidi"/>
              <w:kern w:val="2"/>
              <w:sz w:val="24"/>
              <w14:ligatures w14:val="standardContextual"/>
            </w:rPr>
          </w:pPr>
          <w:hyperlink w:anchor="_Toc200663192" w:history="1">
            <w:r w:rsidR="00AA46EE" w:rsidRPr="009E0386">
              <w:rPr>
                <w:rStyle w:val="Hipervnculo"/>
              </w:rPr>
              <w:t>Análisis e Interpretación de los resultados</w:t>
            </w:r>
            <w:r w:rsidR="00AA46EE">
              <w:rPr>
                <w:webHidden/>
              </w:rPr>
              <w:tab/>
            </w:r>
            <w:r w:rsidR="00AA46EE">
              <w:rPr>
                <w:webHidden/>
              </w:rPr>
              <w:fldChar w:fldCharType="begin"/>
            </w:r>
            <w:r w:rsidR="00AA46EE">
              <w:rPr>
                <w:webHidden/>
              </w:rPr>
              <w:instrText xml:space="preserve"> PAGEREF _Toc200663192 \h </w:instrText>
            </w:r>
            <w:r w:rsidR="00AA46EE">
              <w:rPr>
                <w:webHidden/>
              </w:rPr>
            </w:r>
            <w:r w:rsidR="00AA46EE">
              <w:rPr>
                <w:webHidden/>
              </w:rPr>
              <w:fldChar w:fldCharType="separate"/>
            </w:r>
            <w:r w:rsidR="00AA46EE">
              <w:rPr>
                <w:webHidden/>
              </w:rPr>
              <w:t>29</w:t>
            </w:r>
            <w:r w:rsidR="00AA46EE">
              <w:rPr>
                <w:webHidden/>
              </w:rPr>
              <w:fldChar w:fldCharType="end"/>
            </w:r>
          </w:hyperlink>
        </w:p>
        <w:p w14:paraId="44FED8FE" w14:textId="2168C1CB"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3" w:history="1">
            <w:r w:rsidR="00AA46EE" w:rsidRPr="009E0386">
              <w:rPr>
                <w:rStyle w:val="Hipervnculo"/>
                <w:noProof/>
              </w:rPr>
              <w:t>6.1 Nivel de confianza y percepción de sesgos según el uso de la IA</w:t>
            </w:r>
            <w:r w:rsidR="00AA46EE">
              <w:rPr>
                <w:noProof/>
                <w:webHidden/>
              </w:rPr>
              <w:tab/>
            </w:r>
            <w:r w:rsidR="00AA46EE">
              <w:rPr>
                <w:noProof/>
                <w:webHidden/>
              </w:rPr>
              <w:fldChar w:fldCharType="begin"/>
            </w:r>
            <w:r w:rsidR="00AA46EE">
              <w:rPr>
                <w:noProof/>
                <w:webHidden/>
              </w:rPr>
              <w:instrText xml:space="preserve"> PAGEREF _Toc200663193 \h </w:instrText>
            </w:r>
            <w:r w:rsidR="00AA46EE">
              <w:rPr>
                <w:noProof/>
                <w:webHidden/>
              </w:rPr>
            </w:r>
            <w:r w:rsidR="00AA46EE">
              <w:rPr>
                <w:noProof/>
                <w:webHidden/>
              </w:rPr>
              <w:fldChar w:fldCharType="separate"/>
            </w:r>
            <w:r w:rsidR="00AA46EE">
              <w:rPr>
                <w:noProof/>
                <w:webHidden/>
              </w:rPr>
              <w:t>29</w:t>
            </w:r>
            <w:r w:rsidR="00AA46EE">
              <w:rPr>
                <w:noProof/>
                <w:webHidden/>
              </w:rPr>
              <w:fldChar w:fldCharType="end"/>
            </w:r>
          </w:hyperlink>
        </w:p>
        <w:p w14:paraId="7FD751ED" w14:textId="7FCC96D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4" w:history="1">
            <w:r w:rsidR="00AA46EE" w:rsidRPr="009E0386">
              <w:rPr>
                <w:rStyle w:val="Hipervnculo"/>
                <w:noProof/>
              </w:rPr>
              <w:t>6.2 Evaluación de los resultados desde un enfoque ético</w:t>
            </w:r>
            <w:r w:rsidR="00AA46EE">
              <w:rPr>
                <w:noProof/>
                <w:webHidden/>
              </w:rPr>
              <w:tab/>
            </w:r>
            <w:r w:rsidR="00AA46EE">
              <w:rPr>
                <w:noProof/>
                <w:webHidden/>
              </w:rPr>
              <w:fldChar w:fldCharType="begin"/>
            </w:r>
            <w:r w:rsidR="00AA46EE">
              <w:rPr>
                <w:noProof/>
                <w:webHidden/>
              </w:rPr>
              <w:instrText xml:space="preserve"> PAGEREF _Toc200663194 \h </w:instrText>
            </w:r>
            <w:r w:rsidR="00AA46EE">
              <w:rPr>
                <w:noProof/>
                <w:webHidden/>
              </w:rPr>
            </w:r>
            <w:r w:rsidR="00AA46EE">
              <w:rPr>
                <w:noProof/>
                <w:webHidden/>
              </w:rPr>
              <w:fldChar w:fldCharType="separate"/>
            </w:r>
            <w:r w:rsidR="00AA46EE">
              <w:rPr>
                <w:noProof/>
                <w:webHidden/>
              </w:rPr>
              <w:t>30</w:t>
            </w:r>
            <w:r w:rsidR="00AA46EE">
              <w:rPr>
                <w:noProof/>
                <w:webHidden/>
              </w:rPr>
              <w:fldChar w:fldCharType="end"/>
            </w:r>
          </w:hyperlink>
        </w:p>
        <w:p w14:paraId="026EE025" w14:textId="7F6C156D" w:rsidR="00AA46EE" w:rsidRDefault="00000000">
          <w:pPr>
            <w:pStyle w:val="TDC3"/>
            <w:tabs>
              <w:tab w:val="right" w:leader="dot" w:pos="9043"/>
            </w:tabs>
            <w:rPr>
              <w:rFonts w:cstheme="minorBidi"/>
              <w:noProof/>
              <w:kern w:val="2"/>
              <w:sz w:val="24"/>
              <w:szCs w:val="24"/>
              <w14:ligatures w14:val="standardContextual"/>
            </w:rPr>
          </w:pPr>
          <w:hyperlink w:anchor="_Toc200663195" w:history="1">
            <w:r w:rsidR="00AA46EE" w:rsidRPr="009E0386">
              <w:rPr>
                <w:rStyle w:val="Hipervnculo"/>
                <w:noProof/>
              </w:rPr>
              <w:t>Análisis de los resultados desde los perfiles éticos</w:t>
            </w:r>
            <w:r w:rsidR="00AA46EE">
              <w:rPr>
                <w:noProof/>
                <w:webHidden/>
              </w:rPr>
              <w:tab/>
            </w:r>
            <w:r w:rsidR="00AA46EE">
              <w:rPr>
                <w:noProof/>
                <w:webHidden/>
              </w:rPr>
              <w:fldChar w:fldCharType="begin"/>
            </w:r>
            <w:r w:rsidR="00AA46EE">
              <w:rPr>
                <w:noProof/>
                <w:webHidden/>
              </w:rPr>
              <w:instrText xml:space="preserve"> PAGEREF _Toc200663195 \h </w:instrText>
            </w:r>
            <w:r w:rsidR="00AA46EE">
              <w:rPr>
                <w:noProof/>
                <w:webHidden/>
              </w:rPr>
            </w:r>
            <w:r w:rsidR="00AA46EE">
              <w:rPr>
                <w:noProof/>
                <w:webHidden/>
              </w:rPr>
              <w:fldChar w:fldCharType="separate"/>
            </w:r>
            <w:r w:rsidR="00AA46EE">
              <w:rPr>
                <w:noProof/>
                <w:webHidden/>
              </w:rPr>
              <w:t>31</w:t>
            </w:r>
            <w:r w:rsidR="00AA46EE">
              <w:rPr>
                <w:noProof/>
                <w:webHidden/>
              </w:rPr>
              <w:fldChar w:fldCharType="end"/>
            </w:r>
          </w:hyperlink>
        </w:p>
        <w:p w14:paraId="7299A668" w14:textId="4C4BA8A8" w:rsidR="00AA46EE" w:rsidRDefault="00000000">
          <w:pPr>
            <w:pStyle w:val="TDC1"/>
            <w:rPr>
              <w:rFonts w:asciiTheme="minorHAnsi" w:eastAsiaTheme="minorEastAsia" w:hAnsiTheme="minorHAnsi" w:cstheme="minorBidi"/>
              <w:kern w:val="2"/>
              <w:sz w:val="24"/>
              <w14:ligatures w14:val="standardContextual"/>
            </w:rPr>
          </w:pPr>
          <w:hyperlink w:anchor="_Toc200663196" w:history="1">
            <w:r w:rsidR="00AA46EE" w:rsidRPr="009E0386">
              <w:rPr>
                <w:rStyle w:val="Hipervnculo"/>
              </w:rPr>
              <w:t>Conclusiones y trabajos futuros</w:t>
            </w:r>
            <w:r w:rsidR="00AA46EE">
              <w:rPr>
                <w:webHidden/>
              </w:rPr>
              <w:tab/>
            </w:r>
            <w:r w:rsidR="00AA46EE">
              <w:rPr>
                <w:webHidden/>
              </w:rPr>
              <w:fldChar w:fldCharType="begin"/>
            </w:r>
            <w:r w:rsidR="00AA46EE">
              <w:rPr>
                <w:webHidden/>
              </w:rPr>
              <w:instrText xml:space="preserve"> PAGEREF _Toc200663196 \h </w:instrText>
            </w:r>
            <w:r w:rsidR="00AA46EE">
              <w:rPr>
                <w:webHidden/>
              </w:rPr>
            </w:r>
            <w:r w:rsidR="00AA46EE">
              <w:rPr>
                <w:webHidden/>
              </w:rPr>
              <w:fldChar w:fldCharType="separate"/>
            </w:r>
            <w:r w:rsidR="00AA46EE">
              <w:rPr>
                <w:webHidden/>
              </w:rPr>
              <w:t>32</w:t>
            </w:r>
            <w:r w:rsidR="00AA46EE">
              <w:rPr>
                <w:webHidden/>
              </w:rPr>
              <w:fldChar w:fldCharType="end"/>
            </w:r>
          </w:hyperlink>
        </w:p>
        <w:p w14:paraId="486D46FD" w14:textId="0B91E21E"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5"/>
          <w:footerReference w:type="default" r:id="rId16"/>
          <w:footerReference w:type="first" r:id="rId17"/>
          <w:pgSz w:w="11899" w:h="16838"/>
          <w:pgMar w:top="1418" w:right="1429" w:bottom="1418" w:left="1417" w:header="708" w:footer="708" w:gutter="0"/>
          <w:cols w:space="720"/>
          <w:titlePg/>
        </w:sectPr>
      </w:pPr>
    </w:p>
    <w:p w14:paraId="6244EFF2" w14:textId="4930D9B3" w:rsidR="00BD5C4D" w:rsidRPr="003E798D" w:rsidRDefault="00040177">
      <w:pPr>
        <w:pBdr>
          <w:top w:val="nil"/>
          <w:left w:val="nil"/>
          <w:bottom w:val="nil"/>
          <w:right w:val="nil"/>
          <w:between w:val="nil"/>
        </w:pBdr>
        <w:ind w:right="4"/>
        <w:rPr>
          <w:b/>
          <w:sz w:val="28"/>
          <w:szCs w:val="28"/>
        </w:rPr>
      </w:pPr>
      <w:r w:rsidRPr="003E798D">
        <w:rPr>
          <w:b/>
          <w:color w:val="000000"/>
          <w:sz w:val="28"/>
          <w:szCs w:val="28"/>
        </w:rPr>
        <w:t>Llista de figures</w:t>
      </w:r>
      <w:r w:rsidRPr="003E798D">
        <w:rPr>
          <w:b/>
          <w:color w:val="0000FF"/>
          <w:sz w:val="28"/>
          <w:szCs w:val="28"/>
        </w:rPr>
        <w:t xml:space="preserve"> </w:t>
      </w:r>
    </w:p>
    <w:p w14:paraId="0D70A911" w14:textId="77777777" w:rsidR="0023791A" w:rsidRPr="003E798D" w:rsidRDefault="0023791A">
      <w:pPr>
        <w:jc w:val="left"/>
        <w:rPr>
          <w:szCs w:val="22"/>
        </w:rPr>
      </w:pPr>
    </w:p>
    <w:p w14:paraId="798218DA" w14:textId="50B68D61" w:rsidR="0023791A" w:rsidRPr="003E798D" w:rsidRDefault="0023791A" w:rsidP="0023791A">
      <w:pPr>
        <w:pStyle w:val="Ttulo1"/>
        <w:spacing w:line="276" w:lineRule="auto"/>
        <w:rPr>
          <w:b w:val="0"/>
          <w:bCs/>
          <w:sz w:val="22"/>
          <w:szCs w:val="22"/>
        </w:rPr>
      </w:pPr>
      <w:hyperlink w:anchor="figura1" w:history="1">
        <w:r w:rsidRPr="003E798D">
          <w:rPr>
            <w:rStyle w:val="Hipervnculo"/>
            <w:b w:val="0"/>
            <w:bCs/>
            <w:color w:val="auto"/>
            <w:sz w:val="22"/>
            <w:szCs w:val="22"/>
            <w:u w:val="none"/>
          </w:rPr>
          <w:t>Figura 1</w:t>
        </w:r>
      </w:hyperlink>
      <w:r w:rsidR="003E798D">
        <w:rPr>
          <w:b w:val="0"/>
          <w:bCs/>
          <w:sz w:val="22"/>
          <w:szCs w:val="22"/>
        </w:rPr>
        <w:t xml:space="preserve">: </w:t>
      </w:r>
      <w:r w:rsidRPr="003E798D">
        <w:rPr>
          <w:b w:val="0"/>
          <w:bCs/>
          <w:sz w:val="22"/>
          <w:szCs w:val="22"/>
        </w:rPr>
        <w:t>…………………………………………………………………………………………………X</w:t>
      </w:r>
    </w:p>
    <w:p w14:paraId="09B6104D" w14:textId="011A4836" w:rsidR="0023791A" w:rsidRPr="0023791A" w:rsidRDefault="0023791A" w:rsidP="0023791A">
      <w:pPr>
        <w:pStyle w:val="Ttulo1"/>
        <w:spacing w:line="276" w:lineRule="auto"/>
        <w:rPr>
          <w:b w:val="0"/>
          <w:bCs/>
          <w:sz w:val="22"/>
          <w:szCs w:val="22"/>
        </w:rPr>
      </w:pPr>
      <w:hyperlink w:anchor="figura2"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w:t>
        </w:r>
      </w:hyperlink>
      <w:r w:rsidRPr="003E798D">
        <w:rPr>
          <w:b w:val="0"/>
          <w:bCs/>
          <w:sz w:val="22"/>
          <w:szCs w:val="22"/>
        </w:rPr>
        <w:t>…………………………………………………………………………………………………X</w:t>
      </w:r>
      <w:r w:rsidRPr="003E798D">
        <w:rPr>
          <w:b w:val="0"/>
          <w:bCs/>
          <w:sz w:val="22"/>
          <w:szCs w:val="22"/>
        </w:rPr>
        <w:t xml:space="preserve"> </w:t>
      </w:r>
      <w:hyperlink w:anchor="figura3"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3</w:t>
        </w:r>
      </w:hyperlink>
      <w:r w:rsidRPr="003E798D">
        <w:rPr>
          <w:b w:val="0"/>
          <w:bCs/>
          <w:sz w:val="22"/>
          <w:szCs w:val="22"/>
        </w:rPr>
        <w:t>…………………………………………………………………………………………………X</w:t>
      </w:r>
      <w:r w:rsidRPr="003E798D">
        <w:rPr>
          <w:b w:val="0"/>
          <w:bCs/>
          <w:sz w:val="22"/>
          <w:szCs w:val="22"/>
        </w:rPr>
        <w:t xml:space="preserve"> </w:t>
      </w:r>
      <w:hyperlink w:anchor="figura4"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4</w:t>
        </w:r>
      </w:hyperlink>
      <w:r w:rsidRPr="003E798D">
        <w:rPr>
          <w:b w:val="0"/>
          <w:bCs/>
          <w:sz w:val="22"/>
          <w:szCs w:val="22"/>
        </w:rPr>
        <w:t>…………………………………………………………………………………………………X</w:t>
      </w:r>
      <w:r w:rsidRPr="003E798D">
        <w:rPr>
          <w:b w:val="0"/>
          <w:bCs/>
          <w:sz w:val="22"/>
          <w:szCs w:val="22"/>
        </w:rPr>
        <w:t xml:space="preserve"> </w:t>
      </w:r>
      <w:hyperlink w:anchor="figura5"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5</w:t>
        </w:r>
      </w:hyperlink>
      <w:r w:rsidRPr="003E798D">
        <w:rPr>
          <w:b w:val="0"/>
          <w:bCs/>
          <w:sz w:val="22"/>
          <w:szCs w:val="22"/>
        </w:rPr>
        <w:t>…………………………………………………………………………………………………X</w:t>
      </w:r>
      <w:r w:rsidRPr="003E798D">
        <w:rPr>
          <w:b w:val="0"/>
          <w:bCs/>
          <w:sz w:val="22"/>
          <w:szCs w:val="22"/>
        </w:rPr>
        <w:t xml:space="preserve"> </w:t>
      </w:r>
      <w:hyperlink w:anchor="figura6"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6</w:t>
        </w:r>
      </w:hyperlink>
      <w:r w:rsidRPr="003E798D">
        <w:rPr>
          <w:b w:val="0"/>
          <w:bCs/>
          <w:sz w:val="22"/>
          <w:szCs w:val="22"/>
        </w:rPr>
        <w:t>…………………………………………………………………………………………………X</w:t>
      </w:r>
      <w:r w:rsidRPr="003E798D">
        <w:rPr>
          <w:b w:val="0"/>
          <w:bCs/>
          <w:sz w:val="22"/>
          <w:szCs w:val="22"/>
        </w:rPr>
        <w:t xml:space="preserve"> </w:t>
      </w:r>
      <w:hyperlink w:anchor="figura7"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7</w:t>
        </w:r>
      </w:hyperlink>
      <w:r w:rsidRPr="003E798D">
        <w:rPr>
          <w:b w:val="0"/>
          <w:bCs/>
          <w:sz w:val="22"/>
          <w:szCs w:val="22"/>
        </w:rPr>
        <w:t>…………………………………………………………………………………………………X</w:t>
      </w:r>
      <w:r w:rsidRPr="003E798D">
        <w:rPr>
          <w:b w:val="0"/>
          <w:bCs/>
          <w:sz w:val="22"/>
          <w:szCs w:val="22"/>
        </w:rPr>
        <w:t xml:space="preserve"> </w:t>
      </w:r>
      <w:hyperlink w:anchor="figura8"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8</w:t>
        </w:r>
      </w:hyperlink>
      <w:r w:rsidRPr="003E798D">
        <w:rPr>
          <w:b w:val="0"/>
          <w:bCs/>
          <w:sz w:val="22"/>
          <w:szCs w:val="22"/>
        </w:rPr>
        <w:t>…………………………………………………………………………………………………X</w:t>
      </w:r>
      <w:r w:rsidRPr="003E798D">
        <w:rPr>
          <w:b w:val="0"/>
          <w:bCs/>
          <w:sz w:val="22"/>
          <w:szCs w:val="22"/>
        </w:rPr>
        <w:t xml:space="preserve"> </w:t>
      </w:r>
      <w:hyperlink w:anchor="figura9"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9</w:t>
        </w:r>
      </w:hyperlink>
      <w:r w:rsidRPr="003E798D">
        <w:rPr>
          <w:b w:val="0"/>
          <w:bCs/>
          <w:sz w:val="22"/>
          <w:szCs w:val="22"/>
        </w:rPr>
        <w:t>…………………………………………………………………………………………………X</w:t>
      </w:r>
      <w:r w:rsidRPr="003E798D">
        <w:rPr>
          <w:b w:val="0"/>
          <w:bCs/>
          <w:sz w:val="22"/>
          <w:szCs w:val="22"/>
        </w:rPr>
        <w:t xml:space="preserve"> </w:t>
      </w:r>
      <w:hyperlink w:anchor="figura10" w:history="1">
        <w:r w:rsidRPr="003E798D">
          <w:rPr>
            <w:rStyle w:val="Hipervnculo"/>
            <w:b w:val="0"/>
            <w:bCs/>
            <w:color w:val="auto"/>
            <w:sz w:val="22"/>
            <w:szCs w:val="22"/>
            <w:u w:val="none"/>
          </w:rPr>
          <w:t>Figura</w:t>
        </w:r>
        <w:r w:rsidRPr="003E798D">
          <w:rPr>
            <w:rStyle w:val="Hipervnculo"/>
            <w:b w:val="0"/>
            <w:bCs/>
            <w:color w:val="auto"/>
            <w:sz w:val="22"/>
            <w:szCs w:val="22"/>
            <w:u w:val="none"/>
          </w:rPr>
          <w:t xml:space="preserve"> 10</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1" w:history="1">
        <w:r w:rsidRPr="003E798D">
          <w:rPr>
            <w:rStyle w:val="Hipervnculo"/>
            <w:b w:val="0"/>
            <w:bCs/>
            <w:color w:val="auto"/>
            <w:sz w:val="22"/>
            <w:szCs w:val="22"/>
            <w:u w:val="none"/>
          </w:rPr>
          <w:t>Figura 1</w:t>
        </w:r>
        <w:r w:rsidRPr="003E798D">
          <w:rPr>
            <w:rStyle w:val="Hipervnculo"/>
            <w:b w:val="0"/>
            <w:bCs/>
            <w:color w:val="auto"/>
            <w:sz w:val="22"/>
            <w:szCs w:val="22"/>
            <w:u w:val="none"/>
          </w:rPr>
          <w:t>1</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2" w:history="1">
        <w:r w:rsidRPr="003E798D">
          <w:rPr>
            <w:rStyle w:val="Hipervnculo"/>
            <w:b w:val="0"/>
            <w:bCs/>
            <w:color w:val="auto"/>
            <w:sz w:val="22"/>
            <w:szCs w:val="22"/>
            <w:u w:val="none"/>
          </w:rPr>
          <w:t>Figura 1</w:t>
        </w:r>
        <w:r w:rsidRPr="003E798D">
          <w:rPr>
            <w:rStyle w:val="Hipervnculo"/>
            <w:b w:val="0"/>
            <w:bCs/>
            <w:color w:val="auto"/>
            <w:sz w:val="22"/>
            <w:szCs w:val="22"/>
            <w:u w:val="none"/>
          </w:rPr>
          <w:t>2</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3" w:history="1">
        <w:r w:rsidRPr="003E798D">
          <w:rPr>
            <w:rStyle w:val="Hipervnculo"/>
            <w:b w:val="0"/>
            <w:bCs/>
            <w:color w:val="auto"/>
            <w:sz w:val="22"/>
            <w:szCs w:val="22"/>
            <w:u w:val="none"/>
          </w:rPr>
          <w:t>Figura 1</w:t>
        </w:r>
        <w:r w:rsidRPr="003E798D">
          <w:rPr>
            <w:rStyle w:val="Hipervnculo"/>
            <w:b w:val="0"/>
            <w:bCs/>
            <w:color w:val="auto"/>
            <w:sz w:val="22"/>
            <w:szCs w:val="22"/>
            <w:u w:val="none"/>
          </w:rPr>
          <w:t>3</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4" w:history="1">
        <w:r w:rsidRPr="003E798D">
          <w:rPr>
            <w:rStyle w:val="Hipervnculo"/>
            <w:b w:val="0"/>
            <w:bCs/>
            <w:color w:val="auto"/>
            <w:sz w:val="22"/>
            <w:szCs w:val="22"/>
            <w:u w:val="none"/>
          </w:rPr>
          <w:t>Figura 1</w:t>
        </w:r>
        <w:r w:rsidRPr="003E798D">
          <w:rPr>
            <w:rStyle w:val="Hipervnculo"/>
            <w:b w:val="0"/>
            <w:bCs/>
            <w:color w:val="auto"/>
            <w:sz w:val="22"/>
            <w:szCs w:val="22"/>
            <w:u w:val="none"/>
          </w:rPr>
          <w:t>4</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5" w:history="1">
        <w:r w:rsidRPr="003E798D">
          <w:rPr>
            <w:rStyle w:val="Hipervnculo"/>
            <w:b w:val="0"/>
            <w:bCs/>
            <w:color w:val="auto"/>
            <w:sz w:val="22"/>
            <w:szCs w:val="22"/>
            <w:u w:val="none"/>
          </w:rPr>
          <w:t>Figura 1</w:t>
        </w:r>
        <w:r w:rsidRPr="003E798D">
          <w:rPr>
            <w:rStyle w:val="Hipervnculo"/>
            <w:b w:val="0"/>
            <w:bCs/>
            <w:color w:val="auto"/>
            <w:sz w:val="22"/>
            <w:szCs w:val="22"/>
            <w:u w:val="none"/>
          </w:rPr>
          <w:t>5</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6" w:history="1">
        <w:r w:rsidRPr="003E798D">
          <w:rPr>
            <w:rStyle w:val="Hipervnculo"/>
            <w:b w:val="0"/>
            <w:bCs/>
            <w:color w:val="auto"/>
            <w:sz w:val="22"/>
            <w:szCs w:val="22"/>
            <w:u w:val="none"/>
          </w:rPr>
          <w:t>Figura 1</w:t>
        </w:r>
        <w:r w:rsidRPr="003E798D">
          <w:rPr>
            <w:rStyle w:val="Hipervnculo"/>
            <w:b w:val="0"/>
            <w:bCs/>
            <w:color w:val="auto"/>
            <w:sz w:val="22"/>
            <w:szCs w:val="22"/>
            <w:u w:val="none"/>
          </w:rPr>
          <w:t>6</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7" w:history="1">
        <w:r w:rsidRPr="003E798D">
          <w:rPr>
            <w:rStyle w:val="Hipervnculo"/>
            <w:b w:val="0"/>
            <w:bCs/>
            <w:color w:val="auto"/>
            <w:sz w:val="22"/>
            <w:szCs w:val="22"/>
            <w:u w:val="none"/>
          </w:rPr>
          <w:t>Figura 1</w:t>
        </w:r>
        <w:r w:rsidRPr="003E798D">
          <w:rPr>
            <w:rStyle w:val="Hipervnculo"/>
            <w:b w:val="0"/>
            <w:bCs/>
            <w:color w:val="auto"/>
            <w:sz w:val="22"/>
            <w:szCs w:val="22"/>
            <w:u w:val="none"/>
          </w:rPr>
          <w:t>7</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8" w:history="1">
        <w:r w:rsidRPr="003E798D">
          <w:rPr>
            <w:rStyle w:val="Hipervnculo"/>
            <w:b w:val="0"/>
            <w:bCs/>
            <w:color w:val="auto"/>
            <w:sz w:val="22"/>
            <w:szCs w:val="22"/>
            <w:u w:val="none"/>
          </w:rPr>
          <w:t>Figura 1</w:t>
        </w:r>
        <w:r w:rsidRPr="003E798D">
          <w:rPr>
            <w:rStyle w:val="Hipervnculo"/>
            <w:b w:val="0"/>
            <w:bCs/>
            <w:color w:val="auto"/>
            <w:sz w:val="22"/>
            <w:szCs w:val="22"/>
            <w:u w:val="none"/>
          </w:rPr>
          <w:t>8</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19" w:history="1">
        <w:r w:rsidRPr="003E798D">
          <w:rPr>
            <w:rStyle w:val="Hipervnculo"/>
            <w:b w:val="0"/>
            <w:bCs/>
            <w:color w:val="auto"/>
            <w:sz w:val="22"/>
            <w:szCs w:val="22"/>
            <w:u w:val="none"/>
          </w:rPr>
          <w:t>Figura 1</w:t>
        </w:r>
        <w:r w:rsidRPr="003E798D">
          <w:rPr>
            <w:rStyle w:val="Hipervnculo"/>
            <w:b w:val="0"/>
            <w:bCs/>
            <w:color w:val="auto"/>
            <w:sz w:val="22"/>
            <w:szCs w:val="22"/>
            <w:u w:val="none"/>
          </w:rPr>
          <w:t>9</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0"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0</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1"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1</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2"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2</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3"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3</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4"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4</w:t>
        </w:r>
      </w:hyperlink>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5"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5</w:t>
        </w:r>
      </w:hyperlink>
      <w:r w:rsidRPr="003E798D">
        <w:rPr>
          <w:b w:val="0"/>
          <w:bCs/>
          <w:sz w:val="22"/>
          <w:szCs w:val="22"/>
        </w:rPr>
        <w:t>………………………………………………</w:t>
      </w:r>
      <w:r w:rsidRPr="003E798D">
        <w:rPr>
          <w:b w:val="0"/>
          <w:bCs/>
          <w:sz w:val="22"/>
          <w:szCs w:val="22"/>
        </w:rPr>
        <w:t>.</w:t>
      </w:r>
      <w:r w:rsidRPr="003E798D">
        <w:rPr>
          <w:b w:val="0"/>
          <w:bCs/>
          <w:sz w:val="22"/>
          <w:szCs w:val="22"/>
        </w:rPr>
        <w:t>…</w:t>
      </w:r>
      <w:r w:rsidRPr="003E798D">
        <w:rPr>
          <w:b w:val="0"/>
          <w:bCs/>
          <w:sz w:val="22"/>
          <w:szCs w:val="22"/>
        </w:rPr>
        <w:t>.</w:t>
      </w:r>
      <w:r w:rsidRPr="003E798D">
        <w:rPr>
          <w:b w:val="0"/>
          <w:bCs/>
          <w:sz w:val="22"/>
          <w:szCs w:val="22"/>
        </w:rPr>
        <w:t>……………………………………………X</w:t>
      </w:r>
      <w:r w:rsidRPr="003E798D">
        <w:rPr>
          <w:b w:val="0"/>
          <w:bCs/>
          <w:sz w:val="22"/>
          <w:szCs w:val="22"/>
        </w:rPr>
        <w:t xml:space="preserve"> </w:t>
      </w:r>
      <w:hyperlink w:anchor="figura26" w:history="1">
        <w:r w:rsidRPr="003E798D">
          <w:rPr>
            <w:rStyle w:val="Hipervnculo"/>
            <w:b w:val="0"/>
            <w:bCs/>
            <w:color w:val="auto"/>
            <w:sz w:val="22"/>
            <w:szCs w:val="22"/>
            <w:u w:val="none"/>
          </w:rPr>
          <w:t xml:space="preserve">Figura </w:t>
        </w:r>
        <w:r w:rsidRPr="003E798D">
          <w:rPr>
            <w:rStyle w:val="Hipervnculo"/>
            <w:b w:val="0"/>
            <w:bCs/>
            <w:color w:val="auto"/>
            <w:sz w:val="22"/>
            <w:szCs w:val="22"/>
            <w:u w:val="none"/>
          </w:rPr>
          <w:t>26</w:t>
        </w:r>
      </w:hyperlink>
      <w:r w:rsidRPr="003E798D">
        <w:rPr>
          <w:b w:val="0"/>
          <w:bCs/>
          <w:sz w:val="22"/>
          <w:szCs w:val="22"/>
        </w:rPr>
        <w:t>………………………………………………………………………</w:t>
      </w:r>
      <w:r w:rsidRPr="003E798D">
        <w:rPr>
          <w:b w:val="0"/>
          <w:bCs/>
          <w:sz w:val="22"/>
          <w:szCs w:val="22"/>
        </w:rPr>
        <w:t>..</w:t>
      </w:r>
      <w:r w:rsidRPr="003E798D">
        <w:rPr>
          <w:b w:val="0"/>
          <w:bCs/>
          <w:sz w:val="22"/>
          <w:szCs w:val="22"/>
        </w:rPr>
        <w:t>………………………X</w:t>
      </w:r>
      <w:r w:rsidRPr="0023791A">
        <w:rPr>
          <w:b w:val="0"/>
          <w:bCs/>
          <w:sz w:val="22"/>
          <w:szCs w:val="22"/>
        </w:rPr>
        <w:t xml:space="preserve"> </w:t>
      </w:r>
      <w:r w:rsidRPr="0023791A">
        <w:rPr>
          <w:b w:val="0"/>
          <w:bCs/>
          <w:sz w:val="22"/>
          <w:szCs w:val="22"/>
        </w:rPr>
        <w:br w:type="page"/>
      </w:r>
    </w:p>
    <w:p w14:paraId="4AEB509B" w14:textId="77777777" w:rsidR="00BD5C4D" w:rsidRPr="006A4C61" w:rsidRDefault="00BD5C4D">
      <w:pPr>
        <w:pBdr>
          <w:top w:val="nil"/>
          <w:left w:val="nil"/>
          <w:bottom w:val="nil"/>
          <w:right w:val="nil"/>
          <w:between w:val="nil"/>
        </w:pBdr>
        <w:ind w:right="4"/>
        <w:rPr>
          <w:szCs w:val="22"/>
        </w:rPr>
      </w:pP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18"/>
          <w:footerReference w:type="first" r:id="rId19"/>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63159"/>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6CBFADDF"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hyperlink w:anchor="bib1" w:history="1">
        <w:r w:rsidR="006B788E" w:rsidRPr="00C84A1F">
          <w:rPr>
            <w:rStyle w:val="Hipervnculo"/>
            <w:bCs/>
            <w:color w:val="auto"/>
            <w:szCs w:val="22"/>
            <w:u w:val="none"/>
            <w:vertAlign w:val="superscript"/>
          </w:rPr>
          <w:t>[</w:t>
        </w:r>
        <w:r w:rsidR="006B788E" w:rsidRPr="00C84A1F">
          <w:rPr>
            <w:rStyle w:val="Hipervnculo"/>
            <w:bCs/>
            <w:color w:val="auto"/>
            <w:szCs w:val="22"/>
            <w:u w:val="none"/>
            <w:vertAlign w:val="superscript"/>
          </w:rPr>
          <w:t>1</w:t>
        </w:r>
        <w:r w:rsidR="006B788E" w:rsidRPr="00C84A1F">
          <w:rPr>
            <w:rStyle w:val="Hipervnculo"/>
            <w:bCs/>
            <w:color w:val="auto"/>
            <w:szCs w:val="22"/>
            <w:u w:val="none"/>
            <w:vertAlign w:val="superscript"/>
          </w:rPr>
          <w:t>].</w:t>
        </w:r>
      </w:hyperlink>
      <w:r w:rsidR="006B788E" w:rsidRPr="00C84A1F">
        <w:rPr>
          <w:bCs/>
          <w:szCs w:val="22"/>
        </w:rPr>
        <w:t xml:space="preserve"> </w:t>
      </w:r>
    </w:p>
    <w:p w14:paraId="44C9E3B6" w14:textId="77777777" w:rsidR="00895D32" w:rsidRPr="00347D30" w:rsidRDefault="00895D32">
      <w:pPr>
        <w:ind w:right="4"/>
        <w:rPr>
          <w:bCs/>
          <w:szCs w:val="22"/>
        </w:rPr>
      </w:pPr>
    </w:p>
    <w:p w14:paraId="0FCDBE98" w14:textId="43496A8F"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hyperlink w:anchor="bib2" w:history="1">
        <w:r w:rsidR="00EB4113" w:rsidRPr="008D6D6D">
          <w:rPr>
            <w:rStyle w:val="Hipervnculo"/>
            <w:bCs/>
            <w:color w:val="auto"/>
            <w:szCs w:val="22"/>
            <w:u w:val="none"/>
            <w:vertAlign w:val="superscript"/>
          </w:rPr>
          <w:t>[2]</w:t>
        </w:r>
      </w:hyperlink>
      <w:r w:rsidRPr="00347D30">
        <w:rPr>
          <w:bCs/>
          <w:szCs w:val="22"/>
        </w:rPr>
        <w:t xml:space="preserve">. </w:t>
      </w:r>
      <w:r w:rsidRPr="00F542E0">
        <w:rPr>
          <w:bCs/>
          <w:szCs w:val="22"/>
          <w:highlight w:val="yellow"/>
        </w:rPr>
        <w:t>Ante este contexto, resulta relevante preguntarse hasta qué punto la ciudadanía es consciente de los sesgos que pueden estar presentes en la inteligencia artificial</w:t>
      </w:r>
      <w:r w:rsidR="00F542E0" w:rsidRPr="00F542E0">
        <w:rPr>
          <w:bCs/>
          <w:szCs w:val="22"/>
          <w:highlight w:val="yellow"/>
        </w:rPr>
        <w:t xml:space="preserve"> y cuanta confianza tienen hacia ella</w:t>
      </w:r>
      <w:r w:rsidR="00DE2C23" w:rsidRPr="00F542E0">
        <w:rPr>
          <w:bCs/>
          <w:szCs w:val="22"/>
          <w:highlight w:val="yellow"/>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63160"/>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6316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F542E0" w:rsidRDefault="006774B8" w:rsidP="00040177">
      <w:pPr>
        <w:pStyle w:val="Prrafodelista"/>
        <w:numPr>
          <w:ilvl w:val="0"/>
          <w:numId w:val="5"/>
        </w:numPr>
        <w:rPr>
          <w:szCs w:val="22"/>
          <w:highlight w:val="yellow"/>
        </w:rPr>
      </w:pPr>
      <w:r w:rsidRPr="0015772A">
        <w:rPr>
          <w:szCs w:val="22"/>
        </w:rPr>
        <w:t xml:space="preserve">Analizar los resultados obtenidos en el cuestionario para extraer conclusiones sobre el grado de conciencia de la ciudadanía </w:t>
      </w:r>
      <w:r w:rsidR="0015772A" w:rsidRPr="0015772A">
        <w:rPr>
          <w:szCs w:val="22"/>
        </w:rPr>
        <w:t xml:space="preserve">sobre los sesgos proporcionados por la IA </w:t>
      </w:r>
      <w:r w:rsidR="0015772A" w:rsidRPr="00F542E0">
        <w:rPr>
          <w:szCs w:val="22"/>
          <w:highlight w:val="yellow"/>
        </w:rPr>
        <w:t>y p</w:t>
      </w:r>
      <w:r w:rsidRPr="00F542E0">
        <w:rPr>
          <w:szCs w:val="22"/>
          <w:highlight w:val="yellow"/>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6316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6316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0"/>
          <w:footerReference w:type="first" r:id="rId2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63164"/>
      <w:bookmarkEnd w:id="6"/>
      <w:r>
        <w:t>Revisión Literaria</w:t>
      </w:r>
      <w:bookmarkEnd w:id="7"/>
      <w:r w:rsidR="0090032F">
        <w:tab/>
      </w:r>
    </w:p>
    <w:p w14:paraId="2C0B6657" w14:textId="77777777" w:rsidR="0029684F" w:rsidRPr="0029684F" w:rsidRDefault="0029684F" w:rsidP="0029684F"/>
    <w:p w14:paraId="05CD3E51" w14:textId="6F35209B"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w:t>
      </w:r>
      <w:r w:rsidR="00994A46">
        <w:rPr>
          <w:szCs w:val="22"/>
        </w:rPr>
        <w:t xml:space="preserve"> aspectos éticos, perfiles éticos presentes en la sociedad </w:t>
      </w:r>
      <w:r w:rsidR="00994A46" w:rsidRPr="00994A46">
        <w:rPr>
          <w:szCs w:val="22"/>
        </w:rPr>
        <w:t>y el nivel de confianza que esta tecnología genera.</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63165"/>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5E3CAB1B" w:rsidR="0029684F" w:rsidRPr="00072DF5"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072DF5">
        <w:rPr>
          <w:szCs w:val="22"/>
        </w:rPr>
        <w:t xml:space="preserve"> </w:t>
      </w:r>
      <w:hyperlink w:anchor="bib3"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3</w:t>
        </w:r>
        <w:r w:rsidR="0029684F" w:rsidRPr="00072DF5">
          <w:rPr>
            <w:rStyle w:val="Hipervnculo"/>
            <w:color w:val="auto"/>
            <w:szCs w:val="22"/>
            <w:u w:val="none"/>
            <w:vertAlign w:val="superscript"/>
          </w:rPr>
          <w:t>]</w:t>
        </w:r>
      </w:hyperlink>
      <w:r w:rsidR="0029684F" w:rsidRPr="00072DF5">
        <w:rPr>
          <w:szCs w:val="22"/>
        </w:rPr>
        <w:t>. La primera definición</w:t>
      </w:r>
      <w:r w:rsidR="00B123FD" w:rsidRPr="00072DF5">
        <w:rPr>
          <w:szCs w:val="22"/>
        </w:rPr>
        <w:t xml:space="preserve"> reconocida</w:t>
      </w:r>
      <w:r w:rsidR="0029684F" w:rsidRPr="00072DF5">
        <w:rPr>
          <w:szCs w:val="22"/>
        </w:rPr>
        <w:t xml:space="preserve"> fue propuesta en 1955 por uno de los pioneros de la IA, el profesor de Stanford John McCarthy, quien la definió como “la ciencia e ingeniería de fabricar máquinas inteligentes”</w:t>
      </w:r>
      <w:r w:rsidR="00895D32" w:rsidRPr="00072DF5">
        <w:rPr>
          <w:szCs w:val="22"/>
        </w:rPr>
        <w:t> </w:t>
      </w:r>
      <w:hyperlink w:anchor="bib4"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4</w:t>
        </w:r>
        <w:r w:rsidR="0029684F" w:rsidRPr="00072DF5">
          <w:rPr>
            <w:rStyle w:val="Hipervnculo"/>
            <w:color w:val="auto"/>
            <w:szCs w:val="22"/>
            <w:u w:val="none"/>
            <w:vertAlign w:val="superscript"/>
          </w:rPr>
          <w:t>]</w:t>
        </w:r>
      </w:hyperlink>
      <w:r w:rsidR="0029684F" w:rsidRPr="00072DF5">
        <w:rPr>
          <w:szCs w:val="22"/>
        </w:rPr>
        <w:t xml:space="preserve">. </w:t>
      </w:r>
      <w:r w:rsidR="00624241" w:rsidRPr="00072DF5">
        <w:rPr>
          <w:szCs w:val="22"/>
        </w:rPr>
        <w:t>Un año más tarde</w:t>
      </w:r>
      <w:r w:rsidR="0029684F" w:rsidRPr="00072DF5">
        <w:rPr>
          <w:szCs w:val="22"/>
        </w:rPr>
        <w:t xml:space="preserve">, en 1956 </w:t>
      </w:r>
      <w:r w:rsidR="00624241" w:rsidRPr="00072DF5">
        <w:rPr>
          <w:szCs w:val="22"/>
        </w:rPr>
        <w:t xml:space="preserve">se llevó a cabo </w:t>
      </w:r>
      <w:r w:rsidR="0029684F" w:rsidRPr="00072DF5">
        <w:rPr>
          <w:szCs w:val="22"/>
        </w:rPr>
        <w:t>la primera investigación formal en el ámbito de la IA</w:t>
      </w:r>
      <w:r w:rsidR="00895D32" w:rsidRPr="00072DF5">
        <w:rPr>
          <w:szCs w:val="22"/>
        </w:rPr>
        <w:t> </w:t>
      </w:r>
      <w:hyperlink w:anchor="bib5"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5</w:t>
        </w:r>
        <w:r w:rsidR="0029684F" w:rsidRPr="00072DF5">
          <w:rPr>
            <w:rStyle w:val="Hipervnculo"/>
            <w:color w:val="auto"/>
            <w:szCs w:val="22"/>
            <w:u w:val="none"/>
            <w:vertAlign w:val="superscript"/>
          </w:rPr>
          <w:t>]</w:t>
        </w:r>
      </w:hyperlink>
      <w:r w:rsidR="0029684F" w:rsidRPr="00072DF5">
        <w:rPr>
          <w:szCs w:val="22"/>
        </w:rPr>
        <w:t>.</w:t>
      </w:r>
    </w:p>
    <w:p w14:paraId="40F09842" w14:textId="77777777" w:rsidR="0029684F" w:rsidRPr="0029684F" w:rsidRDefault="0029684F" w:rsidP="0029684F">
      <w:pPr>
        <w:rPr>
          <w:szCs w:val="22"/>
        </w:rPr>
      </w:pPr>
    </w:p>
    <w:p w14:paraId="0213800B" w14:textId="1EEF3B92"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w:t>
      </w:r>
      <w:r w:rsidR="00CE5E3A">
        <w:rPr>
          <w:szCs w:val="22"/>
        </w:rPr>
        <w:t xml:space="preserve"> </w:t>
      </w:r>
      <w:r w:rsidR="0029684F" w:rsidRPr="0029684F">
        <w:rPr>
          <w:szCs w:val="22"/>
        </w:rPr>
        <w:t>requieren inteligencia humana, como el aprendizaje, el razonamiento y la percepción”</w:t>
      </w:r>
      <w:r w:rsidR="00895D32">
        <w:rPr>
          <w:szCs w:val="22"/>
        </w:rPr>
        <w:t> </w:t>
      </w:r>
      <w:hyperlink w:anchor="bib3" w:history="1">
        <w:r w:rsidR="00161589" w:rsidRPr="00072DF5">
          <w:rPr>
            <w:rStyle w:val="Hipervnculo"/>
            <w:color w:val="auto"/>
            <w:szCs w:val="22"/>
            <w:u w:val="none"/>
            <w:vertAlign w:val="superscript"/>
          </w:rPr>
          <w:t>[3]</w:t>
        </w:r>
      </w:hyperlink>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03EEEA26" w:rsidR="0029684F" w:rsidRDefault="00F447B3" w:rsidP="0029684F">
      <w:pPr>
        <w:rPr>
          <w:szCs w:val="22"/>
        </w:rPr>
      </w:pPr>
      <w:r w:rsidRPr="00F447B3">
        <w:rPr>
          <w:szCs w:val="22"/>
        </w:rPr>
        <w:t>El Parlamento Europeo, en el Reglamento (UE) 2024/</w:t>
      </w:r>
      <w:r w:rsidRPr="00161589">
        <w:rPr>
          <w:szCs w:val="22"/>
        </w:rPr>
        <w:t>1689</w:t>
      </w:r>
      <w:r w:rsidR="00895D32" w:rsidRPr="00161589">
        <w:rPr>
          <w:szCs w:val="22"/>
        </w:rPr>
        <w:t> </w:t>
      </w:r>
      <w:hyperlink w:anchor="bib6" w:history="1">
        <w:r w:rsidR="00347D30" w:rsidRPr="00161589">
          <w:rPr>
            <w:rStyle w:val="Hipervnculo"/>
            <w:color w:val="auto"/>
            <w:szCs w:val="22"/>
            <w:u w:val="none"/>
            <w:vertAlign w:val="superscript"/>
          </w:rPr>
          <w:t>[6]</w:t>
        </w:r>
      </w:hyperlink>
      <w:r w:rsidRPr="00161589">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7A4FF257"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w:t>
      </w:r>
      <w:r w:rsidR="00CE5E3A">
        <w:rPr>
          <w:szCs w:val="22"/>
        </w:rPr>
        <w:t xml:space="preserve">, </w:t>
      </w:r>
      <w:r w:rsidR="009C0187" w:rsidRPr="009C0187">
        <w:rPr>
          <w:szCs w:val="22"/>
        </w:rPr>
        <w:t>con cierto grado de autonomía</w:t>
      </w:r>
      <w:r w:rsidR="00CE5E3A">
        <w:rPr>
          <w:szCs w:val="22"/>
        </w:rPr>
        <w:t xml:space="preserve">, </w:t>
      </w:r>
      <w:r w:rsidR="009C0187" w:rsidRPr="009C0187">
        <w:rPr>
          <w:szCs w:val="22"/>
        </w:rPr>
        <w:t xml:space="preserve">con el fin de alcanzar objetivos </w:t>
      </w:r>
      <w:r w:rsidR="009C0187" w:rsidRPr="00347D30">
        <w:rPr>
          <w:szCs w:val="22"/>
        </w:rPr>
        <w:t>específicos”</w:t>
      </w:r>
      <w:r w:rsidR="00895D32">
        <w:rPr>
          <w:szCs w:val="22"/>
        </w:rPr>
        <w:t> </w:t>
      </w:r>
      <w:hyperlink w:anchor="bib7" w:history="1">
        <w:r w:rsidR="009C0187" w:rsidRPr="00161589">
          <w:rPr>
            <w:rStyle w:val="Hipervnculo"/>
            <w:color w:val="auto"/>
            <w:szCs w:val="22"/>
            <w:u w:val="none"/>
            <w:vertAlign w:val="superscript"/>
          </w:rPr>
          <w:t>[</w:t>
        </w:r>
        <w:r w:rsidR="00347D30" w:rsidRPr="00161589">
          <w:rPr>
            <w:rStyle w:val="Hipervnculo"/>
            <w:color w:val="auto"/>
            <w:szCs w:val="22"/>
            <w:u w:val="none"/>
            <w:vertAlign w:val="superscript"/>
          </w:rPr>
          <w:t>7]</w:t>
        </w:r>
      </w:hyperlink>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 xml:space="preserve">Entender esta variedad de enfoques </w:t>
      </w:r>
      <w:r w:rsidRPr="00E056B8">
        <w:rPr>
          <w:szCs w:val="22"/>
          <w:highlight w:val="yellow"/>
        </w:rPr>
        <w:t>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63166"/>
      <w:r w:rsidRPr="000B5C3B">
        <w:t>2.2</w:t>
      </w:r>
      <w:r w:rsidR="000B5C3B">
        <w:t xml:space="preserve">  Evol</w:t>
      </w:r>
      <w:r w:rsidR="0029684F">
        <w:t>ución</w:t>
      </w:r>
      <w:bookmarkEnd w:id="9"/>
    </w:p>
    <w:p w14:paraId="0BF6DA39" w14:textId="77777777" w:rsidR="000B5C3B" w:rsidRDefault="000B5C3B" w:rsidP="000B5C3B"/>
    <w:p w14:paraId="4DA727F8" w14:textId="431A6577" w:rsidR="008D2D11" w:rsidRPr="00F0715C" w:rsidRDefault="00D519B8" w:rsidP="00D519B8">
      <w:pPr>
        <w:rPr>
          <w:szCs w:val="22"/>
        </w:rPr>
      </w:pPr>
      <w:r w:rsidRPr="00F0715C">
        <w:rPr>
          <w:szCs w:val="22"/>
        </w:rPr>
        <w:t xml:space="preserve">La palabra </w:t>
      </w:r>
      <w:r w:rsidRPr="00F0715C">
        <w:rPr>
          <w:i/>
          <w:iCs/>
          <w:szCs w:val="22"/>
        </w:rPr>
        <w:t>robot</w:t>
      </w:r>
      <w:r w:rsidRPr="00F0715C">
        <w:rPr>
          <w:szCs w:val="22"/>
        </w:rPr>
        <w:t xml:space="preserve"> fue utilizada por primera vez en el año 1921, en una obra de teatro de ciencia ficción, </w:t>
      </w:r>
      <w:r w:rsidRPr="00F0715C">
        <w:rPr>
          <w:i/>
          <w:iCs/>
          <w:szCs w:val="22"/>
        </w:rPr>
        <w:t xml:space="preserve">Robots Universales Rossum, </w:t>
      </w:r>
      <w:r w:rsidRPr="00F0715C">
        <w:rPr>
          <w:szCs w:val="22"/>
        </w:rPr>
        <w:t xml:space="preserve">escrita por el escritor checo Karel Čapek. </w:t>
      </w:r>
      <w:r w:rsidR="009B4622" w:rsidRPr="00F0715C">
        <w:rPr>
          <w:szCs w:val="22"/>
        </w:rPr>
        <w:t>O</w:t>
      </w:r>
      <w:r w:rsidRPr="00F0715C">
        <w:rPr>
          <w:szCs w:val="22"/>
        </w:rPr>
        <w:t>bra</w:t>
      </w:r>
      <w:r w:rsidR="009B4622" w:rsidRPr="00F0715C">
        <w:rPr>
          <w:szCs w:val="22"/>
        </w:rPr>
        <w:t xml:space="preserve"> que trata sobre una empresa que fabrica humanos artificiales para ayudar con el trabajo a las personas</w:t>
      </w:r>
      <w:r w:rsidR="00895D32" w:rsidRPr="00F0715C">
        <w:rPr>
          <w:szCs w:val="22"/>
        </w:rPr>
        <w:t> </w:t>
      </w:r>
      <w:hyperlink w:anchor="bib8" w:history="1">
        <w:r w:rsidR="009B4622" w:rsidRPr="000229A1">
          <w:rPr>
            <w:rStyle w:val="Hipervnculo"/>
            <w:color w:val="auto"/>
            <w:szCs w:val="22"/>
            <w:u w:val="none"/>
            <w:vertAlign w:val="superscript"/>
          </w:rPr>
          <w:t>[</w:t>
        </w:r>
        <w:r w:rsidR="008C4457" w:rsidRPr="000229A1">
          <w:rPr>
            <w:rStyle w:val="Hipervnculo"/>
            <w:color w:val="auto"/>
            <w:szCs w:val="22"/>
            <w:u w:val="none"/>
            <w:vertAlign w:val="superscript"/>
          </w:rPr>
          <w:t>8</w:t>
        </w:r>
        <w:r w:rsidR="009B4622" w:rsidRPr="000229A1">
          <w:rPr>
            <w:rStyle w:val="Hipervnculo"/>
            <w:color w:val="auto"/>
            <w:szCs w:val="22"/>
            <w:u w:val="none"/>
            <w:vertAlign w:val="superscript"/>
          </w:rPr>
          <w:t>]</w:t>
        </w:r>
      </w:hyperlink>
      <w:r w:rsidR="009B4622" w:rsidRPr="00F0715C">
        <w:rPr>
          <w:szCs w:val="22"/>
        </w:rPr>
        <w:t xml:space="preserve">. </w:t>
      </w:r>
    </w:p>
    <w:p w14:paraId="31A01A97" w14:textId="77777777" w:rsidR="00C965F0" w:rsidRPr="00F0715C" w:rsidRDefault="00C965F0" w:rsidP="00D519B8">
      <w:pPr>
        <w:rPr>
          <w:szCs w:val="22"/>
        </w:rPr>
      </w:pPr>
    </w:p>
    <w:p w14:paraId="48CE5433" w14:textId="09F7FA1F" w:rsidR="00C965F0" w:rsidRPr="00F0715C" w:rsidRDefault="00E20374" w:rsidP="00D519B8">
      <w:pPr>
        <w:rPr>
          <w:szCs w:val="22"/>
        </w:rPr>
      </w:pPr>
      <w:r w:rsidRPr="00F0715C">
        <w:rPr>
          <w:szCs w:val="22"/>
        </w:rPr>
        <w:t>Posteriormente, l</w:t>
      </w:r>
      <w:r w:rsidR="00C965F0" w:rsidRPr="00F0715C">
        <w:rPr>
          <w:szCs w:val="22"/>
        </w:rPr>
        <w:t>a década de los 50 fue muy importante para los avances de la inteligencia artificial</w:t>
      </w:r>
      <w:r w:rsidR="008A5326" w:rsidRPr="00F0715C">
        <w:rPr>
          <w:szCs w:val="22"/>
        </w:rPr>
        <w:t xml:space="preserve"> (IA)</w:t>
      </w:r>
      <w:r w:rsidR="00C965F0" w:rsidRPr="00F0715C">
        <w:rPr>
          <w:szCs w:val="22"/>
        </w:rPr>
        <w:t xml:space="preserve">. Alan Turing </w:t>
      </w:r>
      <w:r w:rsidRPr="00F0715C">
        <w:rPr>
          <w:szCs w:val="22"/>
        </w:rPr>
        <w:t xml:space="preserve">fue el primer científico </w:t>
      </w:r>
      <w:r w:rsidR="008A5326" w:rsidRPr="00F0715C">
        <w:rPr>
          <w:szCs w:val="22"/>
        </w:rPr>
        <w:t xml:space="preserve">que, en el año 1950, publicó el artículo </w:t>
      </w:r>
      <w:r w:rsidR="008A5326" w:rsidRPr="00F0715C">
        <w:rPr>
          <w:i/>
          <w:iCs/>
          <w:szCs w:val="22"/>
        </w:rPr>
        <w:t>Computing machinery and intelligence,</w:t>
      </w:r>
      <w:r w:rsidR="008A5326" w:rsidRPr="00F0715C">
        <w:rPr>
          <w:szCs w:val="22"/>
        </w:rPr>
        <w:t xml:space="preserve"> </w:t>
      </w:r>
      <w:r w:rsidRPr="00F0715C">
        <w:rPr>
          <w:szCs w:val="22"/>
        </w:rPr>
        <w:t xml:space="preserve">en </w:t>
      </w:r>
      <w:r w:rsidR="008A5326" w:rsidRPr="00F0715C">
        <w:rPr>
          <w:szCs w:val="22"/>
        </w:rPr>
        <w:t xml:space="preserve">el que </w:t>
      </w:r>
      <w:r w:rsidRPr="00F0715C">
        <w:rPr>
          <w:szCs w:val="22"/>
        </w:rPr>
        <w:t>cuestion</w:t>
      </w:r>
      <w:r w:rsidR="008A5326" w:rsidRPr="00F0715C">
        <w:rPr>
          <w:szCs w:val="22"/>
        </w:rPr>
        <w:t>ó</w:t>
      </w:r>
      <w:r w:rsidRPr="00F0715C">
        <w:rPr>
          <w:szCs w:val="22"/>
        </w:rPr>
        <w:t xml:space="preserve"> si las máquinas eran capaces de pensar</w:t>
      </w:r>
      <w:r w:rsidR="008A5326" w:rsidRPr="00F0715C">
        <w:rPr>
          <w:szCs w:val="22"/>
        </w:rPr>
        <w:t xml:space="preserve"> por </w:t>
      </w:r>
      <w:r w:rsidR="00967250" w:rsidRPr="00F0715C">
        <w:rPr>
          <w:szCs w:val="22"/>
        </w:rPr>
        <w:t>sí</w:t>
      </w:r>
      <w:r w:rsidR="008A5326" w:rsidRPr="00F0715C">
        <w:rPr>
          <w:szCs w:val="22"/>
        </w:rPr>
        <w:t xml:space="preserve"> mismas</w:t>
      </w:r>
      <w:r w:rsidR="00895D32" w:rsidRPr="001401EA">
        <w:rPr>
          <w:szCs w:val="22"/>
        </w:rPr>
        <w:t> </w:t>
      </w:r>
      <w:hyperlink w:anchor="bib9" w:history="1">
        <w:r w:rsidRPr="001401EA">
          <w:rPr>
            <w:rStyle w:val="Hipervnculo"/>
            <w:color w:val="auto"/>
            <w:szCs w:val="22"/>
            <w:u w:val="none"/>
            <w:vertAlign w:val="superscript"/>
          </w:rPr>
          <w:t>[</w:t>
        </w:r>
        <w:r w:rsidR="00F0715C" w:rsidRPr="001401EA">
          <w:rPr>
            <w:rStyle w:val="Hipervnculo"/>
            <w:color w:val="auto"/>
            <w:szCs w:val="22"/>
            <w:u w:val="none"/>
            <w:vertAlign w:val="superscript"/>
          </w:rPr>
          <w:t>9</w:t>
        </w:r>
        <w:r w:rsidRPr="001401EA">
          <w:rPr>
            <w:rStyle w:val="Hipervnculo"/>
            <w:color w:val="auto"/>
            <w:szCs w:val="22"/>
            <w:u w:val="none"/>
            <w:vertAlign w:val="superscript"/>
          </w:rPr>
          <w:t>]</w:t>
        </w:r>
      </w:hyperlink>
      <w:hyperlink w:anchor="bib10" w:history="1">
        <w:r w:rsidR="000B0BA6" w:rsidRPr="001401EA">
          <w:rPr>
            <w:rStyle w:val="Hipervnculo"/>
            <w:color w:val="auto"/>
            <w:szCs w:val="22"/>
            <w:u w:val="none"/>
            <w:vertAlign w:val="superscript"/>
          </w:rPr>
          <w:t>[</w:t>
        </w:r>
        <w:r w:rsidR="00F0715C" w:rsidRPr="001401EA">
          <w:rPr>
            <w:rStyle w:val="Hipervnculo"/>
            <w:color w:val="auto"/>
            <w:szCs w:val="22"/>
            <w:u w:val="none"/>
            <w:vertAlign w:val="superscript"/>
          </w:rPr>
          <w:t>10</w:t>
        </w:r>
        <w:r w:rsidR="000B0BA6" w:rsidRPr="001401EA">
          <w:rPr>
            <w:rStyle w:val="Hipervnculo"/>
            <w:color w:val="auto"/>
            <w:szCs w:val="22"/>
            <w:u w:val="none"/>
            <w:vertAlign w:val="superscript"/>
          </w:rPr>
          <w:t>]</w:t>
        </w:r>
        <w:r w:rsidR="001401EA" w:rsidRPr="001401EA">
          <w:rPr>
            <w:rStyle w:val="Hipervnculo"/>
            <w:color w:val="auto"/>
            <w:szCs w:val="22"/>
            <w:u w:val="none"/>
          </w:rPr>
          <w:t xml:space="preserve"> </w:t>
        </w:r>
        <w:r w:rsidRPr="001401EA">
          <w:rPr>
            <w:rStyle w:val="Hipervnculo"/>
            <w:color w:val="auto"/>
            <w:szCs w:val="22"/>
            <w:u w:val="none"/>
          </w:rPr>
          <w:t>.</w:t>
        </w:r>
      </w:hyperlink>
      <w:r w:rsidRPr="00F0715C">
        <w:rPr>
          <w:szCs w:val="22"/>
        </w:rPr>
        <w:t xml:space="preserve"> Aunque no </w:t>
      </w:r>
      <w:r w:rsidR="008A5326" w:rsidRPr="00F0715C">
        <w:rPr>
          <w:szCs w:val="22"/>
        </w:rPr>
        <w:t xml:space="preserve">se </w:t>
      </w:r>
      <w:r w:rsidRPr="00F0715C">
        <w:rPr>
          <w:szCs w:val="22"/>
        </w:rPr>
        <w:t>acuñó al t</w:t>
      </w:r>
      <w:r w:rsidR="00B00341" w:rsidRPr="00F0715C">
        <w:rPr>
          <w:szCs w:val="22"/>
        </w:rPr>
        <w:t>é</w:t>
      </w:r>
      <w:r w:rsidRPr="00F0715C">
        <w:rPr>
          <w:szCs w:val="22"/>
        </w:rPr>
        <w:t>rmino que hoy en día conocemos como I</w:t>
      </w:r>
      <w:r w:rsidR="008A5326" w:rsidRPr="00F0715C">
        <w:rPr>
          <w:szCs w:val="22"/>
        </w:rPr>
        <w:t>A hasta</w:t>
      </w:r>
      <w:r w:rsidRPr="00F0715C">
        <w:rPr>
          <w:szCs w:val="22"/>
        </w:rPr>
        <w:t xml:space="preserve"> el año 1956, cuando el profesor de Stanford John McCarthy</w:t>
      </w:r>
      <w:r w:rsidR="008A5326" w:rsidRPr="00F0715C">
        <w:rPr>
          <w:szCs w:val="22"/>
        </w:rPr>
        <w:t xml:space="preserve"> organiz</w:t>
      </w:r>
      <w:r w:rsidR="00967250" w:rsidRPr="00F0715C">
        <w:rPr>
          <w:szCs w:val="22"/>
        </w:rPr>
        <w:t>ó</w:t>
      </w:r>
      <w:r w:rsidR="008A5326" w:rsidRPr="00F0715C">
        <w:rPr>
          <w:szCs w:val="22"/>
        </w:rPr>
        <w:t xml:space="preserve"> una conferencia en la Universidad de Dartmouth</w:t>
      </w:r>
      <w:r w:rsidR="00895D32" w:rsidRPr="00F0715C">
        <w:rPr>
          <w:szCs w:val="22"/>
        </w:rPr>
        <w:t> </w:t>
      </w:r>
      <w:hyperlink w:anchor="bib8" w:history="1">
        <w:r w:rsidR="000229A1" w:rsidRPr="000229A1">
          <w:rPr>
            <w:rStyle w:val="Hipervnculo"/>
            <w:color w:val="auto"/>
            <w:szCs w:val="22"/>
            <w:u w:val="none"/>
            <w:vertAlign w:val="superscript"/>
          </w:rPr>
          <w:t>[8]</w:t>
        </w:r>
      </w:hyperlink>
      <w:r w:rsidR="008A5326" w:rsidRPr="00F0715C">
        <w:rPr>
          <w:szCs w:val="22"/>
        </w:rPr>
        <w:t>.</w:t>
      </w:r>
      <w:r w:rsidR="00DB41CE" w:rsidRPr="00F0715C">
        <w:rPr>
          <w:szCs w:val="22"/>
        </w:rPr>
        <w:t xml:space="preserve"> </w:t>
      </w:r>
      <w:r w:rsidR="002E7B77" w:rsidRPr="00F0715C">
        <w:rPr>
          <w:szCs w:val="22"/>
        </w:rPr>
        <w:t xml:space="preserve">En el mismo año, Allen Newell y Herbert Simon fueron coautores de </w:t>
      </w:r>
      <w:r w:rsidR="002E7B77" w:rsidRPr="00F0715C">
        <w:rPr>
          <w:i/>
          <w:iCs/>
          <w:szCs w:val="22"/>
        </w:rPr>
        <w:t>Logic Theorist</w:t>
      </w:r>
      <w:r w:rsidR="002E7B77" w:rsidRPr="00F0715C">
        <w:rPr>
          <w:szCs w:val="22"/>
        </w:rPr>
        <w:t>, un programa de IA diseñado para imitar las habilidades de resolución de problemas de un ser humano</w:t>
      </w:r>
      <w:r w:rsidR="00895D32" w:rsidRPr="00F0715C">
        <w:t> </w:t>
      </w:r>
      <w:hyperlink w:anchor="bib8" w:history="1">
        <w:r w:rsidR="000229A1" w:rsidRPr="000229A1">
          <w:rPr>
            <w:rStyle w:val="Hipervnculo"/>
            <w:color w:val="auto"/>
            <w:szCs w:val="22"/>
            <w:u w:val="none"/>
            <w:vertAlign w:val="superscript"/>
          </w:rPr>
          <w:t>[8]</w:t>
        </w:r>
      </w:hyperlink>
      <w:r w:rsidR="00967250" w:rsidRPr="00F0715C">
        <w:rPr>
          <w:szCs w:val="22"/>
        </w:rPr>
        <w:t>.</w:t>
      </w:r>
      <w:r w:rsidR="002E7B77" w:rsidRPr="00F0715C">
        <w:rPr>
          <w:szCs w:val="22"/>
        </w:rPr>
        <w:t xml:space="preserve"> </w:t>
      </w:r>
    </w:p>
    <w:p w14:paraId="56D9ABD4" w14:textId="77777777" w:rsidR="00B168F3" w:rsidRPr="00F0715C" w:rsidRDefault="00B168F3" w:rsidP="00D519B8">
      <w:pPr>
        <w:rPr>
          <w:szCs w:val="22"/>
        </w:rPr>
      </w:pPr>
    </w:p>
    <w:p w14:paraId="5A17D341" w14:textId="5DEC5A01" w:rsidR="00B168F3" w:rsidRPr="00F0715C" w:rsidRDefault="00B168F3" w:rsidP="00B168F3">
      <w:pPr>
        <w:rPr>
          <w:szCs w:val="22"/>
        </w:rPr>
      </w:pPr>
      <w:r w:rsidRPr="00F0715C">
        <w:rPr>
          <w:szCs w:val="22"/>
        </w:rPr>
        <w:t xml:space="preserve">En 1958, </w:t>
      </w:r>
      <w:r w:rsidR="00C36A48" w:rsidRPr="00F0715C">
        <w:rPr>
          <w:szCs w:val="22"/>
        </w:rPr>
        <w:t>McCarthy</w:t>
      </w:r>
      <w:r w:rsidR="00B00341" w:rsidRPr="00F0715C">
        <w:rPr>
          <w:szCs w:val="22"/>
        </w:rPr>
        <w:t xml:space="preserve"> </w:t>
      </w:r>
      <w:r w:rsidR="00C36A48" w:rsidRPr="00F0715C">
        <w:rPr>
          <w:szCs w:val="22"/>
        </w:rPr>
        <w:t xml:space="preserve">creó </w:t>
      </w:r>
      <w:r w:rsidRPr="00F0715C">
        <w:rPr>
          <w:szCs w:val="22"/>
        </w:rPr>
        <w:t xml:space="preserve">el primer lenguaje de programación </w:t>
      </w:r>
      <w:r w:rsidR="00C36A48" w:rsidRPr="00F0715C">
        <w:rPr>
          <w:szCs w:val="22"/>
        </w:rPr>
        <w:t xml:space="preserve">orientado a la </w:t>
      </w:r>
      <w:r w:rsidRPr="00F0715C">
        <w:rPr>
          <w:szCs w:val="22"/>
        </w:rPr>
        <w:t xml:space="preserve">investigación </w:t>
      </w:r>
      <w:r w:rsidR="00C36A48" w:rsidRPr="00F0715C">
        <w:rPr>
          <w:szCs w:val="22"/>
        </w:rPr>
        <w:t>en</w:t>
      </w:r>
      <w:r w:rsidRPr="00F0715C">
        <w:rPr>
          <w:szCs w:val="22"/>
        </w:rPr>
        <w:t xml:space="preserve"> IA, conocido como </w:t>
      </w:r>
      <w:r w:rsidRPr="00F0715C">
        <w:rPr>
          <w:i/>
          <w:iCs/>
          <w:szCs w:val="22"/>
        </w:rPr>
        <w:t>List Processing</w:t>
      </w:r>
      <w:r w:rsidRPr="00F0715C">
        <w:rPr>
          <w:szCs w:val="22"/>
        </w:rPr>
        <w:t xml:space="preserve"> (LIS</w:t>
      </w:r>
      <w:r w:rsidR="00C36A48" w:rsidRPr="00F0715C">
        <w:rPr>
          <w:szCs w:val="22"/>
        </w:rPr>
        <w:t>P)</w:t>
      </w:r>
      <w:r w:rsidR="007F73A1" w:rsidRPr="00F0715C">
        <w:rPr>
          <w:szCs w:val="22"/>
        </w:rPr>
        <w:t xml:space="preserve">. </w:t>
      </w:r>
      <w:r w:rsidR="00C36A48" w:rsidRPr="00F0715C">
        <w:rPr>
          <w:szCs w:val="22"/>
        </w:rPr>
        <w:t>Poco después, en 1959,</w:t>
      </w:r>
      <w:r w:rsidRPr="00F0715C">
        <w:rPr>
          <w:szCs w:val="22"/>
        </w:rPr>
        <w:t xml:space="preserve"> </w:t>
      </w:r>
      <w:r w:rsidR="00C36A48" w:rsidRPr="00F0715C">
        <w:rPr>
          <w:szCs w:val="22"/>
        </w:rPr>
        <w:t xml:space="preserve">el </w:t>
      </w:r>
      <w:r w:rsidR="00C36A48" w:rsidRPr="00F0715C">
        <w:rPr>
          <w:szCs w:val="22"/>
          <w:highlight w:val="yellow"/>
        </w:rPr>
        <w:t>científico</w:t>
      </w:r>
      <w:r w:rsidR="00C36A48" w:rsidRPr="00F0715C">
        <w:rPr>
          <w:szCs w:val="22"/>
        </w:rPr>
        <w:t xml:space="preserve"> Arthur Samuel acuñó el término </w:t>
      </w:r>
      <w:r w:rsidRPr="00F0715C">
        <w:rPr>
          <w:szCs w:val="22"/>
        </w:rPr>
        <w:t>“machine learning” (aprendizaje automático</w:t>
      </w:r>
      <w:r w:rsidR="00C36A48" w:rsidRPr="00F0715C">
        <w:rPr>
          <w:szCs w:val="22"/>
        </w:rPr>
        <w:t xml:space="preserve">) </w:t>
      </w:r>
      <w:r w:rsidRPr="00F0715C">
        <w:rPr>
          <w:szCs w:val="22"/>
        </w:rPr>
        <w:t xml:space="preserve">a partir de sus trabajos para </w:t>
      </w:r>
      <w:r w:rsidR="00C36A48" w:rsidRPr="00F0715C">
        <w:rPr>
          <w:szCs w:val="22"/>
        </w:rPr>
        <w:t>entrenar</w:t>
      </w:r>
      <w:r w:rsidRPr="00F0715C">
        <w:rPr>
          <w:szCs w:val="22"/>
        </w:rPr>
        <w:t xml:space="preserve"> un ordenador en el juego del ajedrez</w:t>
      </w:r>
      <w:r w:rsidR="00895D32" w:rsidRPr="00F0715C">
        <w:rPr>
          <w:szCs w:val="22"/>
        </w:rPr>
        <w:t> </w:t>
      </w:r>
      <w:hyperlink w:anchor="bib9" w:history="1">
        <w:r w:rsidR="00804978" w:rsidRPr="001401EA">
          <w:rPr>
            <w:rStyle w:val="Hipervnculo"/>
            <w:color w:val="auto"/>
            <w:szCs w:val="22"/>
            <w:u w:val="none"/>
            <w:vertAlign w:val="superscript"/>
          </w:rPr>
          <w:t>[9]</w:t>
        </w:r>
      </w:hyperlink>
      <w:r w:rsidRPr="00F0715C">
        <w:rPr>
          <w:szCs w:val="22"/>
        </w:rPr>
        <w:t xml:space="preserve">. </w:t>
      </w:r>
    </w:p>
    <w:p w14:paraId="22F91DBB" w14:textId="77777777" w:rsidR="00B168F3" w:rsidRPr="00F0715C" w:rsidRDefault="00B168F3" w:rsidP="00B168F3">
      <w:pPr>
        <w:rPr>
          <w:szCs w:val="22"/>
        </w:rPr>
      </w:pPr>
    </w:p>
    <w:p w14:paraId="07530856" w14:textId="0E3DB4AC" w:rsidR="00B168F3" w:rsidRPr="00F0715C" w:rsidRDefault="00C36A48" w:rsidP="00B168F3">
      <w:pPr>
        <w:rPr>
          <w:szCs w:val="22"/>
        </w:rPr>
      </w:pPr>
      <w:r w:rsidRPr="00F0715C">
        <w:rPr>
          <w:szCs w:val="22"/>
        </w:rPr>
        <w:t xml:space="preserve">En </w:t>
      </w:r>
      <w:r w:rsidR="00B168F3" w:rsidRPr="00F0715C">
        <w:rPr>
          <w:szCs w:val="22"/>
        </w:rPr>
        <w:t xml:space="preserve">1961, </w:t>
      </w:r>
      <w:r w:rsidR="00B00341" w:rsidRPr="00F0715C">
        <w:rPr>
          <w:szCs w:val="22"/>
        </w:rPr>
        <w:t xml:space="preserve"> se introdujo </w:t>
      </w:r>
      <w:r w:rsidR="00B168F3" w:rsidRPr="00F0715C">
        <w:rPr>
          <w:szCs w:val="22"/>
        </w:rPr>
        <w:t>el robot “U</w:t>
      </w:r>
      <w:r w:rsidR="00B76E95" w:rsidRPr="00F0715C">
        <w:rPr>
          <w:szCs w:val="22"/>
        </w:rPr>
        <w:t>ni</w:t>
      </w:r>
      <w:r w:rsidR="00B168F3" w:rsidRPr="00F0715C">
        <w:rPr>
          <w:szCs w:val="22"/>
        </w:rPr>
        <w:t>mate”</w:t>
      </w:r>
      <w:r w:rsidR="00B00341" w:rsidRPr="00F0715C">
        <w:rPr>
          <w:szCs w:val="22"/>
        </w:rPr>
        <w:t xml:space="preserve">, </w:t>
      </w:r>
      <w:r w:rsidR="00B168F3" w:rsidRPr="00F0715C">
        <w:rPr>
          <w:szCs w:val="22"/>
        </w:rPr>
        <w:t xml:space="preserve">el </w:t>
      </w:r>
      <w:r w:rsidR="00B00341" w:rsidRPr="00F0715C">
        <w:rPr>
          <w:szCs w:val="22"/>
        </w:rPr>
        <w:t xml:space="preserve">primero en </w:t>
      </w:r>
      <w:r w:rsidR="00B168F3" w:rsidRPr="00F0715C">
        <w:rPr>
          <w:szCs w:val="22"/>
        </w:rPr>
        <w:t>trabajar en una</w:t>
      </w:r>
      <w:r w:rsidR="00B00341" w:rsidRPr="00F0715C">
        <w:rPr>
          <w:szCs w:val="22"/>
        </w:rPr>
        <w:t xml:space="preserve"> cadena de</w:t>
      </w:r>
      <w:r w:rsidR="00B168F3" w:rsidRPr="00F0715C">
        <w:rPr>
          <w:szCs w:val="22"/>
        </w:rPr>
        <w:t xml:space="preserve"> montaje</w:t>
      </w:r>
      <w:r w:rsidR="00B00341" w:rsidRPr="00F0715C">
        <w:rPr>
          <w:szCs w:val="22"/>
        </w:rPr>
        <w:t xml:space="preserve"> en la</w:t>
      </w:r>
      <w:r w:rsidR="00B76E95" w:rsidRPr="00F0715C">
        <w:rPr>
          <w:szCs w:val="22"/>
        </w:rPr>
        <w:t xml:space="preserve"> empresa </w:t>
      </w:r>
      <w:r w:rsidR="00B168F3" w:rsidRPr="00F0715C">
        <w:rPr>
          <w:i/>
          <w:iCs/>
          <w:szCs w:val="22"/>
        </w:rPr>
        <w:t>General Motors</w:t>
      </w:r>
      <w:r w:rsidR="00B76E95" w:rsidRPr="00F0715C">
        <w:rPr>
          <w:rStyle w:val="Refdenotaalpie"/>
        </w:rPr>
        <w:footnoteReference w:id="2"/>
      </w:r>
      <w:r w:rsidR="00B168F3" w:rsidRPr="00F0715C">
        <w:rPr>
          <w:szCs w:val="22"/>
        </w:rPr>
        <w:t xml:space="preserve">. </w:t>
      </w:r>
      <w:r w:rsidR="00B00341" w:rsidRPr="00F0715C">
        <w:rPr>
          <w:szCs w:val="22"/>
        </w:rPr>
        <w:t>Más adelante, e</w:t>
      </w:r>
      <w:r w:rsidR="00B168F3" w:rsidRPr="00F0715C">
        <w:rPr>
          <w:szCs w:val="22"/>
        </w:rPr>
        <w:t>n el año 196</w:t>
      </w:r>
      <w:r w:rsidR="00B76E95" w:rsidRPr="00F0715C">
        <w:rPr>
          <w:szCs w:val="22"/>
        </w:rPr>
        <w:t>6</w:t>
      </w:r>
      <w:r w:rsidR="00B168F3" w:rsidRPr="00F0715C">
        <w:rPr>
          <w:szCs w:val="22"/>
        </w:rPr>
        <w:t>, “</w:t>
      </w:r>
      <w:r w:rsidR="00B168F3" w:rsidRPr="00F0715C">
        <w:rPr>
          <w:i/>
          <w:iCs/>
          <w:szCs w:val="22"/>
        </w:rPr>
        <w:t>ELIZA</w:t>
      </w:r>
      <w:r w:rsidR="00B168F3" w:rsidRPr="00F0715C">
        <w:rPr>
          <w:szCs w:val="22"/>
        </w:rPr>
        <w:t xml:space="preserve">”, el primer </w:t>
      </w:r>
      <w:r w:rsidR="00B168F3" w:rsidRPr="00F0715C">
        <w:rPr>
          <w:i/>
          <w:iCs/>
          <w:szCs w:val="22"/>
        </w:rPr>
        <w:t>chatbot</w:t>
      </w:r>
      <w:r w:rsidR="00B168F3" w:rsidRPr="00F0715C">
        <w:rPr>
          <w:szCs w:val="22"/>
        </w:rPr>
        <w:t xml:space="preserve"> </w:t>
      </w:r>
      <w:r w:rsidR="00B76E95" w:rsidRPr="00F0715C">
        <w:rPr>
          <w:rStyle w:val="Refdenotaalpie"/>
        </w:rPr>
        <w:footnoteReference w:id="3"/>
      </w:r>
      <w:r w:rsidR="00B76E95" w:rsidRPr="00F0715C">
        <w:rPr>
          <w:szCs w:val="22"/>
        </w:rPr>
        <w:t>con capacidad para conversar con una persona en inglés, fue desarrollada por el científico informático de MIT, Joseph Weizenbaum</w:t>
      </w:r>
      <w:r w:rsidR="00895D32" w:rsidRPr="00F0715C">
        <w:rPr>
          <w:szCs w:val="22"/>
        </w:rPr>
        <w:t> </w:t>
      </w:r>
      <w:hyperlink w:anchor="bib8" w:history="1">
        <w:r w:rsidR="000229A1" w:rsidRPr="000229A1">
          <w:rPr>
            <w:rStyle w:val="Hipervnculo"/>
            <w:color w:val="auto"/>
            <w:szCs w:val="22"/>
            <w:u w:val="none"/>
            <w:vertAlign w:val="superscript"/>
          </w:rPr>
          <w:t>[8]</w:t>
        </w:r>
      </w:hyperlink>
      <w:r w:rsidR="00B76E95" w:rsidRPr="00F0715C">
        <w:rPr>
          <w:szCs w:val="22"/>
        </w:rPr>
        <w:t xml:space="preserve">. </w:t>
      </w:r>
    </w:p>
    <w:p w14:paraId="2282A5A7" w14:textId="77777777" w:rsidR="00C36A48" w:rsidRPr="00F0715C" w:rsidRDefault="00C36A48" w:rsidP="00B168F3">
      <w:pPr>
        <w:rPr>
          <w:szCs w:val="22"/>
        </w:rPr>
      </w:pPr>
    </w:p>
    <w:p w14:paraId="3A9D8867" w14:textId="7F5AE954" w:rsidR="00E95C22" w:rsidRPr="00F0715C" w:rsidRDefault="00C36A48" w:rsidP="00D519B8">
      <w:pPr>
        <w:rPr>
          <w:szCs w:val="22"/>
        </w:rPr>
      </w:pPr>
      <w:r w:rsidRPr="00F0715C">
        <w:rPr>
          <w:szCs w:val="22"/>
        </w:rPr>
        <w:t>E</w:t>
      </w:r>
      <w:r w:rsidR="00BF497B" w:rsidRPr="00F0715C">
        <w:rPr>
          <w:szCs w:val="22"/>
        </w:rPr>
        <w:t>stos avances diero</w:t>
      </w:r>
      <w:r w:rsidRPr="00F0715C">
        <w:rPr>
          <w:szCs w:val="22"/>
        </w:rPr>
        <w:t>n</w:t>
      </w:r>
      <w:r w:rsidR="00BF497B" w:rsidRPr="00F0715C">
        <w:rPr>
          <w:szCs w:val="22"/>
        </w:rPr>
        <w:t xml:space="preserve"> paso a que, en</w:t>
      </w:r>
      <w:r w:rsidRPr="00F0715C">
        <w:rPr>
          <w:szCs w:val="22"/>
        </w:rPr>
        <w:t xml:space="preserve"> 1970, Marvin Minsky </w:t>
      </w:r>
      <w:r w:rsidR="00B00341" w:rsidRPr="00F0715C">
        <w:rPr>
          <w:szCs w:val="22"/>
        </w:rPr>
        <w:t>declar</w:t>
      </w:r>
      <w:r w:rsidR="00BF497B" w:rsidRPr="00F0715C">
        <w:rPr>
          <w:szCs w:val="22"/>
        </w:rPr>
        <w:t>ara</w:t>
      </w:r>
      <w:r w:rsidRPr="00F0715C">
        <w:rPr>
          <w:szCs w:val="22"/>
        </w:rPr>
        <w:t xml:space="preserve"> en la revista </w:t>
      </w:r>
      <w:r w:rsidRPr="00F0715C">
        <w:rPr>
          <w:i/>
          <w:iCs/>
          <w:szCs w:val="22"/>
        </w:rPr>
        <w:t>Life</w:t>
      </w:r>
      <w:r w:rsidRPr="00F0715C">
        <w:rPr>
          <w:szCs w:val="22"/>
        </w:rPr>
        <w:t xml:space="preserve"> que “en el plazo de tres a ocho años dispondremos de una máquina con la inteligencia general de un ser humano medio”.</w:t>
      </w:r>
      <w:r w:rsidR="00B00341" w:rsidRPr="00F0715C">
        <w:rPr>
          <w:szCs w:val="22"/>
        </w:rPr>
        <w:t xml:space="preserve"> No obstante</w:t>
      </w:r>
      <w:r w:rsidRPr="00F0715C">
        <w:rPr>
          <w:szCs w:val="22"/>
        </w:rPr>
        <w:t xml:space="preserve">, ese optimismo no </w:t>
      </w:r>
      <w:r w:rsidR="00B00341" w:rsidRPr="00F0715C">
        <w:rPr>
          <w:szCs w:val="22"/>
        </w:rPr>
        <w:t>se materializó. Las investigaciones de la IA se enfrentaron</w:t>
      </w:r>
      <w:r w:rsidR="00432555" w:rsidRPr="00F0715C">
        <w:rPr>
          <w:szCs w:val="22"/>
        </w:rPr>
        <w:t xml:space="preserve"> a</w:t>
      </w:r>
      <w:r w:rsidR="00B00341" w:rsidRPr="00F0715C">
        <w:rPr>
          <w:szCs w:val="22"/>
        </w:rPr>
        <w:t xml:space="preserve"> múltiples obstáculos y decepciones, lo que llevó a una disminución en la financiación y el interés en el campo. No fue hasta </w:t>
      </w:r>
      <w:r w:rsidRPr="00F0715C">
        <w:rPr>
          <w:szCs w:val="22"/>
        </w:rPr>
        <w:t xml:space="preserve">1986, </w:t>
      </w:r>
      <w:r w:rsidR="00B00341" w:rsidRPr="00F0715C">
        <w:rPr>
          <w:szCs w:val="22"/>
        </w:rPr>
        <w:t xml:space="preserve">cuando </w:t>
      </w:r>
      <w:r w:rsidRPr="00F0715C">
        <w:rPr>
          <w:szCs w:val="22"/>
        </w:rPr>
        <w:t xml:space="preserve"> </w:t>
      </w:r>
      <w:r w:rsidR="00B00341" w:rsidRPr="00F0715C">
        <w:rPr>
          <w:szCs w:val="22"/>
        </w:rPr>
        <w:t xml:space="preserve">David Rumelhart, Geoffrey Hinton y Ronald Williams </w:t>
      </w:r>
      <w:r w:rsidRPr="00F0715C">
        <w:rPr>
          <w:szCs w:val="22"/>
        </w:rPr>
        <w:t xml:space="preserve">popularizaron el algoritmo de </w:t>
      </w:r>
      <w:r w:rsidR="004D1F7E" w:rsidRPr="00F0715C">
        <w:rPr>
          <w:szCs w:val="22"/>
        </w:rPr>
        <w:t>retropropagación</w:t>
      </w:r>
      <w:r w:rsidRPr="00F0715C">
        <w:rPr>
          <w:szCs w:val="22"/>
        </w:rPr>
        <w:t xml:space="preserve"> para </w:t>
      </w:r>
      <w:commentRangeStart w:id="10"/>
      <w:r w:rsidRPr="00F0715C">
        <w:rPr>
          <w:szCs w:val="22"/>
        </w:rPr>
        <w:t>entrenar redes neuronales multicapa</w:t>
      </w:r>
      <w:commentRangeEnd w:id="10"/>
      <w:r w:rsidR="00E056B8" w:rsidRPr="00F0715C">
        <w:rPr>
          <w:rStyle w:val="Refdecomentario"/>
        </w:rPr>
        <w:commentReference w:id="10"/>
      </w:r>
      <w:r w:rsidRPr="00F0715C">
        <w:rPr>
          <w:szCs w:val="22"/>
        </w:rPr>
        <w:t xml:space="preserve">, </w:t>
      </w:r>
      <w:r w:rsidR="00B00341" w:rsidRPr="00F0715C">
        <w:rPr>
          <w:szCs w:val="22"/>
        </w:rPr>
        <w:t xml:space="preserve">que la IA volvió a despertar interés. Sin embargo, este impulso se desvaneció en </w:t>
      </w:r>
      <w:r w:rsidRPr="00F0715C">
        <w:rPr>
          <w:szCs w:val="22"/>
        </w:rPr>
        <w:t>1987</w:t>
      </w:r>
      <w:r w:rsidR="00B00341" w:rsidRPr="00F0715C">
        <w:rPr>
          <w:szCs w:val="22"/>
        </w:rPr>
        <w:t>, i</w:t>
      </w:r>
      <w:r w:rsidR="007F73A1" w:rsidRPr="00F0715C">
        <w:rPr>
          <w:szCs w:val="22"/>
        </w:rPr>
        <w:t>ni</w:t>
      </w:r>
      <w:r w:rsidR="00B00341" w:rsidRPr="00F0715C">
        <w:rPr>
          <w:szCs w:val="22"/>
        </w:rPr>
        <w:t xml:space="preserve">ciando otro período de </w:t>
      </w:r>
      <w:r w:rsidR="000768BA" w:rsidRPr="00F0715C">
        <w:rPr>
          <w:szCs w:val="22"/>
        </w:rPr>
        <w:t>desinterés</w:t>
      </w:r>
      <w:r w:rsidR="00895D32" w:rsidRPr="00F0715C">
        <w:rPr>
          <w:szCs w:val="22"/>
        </w:rPr>
        <w:t> </w:t>
      </w:r>
      <w:hyperlink w:anchor="bib9" w:history="1">
        <w:r w:rsidR="00274810" w:rsidRPr="001401EA">
          <w:rPr>
            <w:rStyle w:val="Hipervnculo"/>
            <w:color w:val="auto"/>
            <w:szCs w:val="22"/>
            <w:u w:val="none"/>
            <w:vertAlign w:val="superscript"/>
          </w:rPr>
          <w:t>[9]</w:t>
        </w:r>
      </w:hyperlink>
      <w:hyperlink w:anchor="bib8" w:history="1">
        <w:r w:rsidR="000229A1" w:rsidRPr="000229A1">
          <w:rPr>
            <w:rStyle w:val="Hipervnculo"/>
            <w:color w:val="auto"/>
            <w:szCs w:val="22"/>
            <w:u w:val="none"/>
            <w:vertAlign w:val="superscript"/>
          </w:rPr>
          <w:t>[8]</w:t>
        </w:r>
      </w:hyperlink>
      <w:r w:rsidR="00B00341" w:rsidRPr="00F0715C">
        <w:rPr>
          <w:szCs w:val="22"/>
        </w:rPr>
        <w:t xml:space="preserve">. </w:t>
      </w:r>
    </w:p>
    <w:p w14:paraId="2DB0173E" w14:textId="77777777" w:rsidR="000768BA" w:rsidRPr="00F0715C" w:rsidRDefault="000768BA" w:rsidP="00D519B8">
      <w:pPr>
        <w:rPr>
          <w:szCs w:val="22"/>
        </w:rPr>
      </w:pPr>
    </w:p>
    <w:p w14:paraId="6A54AD5D" w14:textId="0C0B6E45" w:rsidR="00DC3374" w:rsidRPr="00F0715C" w:rsidRDefault="000768BA" w:rsidP="00D519B8">
      <w:pPr>
        <w:rPr>
          <w:szCs w:val="22"/>
        </w:rPr>
      </w:pPr>
      <w:r w:rsidRPr="00F0715C">
        <w:rPr>
          <w:szCs w:val="22"/>
        </w:rPr>
        <w:t xml:space="preserve">Sin embargo, este "invierno de la IA" no impidió que se produjeran algunos avances significativos en el sector. Uno de los más destacados fue en 1997, cuando </w:t>
      </w:r>
      <w:r w:rsidRPr="00F0715C">
        <w:rPr>
          <w:i/>
          <w:iCs/>
          <w:szCs w:val="22"/>
        </w:rPr>
        <w:t>Deep Blue</w:t>
      </w:r>
      <w:r w:rsidRPr="00F0715C">
        <w:rPr>
          <w:szCs w:val="22"/>
        </w:rPr>
        <w:t>, un superordenador desarrollado por IBM, logró vencer al vigente campeón mundial de ajedrez, Gary Kasparov</w:t>
      </w:r>
      <w:r w:rsidRPr="00F0715C">
        <w:rPr>
          <w:rStyle w:val="Refdenotaalpie"/>
        </w:rPr>
        <w:footnoteReference w:id="4"/>
      </w:r>
      <w:r w:rsidRPr="00F0715C">
        <w:rPr>
          <w:szCs w:val="22"/>
        </w:rPr>
        <w:t xml:space="preserve">, en una partida de ajedrez. </w:t>
      </w:r>
      <w:r w:rsidR="00DC3374" w:rsidRPr="00F0715C">
        <w:rPr>
          <w:szCs w:val="22"/>
        </w:rPr>
        <w:t>Lo que supuso un gran avance en el desarrollo de la IA creada para la toma de decisiones</w:t>
      </w:r>
      <w:r w:rsidR="00895D32" w:rsidRPr="00F0715C">
        <w:rPr>
          <w:szCs w:val="22"/>
        </w:rPr>
        <w:t> </w:t>
      </w:r>
      <w:hyperlink w:anchor="bib8" w:history="1">
        <w:r w:rsidR="000229A1" w:rsidRPr="000229A1">
          <w:rPr>
            <w:rStyle w:val="Hipervnculo"/>
            <w:color w:val="auto"/>
            <w:szCs w:val="22"/>
            <w:u w:val="none"/>
            <w:vertAlign w:val="superscript"/>
          </w:rPr>
          <w:t>[8]</w:t>
        </w:r>
      </w:hyperlink>
      <w:r w:rsidR="00DC3374" w:rsidRPr="00F0715C">
        <w:rPr>
          <w:szCs w:val="22"/>
        </w:rPr>
        <w:t xml:space="preserve">. </w:t>
      </w:r>
    </w:p>
    <w:p w14:paraId="039C86C3" w14:textId="77777777" w:rsidR="00DC3374" w:rsidRPr="00F0715C" w:rsidRDefault="00DC3374" w:rsidP="00D519B8">
      <w:pPr>
        <w:rPr>
          <w:szCs w:val="22"/>
        </w:rPr>
      </w:pPr>
    </w:p>
    <w:p w14:paraId="21AC3862" w14:textId="588FBF1C" w:rsidR="00B22696" w:rsidRPr="00F0715C" w:rsidRDefault="00DC3374" w:rsidP="00DC3374">
      <w:pPr>
        <w:rPr>
          <w:szCs w:val="22"/>
        </w:rPr>
      </w:pPr>
      <w:r w:rsidRPr="00F0715C">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F0715C">
        <w:rPr>
          <w:i/>
          <w:iCs/>
          <w:szCs w:val="22"/>
        </w:rPr>
        <w:t>big data</w:t>
      </w:r>
      <w:r w:rsidRPr="00F0715C">
        <w:rPr>
          <w:szCs w:val="22"/>
        </w:rPr>
        <w:t>, que consiste en analizar grandes volúmenes de datos, tanto estructurados como no estructurados, para poder extraer información útil y tomar mejores decisiones con ayuda de algoritmos de aprendizaje automático</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 xml:space="preserve">. </w:t>
      </w:r>
    </w:p>
    <w:p w14:paraId="666F2FF5" w14:textId="77777777" w:rsidR="00B22696" w:rsidRPr="00F0715C" w:rsidRDefault="00B22696" w:rsidP="00DC3374">
      <w:pPr>
        <w:rPr>
          <w:szCs w:val="22"/>
        </w:rPr>
      </w:pPr>
    </w:p>
    <w:p w14:paraId="3A448874" w14:textId="250B738D" w:rsidR="0043600C" w:rsidRDefault="00B22696" w:rsidP="00DC3374">
      <w:pPr>
        <w:rPr>
          <w:szCs w:val="22"/>
        </w:rPr>
      </w:pPr>
      <w:r w:rsidRPr="00F0715C">
        <w:rPr>
          <w:szCs w:val="22"/>
        </w:rPr>
        <w:t>Uno de los avances más importantes durante este periodo fue la aparición, e</w:t>
      </w:r>
      <w:r w:rsidR="00DC3374" w:rsidRPr="00F0715C">
        <w:rPr>
          <w:szCs w:val="22"/>
        </w:rPr>
        <w:t>n el año 2002</w:t>
      </w:r>
      <w:r w:rsidRPr="00F0715C">
        <w:rPr>
          <w:szCs w:val="22"/>
        </w:rPr>
        <w:t xml:space="preserve">, del </w:t>
      </w:r>
      <w:r w:rsidR="00DC3374" w:rsidRPr="00F0715C">
        <w:rPr>
          <w:szCs w:val="22"/>
        </w:rPr>
        <w:t xml:space="preserve">primer robot de éxito comercial para el hogar, una aspiradora automática llamada </w:t>
      </w:r>
      <w:r w:rsidRPr="00F0715C">
        <w:rPr>
          <w:szCs w:val="22"/>
        </w:rPr>
        <w:t>“R</w:t>
      </w:r>
      <w:r w:rsidR="00DC3374" w:rsidRPr="00F0715C">
        <w:rPr>
          <w:i/>
          <w:iCs/>
          <w:szCs w:val="22"/>
        </w:rPr>
        <w:t>oomba</w:t>
      </w:r>
      <w:r w:rsidRPr="00F0715C">
        <w:rPr>
          <w:i/>
          <w:iCs/>
          <w:szCs w:val="22"/>
        </w:rPr>
        <w:t>”</w:t>
      </w:r>
      <w:r w:rsidR="00DC3374" w:rsidRPr="00F0715C">
        <w:rPr>
          <w:szCs w:val="22"/>
        </w:rPr>
        <w:t xml:space="preserve">. </w:t>
      </w:r>
      <w:r w:rsidRPr="00F0715C">
        <w:rPr>
          <w:szCs w:val="22"/>
        </w:rPr>
        <w:t>Más adelante, en 2009, Fei-Fei Li</w:t>
      </w:r>
      <w:r w:rsidRPr="00F0715C">
        <w:rPr>
          <w:i/>
          <w:iCs/>
          <w:szCs w:val="22"/>
        </w:rPr>
        <w:t xml:space="preserve"> </w:t>
      </w:r>
      <w:r w:rsidRPr="00F0715C">
        <w:rPr>
          <w:szCs w:val="22"/>
        </w:rPr>
        <w:t>lanzó al mercado una base de datos gratuita de 14 millones de imágenes llamada imageNet, que los investigadores de la IA utilizaron para entrenar redes neuronales capaces de identificar objetos y clasificar imágenes</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w:t>
      </w:r>
      <w:r w:rsidR="00870E5B">
        <w:rPr>
          <w:szCs w:val="22"/>
        </w:rPr>
        <w:t xml:space="preserve"> </w:t>
      </w:r>
    </w:p>
    <w:p w14:paraId="65446DB6" w14:textId="26BD9E71" w:rsidR="00870E5B" w:rsidRPr="00B90BDF" w:rsidRDefault="0043600C" w:rsidP="00DC3374">
      <w:pPr>
        <w:rPr>
          <w:szCs w:val="22"/>
        </w:rPr>
      </w:pPr>
      <w:r w:rsidRPr="00B90BDF">
        <w:rPr>
          <w:szCs w:val="22"/>
        </w:rPr>
        <w:t xml:space="preserve">En paralelo, los asistentes virtuales comenzaron a incorporarse </w:t>
      </w:r>
      <w:r w:rsidR="00BF497B" w:rsidRPr="00B90BDF">
        <w:rPr>
          <w:szCs w:val="22"/>
        </w:rPr>
        <w:t>a</w:t>
      </w:r>
      <w:r w:rsidRPr="00B90BDF">
        <w:rPr>
          <w:szCs w:val="22"/>
        </w:rPr>
        <w:t xml:space="preserve"> la vida cotidiana. En 2011 </w:t>
      </w:r>
      <w:r w:rsidRPr="00B90BDF">
        <w:rPr>
          <w:i/>
          <w:iCs/>
          <w:szCs w:val="22"/>
        </w:rPr>
        <w:t>Apple</w:t>
      </w:r>
      <w:r w:rsidRPr="00B90BDF">
        <w:rPr>
          <w:szCs w:val="22"/>
        </w:rPr>
        <w:t xml:space="preserve"> presentó </w:t>
      </w:r>
      <w:r w:rsidRPr="00B90BDF">
        <w:rPr>
          <w:i/>
          <w:iCs/>
          <w:szCs w:val="22"/>
        </w:rPr>
        <w:t>Siri</w:t>
      </w:r>
      <w:r w:rsidRPr="00B90BDF">
        <w:rPr>
          <w:szCs w:val="22"/>
        </w:rPr>
        <w:t>, su primer asistente por voz</w:t>
      </w:r>
      <w:r w:rsidR="00BF497B" w:rsidRPr="00B90BDF">
        <w:rPr>
          <w:szCs w:val="22"/>
        </w:rPr>
        <w:t xml:space="preserve"> y p</w:t>
      </w:r>
      <w:r w:rsidRPr="00B90BDF">
        <w:rPr>
          <w:szCs w:val="22"/>
        </w:rPr>
        <w:t xml:space="preserve">oco después, </w:t>
      </w:r>
      <w:r w:rsidR="00870E5B" w:rsidRPr="00B90BDF">
        <w:rPr>
          <w:szCs w:val="22"/>
        </w:rPr>
        <w:t xml:space="preserve">en 2014, </w:t>
      </w:r>
      <w:r w:rsidR="00870E5B" w:rsidRPr="00B90BDF">
        <w:rPr>
          <w:i/>
          <w:iCs/>
          <w:szCs w:val="22"/>
        </w:rPr>
        <w:t>Amazon</w:t>
      </w:r>
      <w:r w:rsidR="00870E5B" w:rsidRPr="00B90BDF">
        <w:rPr>
          <w:szCs w:val="22"/>
        </w:rPr>
        <w:t xml:space="preserve"> </w:t>
      </w:r>
      <w:r w:rsidRPr="00B90BDF">
        <w:rPr>
          <w:szCs w:val="22"/>
        </w:rPr>
        <w:t>lanzó</w:t>
      </w:r>
      <w:r w:rsidR="00870E5B" w:rsidRPr="00B90BDF">
        <w:rPr>
          <w:szCs w:val="22"/>
        </w:rPr>
        <w:t xml:space="preserve"> </w:t>
      </w:r>
      <w:r w:rsidRPr="00B90BDF">
        <w:rPr>
          <w:szCs w:val="22"/>
        </w:rPr>
        <w:t xml:space="preserve">al mercado </w:t>
      </w:r>
      <w:r w:rsidR="00870E5B" w:rsidRPr="00B90BDF">
        <w:rPr>
          <w:i/>
          <w:iCs/>
          <w:szCs w:val="22"/>
        </w:rPr>
        <w:t>Alexa</w:t>
      </w:r>
      <w:r w:rsidR="00870E5B" w:rsidRPr="00B90BDF">
        <w:rPr>
          <w:szCs w:val="22"/>
        </w:rPr>
        <w:t xml:space="preserve">, un asistente virtual </w:t>
      </w:r>
      <w:r w:rsidRPr="00B90BDF">
        <w:rPr>
          <w:szCs w:val="22"/>
        </w:rPr>
        <w:t>diseñado para interactuar mediante comandos de voz</w:t>
      </w:r>
      <w:r w:rsidR="00895D32" w:rsidRPr="00B90BDF">
        <w:rPr>
          <w:szCs w:val="22"/>
        </w:rPr>
        <w:t> </w:t>
      </w:r>
      <w:hyperlink w:anchor="bib8" w:history="1">
        <w:r w:rsidR="003A386F" w:rsidRPr="000229A1">
          <w:rPr>
            <w:rStyle w:val="Hipervnculo"/>
            <w:color w:val="auto"/>
            <w:szCs w:val="22"/>
            <w:u w:val="none"/>
            <w:vertAlign w:val="superscript"/>
          </w:rPr>
          <w:t>[8]</w:t>
        </w:r>
      </w:hyperlink>
      <w:r w:rsidR="003A386F" w:rsidRPr="00B90BDF">
        <w:rPr>
          <w:szCs w:val="22"/>
        </w:rPr>
        <w:t xml:space="preserve"> </w:t>
      </w:r>
      <w:hyperlink w:anchor="bib11" w:history="1">
        <w:r w:rsidR="00EB6EF2" w:rsidRPr="00CE5D56">
          <w:rPr>
            <w:rStyle w:val="Hipervnculo"/>
            <w:color w:val="auto"/>
            <w:szCs w:val="22"/>
            <w:u w:val="none"/>
            <w:vertAlign w:val="superscript"/>
          </w:rPr>
          <w:t>[</w:t>
        </w:r>
        <w:r w:rsidR="00F0715C" w:rsidRPr="00CE5D56">
          <w:rPr>
            <w:rStyle w:val="Hipervnculo"/>
            <w:color w:val="auto"/>
            <w:szCs w:val="22"/>
            <w:u w:val="none"/>
            <w:vertAlign w:val="superscript"/>
          </w:rPr>
          <w:t>11</w:t>
        </w:r>
        <w:r w:rsidR="00EB6EF2" w:rsidRPr="00CE5D56">
          <w:rPr>
            <w:rStyle w:val="Hipervnculo"/>
            <w:color w:val="auto"/>
            <w:szCs w:val="22"/>
            <w:u w:val="none"/>
            <w:vertAlign w:val="superscript"/>
          </w:rPr>
          <w:t>]</w:t>
        </w:r>
      </w:hyperlink>
      <w:r w:rsidR="00870E5B" w:rsidRPr="00B90BDF">
        <w:rPr>
          <w:szCs w:val="22"/>
        </w:rPr>
        <w:t xml:space="preserve">. </w:t>
      </w:r>
    </w:p>
    <w:p w14:paraId="493DB728" w14:textId="77777777" w:rsidR="00B22696" w:rsidRPr="00B90BDF" w:rsidRDefault="00B22696" w:rsidP="00DC3374">
      <w:pPr>
        <w:rPr>
          <w:szCs w:val="22"/>
        </w:rPr>
      </w:pPr>
    </w:p>
    <w:p w14:paraId="434E2BA7" w14:textId="69828521" w:rsidR="00D97F01" w:rsidRPr="00B90BDF" w:rsidRDefault="00EB6EF2" w:rsidP="005D6AE2">
      <w:pPr>
        <w:rPr>
          <w:szCs w:val="22"/>
        </w:rPr>
      </w:pPr>
      <w:r w:rsidRPr="00B90BDF">
        <w:rPr>
          <w:szCs w:val="22"/>
        </w:rPr>
        <w:t>Durante estos últimos años, el desarrollo del aprendizaje profundo</w:t>
      </w:r>
      <w:r w:rsidR="00D97F01" w:rsidRPr="00B90BDF">
        <w:rPr>
          <w:rStyle w:val="Refdenotaalpie"/>
        </w:rPr>
        <w:footnoteReference w:id="5"/>
      </w:r>
      <w:r w:rsidR="00D97F01" w:rsidRPr="00B90BDF">
        <w:rPr>
          <w:szCs w:val="22"/>
        </w:rPr>
        <w:t xml:space="preserve">, de sistemas de reconocimiento y generación de imágenes y lenguaje ha evolucionado de manera significativa. Uno de los avances más significativos en este ámbito </w:t>
      </w:r>
      <w:r w:rsidR="00BF497B" w:rsidRPr="00B90BDF">
        <w:rPr>
          <w:szCs w:val="22"/>
        </w:rPr>
        <w:t>se produjo</w:t>
      </w:r>
      <w:r w:rsidR="00D97F01" w:rsidRPr="00B90BDF">
        <w:rPr>
          <w:szCs w:val="22"/>
        </w:rPr>
        <w:t xml:space="preserve"> en el año 2012</w:t>
      </w:r>
      <w:r w:rsidR="00BF497B" w:rsidRPr="00B90BDF">
        <w:rPr>
          <w:szCs w:val="22"/>
        </w:rPr>
        <w:t>, cuando sur</w:t>
      </w:r>
      <w:r w:rsidR="00561AD5" w:rsidRPr="00B90BDF">
        <w:rPr>
          <w:szCs w:val="22"/>
        </w:rPr>
        <w:t xml:space="preserve">gió </w:t>
      </w:r>
      <w:r w:rsidR="00D97F01" w:rsidRPr="00B90BDF">
        <w:rPr>
          <w:i/>
          <w:iCs/>
          <w:szCs w:val="22"/>
        </w:rPr>
        <w:t>AlexNet</w:t>
      </w:r>
      <w:r w:rsidR="00D97F01" w:rsidRPr="00B90BDF">
        <w:rPr>
          <w:szCs w:val="22"/>
        </w:rPr>
        <w:t xml:space="preserve">, una red neuronal capaz de reconocer imágenes </w:t>
      </w:r>
      <w:r w:rsidR="00BF497B" w:rsidRPr="00B90BDF">
        <w:rPr>
          <w:szCs w:val="22"/>
        </w:rPr>
        <w:t>de la base de datos de</w:t>
      </w:r>
      <w:r w:rsidR="00D97F01" w:rsidRPr="00B90BDF">
        <w:rPr>
          <w:szCs w:val="22"/>
        </w:rPr>
        <w:t xml:space="preserve"> </w:t>
      </w:r>
      <w:r w:rsidR="00D97F01" w:rsidRPr="00B90BDF">
        <w:rPr>
          <w:i/>
          <w:iCs/>
          <w:szCs w:val="22"/>
        </w:rPr>
        <w:t>imageNet</w:t>
      </w:r>
      <w:r w:rsidR="00D97F01" w:rsidRPr="00B90BDF">
        <w:rPr>
          <w:szCs w:val="22"/>
        </w:rPr>
        <w:t xml:space="preserve"> con un rendimiento sobrehumano por primera vez. Este avance marcó un hito en la historia de la inteligencia artificial y aceleró el desarrollo del aprendizaje profundo</w:t>
      </w:r>
      <w:r w:rsidR="00895D32" w:rsidRPr="00B90BDF">
        <w:rPr>
          <w:szCs w:val="22"/>
        </w:rPr>
        <w:t> </w:t>
      </w:r>
      <w:hyperlink w:anchor="bib11" w:history="1">
        <w:r w:rsidR="00CE5D56" w:rsidRPr="00CE5D56">
          <w:rPr>
            <w:rStyle w:val="Hipervnculo"/>
            <w:color w:val="auto"/>
            <w:szCs w:val="22"/>
            <w:u w:val="none"/>
            <w:vertAlign w:val="superscript"/>
          </w:rPr>
          <w:t>[11]</w:t>
        </w:r>
      </w:hyperlink>
      <w:r w:rsidR="00D97F01" w:rsidRPr="00B90BDF">
        <w:rPr>
          <w:szCs w:val="22"/>
        </w:rPr>
        <w:t>.</w:t>
      </w:r>
    </w:p>
    <w:p w14:paraId="31A85366" w14:textId="77777777" w:rsidR="000F0650" w:rsidRPr="00B90BDF" w:rsidRDefault="000F0650" w:rsidP="005D6AE2">
      <w:pPr>
        <w:rPr>
          <w:szCs w:val="22"/>
        </w:rPr>
      </w:pPr>
    </w:p>
    <w:p w14:paraId="6A9DCABA" w14:textId="4E3830B6" w:rsidR="000F0650" w:rsidRPr="00B90BDF" w:rsidRDefault="002D3003" w:rsidP="005D6AE2">
      <w:pPr>
        <w:rPr>
          <w:szCs w:val="22"/>
        </w:rPr>
      </w:pPr>
      <w:r w:rsidRPr="00B90BDF">
        <w:rPr>
          <w:szCs w:val="22"/>
        </w:rPr>
        <w:t xml:space="preserve">Grandes compañías tecnológicas impulsaron este progreso desde entonces. Por ejemplo, Facebook creó en 2013 su laboratorio </w:t>
      </w:r>
      <w:r w:rsidR="000F0650" w:rsidRPr="00B90BDF">
        <w:rPr>
          <w:i/>
          <w:iCs/>
          <w:szCs w:val="22"/>
        </w:rPr>
        <w:t>FAI</w:t>
      </w:r>
      <w:r w:rsidRPr="00B90BDF">
        <w:rPr>
          <w:i/>
          <w:iCs/>
          <w:szCs w:val="22"/>
        </w:rPr>
        <w:t>R (Facebook Artificial Intelligence Research)</w:t>
      </w:r>
      <w:r w:rsidR="000F0650" w:rsidRPr="00B90BDF">
        <w:rPr>
          <w:szCs w:val="22"/>
        </w:rPr>
        <w:t>, impulsa</w:t>
      </w:r>
      <w:r w:rsidRPr="00B90BDF">
        <w:rPr>
          <w:szCs w:val="22"/>
        </w:rPr>
        <w:t>ndo</w:t>
      </w:r>
      <w:r w:rsidR="000F0650" w:rsidRPr="00B90BDF">
        <w:rPr>
          <w:szCs w:val="22"/>
        </w:rPr>
        <w:t xml:space="preserve"> el desarrollo de modelos cada vez más complejos en visión, lenguaje y aprendizaje autónomo </w:t>
      </w:r>
      <w:hyperlink w:anchor="bib12" w:history="1">
        <w:r w:rsidR="000F0650" w:rsidRPr="00A42562">
          <w:rPr>
            <w:rStyle w:val="Hipervnculo"/>
            <w:color w:val="auto"/>
            <w:szCs w:val="22"/>
            <w:u w:val="none"/>
            <w:vertAlign w:val="superscript"/>
          </w:rPr>
          <w:t>[</w:t>
        </w:r>
        <w:r w:rsidR="00F0715C" w:rsidRPr="00A42562">
          <w:rPr>
            <w:rStyle w:val="Hipervnculo"/>
            <w:color w:val="auto"/>
            <w:szCs w:val="22"/>
            <w:u w:val="none"/>
            <w:vertAlign w:val="superscript"/>
          </w:rPr>
          <w:t>12</w:t>
        </w:r>
        <w:r w:rsidR="000F0650" w:rsidRPr="00A42562">
          <w:rPr>
            <w:rStyle w:val="Hipervnculo"/>
            <w:color w:val="auto"/>
            <w:szCs w:val="22"/>
            <w:u w:val="none"/>
            <w:vertAlign w:val="superscript"/>
          </w:rPr>
          <w:t>]</w:t>
        </w:r>
      </w:hyperlink>
      <w:r w:rsidR="000F0650" w:rsidRPr="00A42562">
        <w:rPr>
          <w:szCs w:val="22"/>
          <w:vertAlign w:val="superscript"/>
        </w:rPr>
        <w:t>[</w:t>
      </w:r>
      <w:hyperlink w:anchor="bib13" w:history="1">
        <w:r w:rsidR="00F0715C" w:rsidRPr="00A42562">
          <w:rPr>
            <w:rStyle w:val="Hipervnculo"/>
            <w:color w:val="auto"/>
            <w:szCs w:val="22"/>
            <w:u w:val="none"/>
            <w:vertAlign w:val="superscript"/>
          </w:rPr>
          <w:t>13</w:t>
        </w:r>
      </w:hyperlink>
      <w:r w:rsidR="000F0650" w:rsidRPr="00A42562">
        <w:rPr>
          <w:szCs w:val="22"/>
          <w:vertAlign w:val="superscript"/>
        </w:rPr>
        <w:t>]</w:t>
      </w:r>
      <w:r w:rsidR="000F0650" w:rsidRPr="00B90BDF">
        <w:rPr>
          <w:szCs w:val="22"/>
        </w:rPr>
        <w:t>.</w:t>
      </w:r>
      <w:r w:rsidR="00ED3F4B" w:rsidRPr="00B90BDF">
        <w:rPr>
          <w:szCs w:val="22"/>
        </w:rPr>
        <w:t xml:space="preserve"> </w:t>
      </w:r>
      <w:r w:rsidRPr="00B90BDF">
        <w:rPr>
          <w:szCs w:val="22"/>
        </w:rPr>
        <w:t xml:space="preserve">En este contexto de avances continuos, </w:t>
      </w:r>
      <w:r w:rsidRPr="00B90BDF">
        <w:rPr>
          <w:i/>
          <w:iCs/>
          <w:szCs w:val="22"/>
        </w:rPr>
        <w:t>DeepMind</w:t>
      </w:r>
      <w:r w:rsidRPr="00B90BDF">
        <w:rPr>
          <w:szCs w:val="22"/>
        </w:rPr>
        <w:t xml:space="preserve"> sorprendió al mundo en 2016 con </w:t>
      </w:r>
      <w:r w:rsidRPr="00B90BDF">
        <w:rPr>
          <w:i/>
          <w:iCs/>
          <w:szCs w:val="22"/>
        </w:rPr>
        <w:t>AlphaGo</w:t>
      </w:r>
      <w:r w:rsidRPr="00B90BDF">
        <w:rPr>
          <w:szCs w:val="22"/>
        </w:rPr>
        <w:t>, un sistema de inteligencia artificial que derrotó al campeón mundial del juego</w:t>
      </w:r>
      <w:r w:rsidR="004D1F7E" w:rsidRPr="00B90BDF">
        <w:rPr>
          <w:szCs w:val="22"/>
        </w:rPr>
        <w:t xml:space="preserve"> </w:t>
      </w:r>
      <w:r w:rsidRPr="00B90BDF">
        <w:rPr>
          <w:i/>
          <w:iCs/>
          <w:szCs w:val="22"/>
        </w:rPr>
        <w:t>Go</w:t>
      </w:r>
      <w:r w:rsidRPr="00B90BDF">
        <w:rPr>
          <w:szCs w:val="22"/>
        </w:rPr>
        <w:t xml:space="preserve">, un juego conocido por su complejidad estratégica. </w:t>
      </w:r>
      <w:r w:rsidR="001A6598" w:rsidRPr="00B90BDF">
        <w:rPr>
          <w:szCs w:val="22"/>
        </w:rPr>
        <w:t>Pero no se quedó ahí,</w:t>
      </w:r>
      <w:r w:rsidR="00ED3F4B" w:rsidRPr="00B90BDF">
        <w:rPr>
          <w:szCs w:val="22"/>
        </w:rPr>
        <w:t xml:space="preserve"> ya que </w:t>
      </w:r>
      <w:r w:rsidR="001A6598" w:rsidRPr="00B90BDF">
        <w:rPr>
          <w:szCs w:val="22"/>
        </w:rPr>
        <w:t>al año siguiente</w:t>
      </w:r>
      <w:r w:rsidR="00ED3F4B" w:rsidRPr="00B90BDF">
        <w:rPr>
          <w:szCs w:val="22"/>
        </w:rPr>
        <w:t xml:space="preserve"> la</w:t>
      </w:r>
      <w:r w:rsidR="001A6598" w:rsidRPr="00B90BDF">
        <w:rPr>
          <w:szCs w:val="22"/>
        </w:rPr>
        <w:t xml:space="preserve"> versión mejorada</w:t>
      </w:r>
      <w:r w:rsidR="00ED3F4B" w:rsidRPr="00B90BDF">
        <w:rPr>
          <w:szCs w:val="22"/>
        </w:rPr>
        <w:t xml:space="preserve"> </w:t>
      </w:r>
      <w:r w:rsidRPr="00B90BDF">
        <w:rPr>
          <w:i/>
          <w:iCs/>
          <w:szCs w:val="22"/>
        </w:rPr>
        <w:t>AlphaGo Master</w:t>
      </w:r>
      <w:r w:rsidR="001A6598" w:rsidRPr="00B90BDF">
        <w:rPr>
          <w:szCs w:val="22"/>
        </w:rPr>
        <w:t xml:space="preserve"> derrotó al</w:t>
      </w:r>
      <w:r w:rsidR="00ED3F4B" w:rsidRPr="00B90BDF">
        <w:rPr>
          <w:szCs w:val="22"/>
        </w:rPr>
        <w:t xml:space="preserve"> jugador</w:t>
      </w:r>
      <w:r w:rsidR="001A6598" w:rsidRPr="00B90BDF">
        <w:rPr>
          <w:szCs w:val="22"/>
        </w:rPr>
        <w:t xml:space="preserve"> número uno del mundo, Ke Jie, </w:t>
      </w:r>
      <w:r w:rsidRPr="00B90BDF">
        <w:rPr>
          <w:szCs w:val="22"/>
        </w:rPr>
        <w:t>consolidando el dominio de la IA en esta área</w:t>
      </w:r>
      <w:r w:rsidR="00ED3F4B" w:rsidRPr="00B90BDF">
        <w:rPr>
          <w:szCs w:val="22"/>
        </w:rPr>
        <w:t xml:space="preserve"> </w:t>
      </w:r>
      <w:hyperlink w:anchor="bib8" w:history="1">
        <w:r w:rsidR="003A386F" w:rsidRPr="000229A1">
          <w:rPr>
            <w:rStyle w:val="Hipervnculo"/>
            <w:color w:val="auto"/>
            <w:szCs w:val="22"/>
            <w:u w:val="none"/>
            <w:vertAlign w:val="superscript"/>
          </w:rPr>
          <w:t>[8]</w:t>
        </w:r>
      </w:hyperlink>
      <w:hyperlink w:anchor="bib11" w:history="1">
        <w:r w:rsidR="00A3765C" w:rsidRPr="00CE5D56">
          <w:rPr>
            <w:rStyle w:val="Hipervnculo"/>
            <w:color w:val="auto"/>
            <w:szCs w:val="22"/>
            <w:u w:val="none"/>
            <w:vertAlign w:val="superscript"/>
          </w:rPr>
          <w:t>[11]</w:t>
        </w:r>
      </w:hyperlink>
      <w:r w:rsidR="0025581A" w:rsidRPr="00B90BDF">
        <w:rPr>
          <w:szCs w:val="22"/>
        </w:rPr>
        <w:t>.</w:t>
      </w:r>
    </w:p>
    <w:p w14:paraId="00800D68" w14:textId="77777777" w:rsidR="001A6598" w:rsidRPr="00B90BDF" w:rsidRDefault="001A6598" w:rsidP="005D6AE2">
      <w:pPr>
        <w:rPr>
          <w:szCs w:val="22"/>
        </w:rPr>
      </w:pPr>
    </w:p>
    <w:p w14:paraId="0F78FB68" w14:textId="68640E0D" w:rsidR="00ED3F4B" w:rsidRPr="00B90BDF" w:rsidRDefault="002D3003" w:rsidP="005D6AE2">
      <w:pPr>
        <w:rPr>
          <w:szCs w:val="22"/>
        </w:rPr>
      </w:pPr>
      <w:r w:rsidRPr="00B90BDF">
        <w:rPr>
          <w:szCs w:val="22"/>
        </w:rPr>
        <w:t>Estos progresos también generaron preocupaciones sobre los riesgos de la IA. En 2017, el físico</w:t>
      </w:r>
      <w:r w:rsidR="00ED3F4B" w:rsidRPr="00B90BDF">
        <w:rPr>
          <w:szCs w:val="22"/>
        </w:rPr>
        <w:t xml:space="preserve"> </w:t>
      </w:r>
      <w:r w:rsidR="001A6598" w:rsidRPr="00B90BDF">
        <w:rPr>
          <w:szCs w:val="22"/>
        </w:rPr>
        <w:t xml:space="preserve">Stephen Hawking </w:t>
      </w:r>
      <w:r w:rsidRPr="00B90BDF">
        <w:rPr>
          <w:szCs w:val="22"/>
        </w:rPr>
        <w:t>advirtió que</w:t>
      </w:r>
      <w:r w:rsidR="008F5B66" w:rsidRPr="00B90BDF">
        <w:rPr>
          <w:szCs w:val="22"/>
        </w:rPr>
        <w:t xml:space="preserve"> “a menos que aprendamos a prepararnos para los riesgos potenciales y a evitarlos, la inteligencia artificial puede ser el peor acontecimiento de la historia de nuestra civilización”</w:t>
      </w:r>
      <w:r w:rsidRPr="00B90BDF">
        <w:rPr>
          <w:szCs w:val="22"/>
        </w:rPr>
        <w:t xml:space="preserve"> </w:t>
      </w:r>
      <w:hyperlink w:anchor="bib8" w:history="1">
        <w:r w:rsidR="00BF1A25" w:rsidRPr="000229A1">
          <w:rPr>
            <w:rStyle w:val="Hipervnculo"/>
            <w:color w:val="auto"/>
            <w:szCs w:val="22"/>
            <w:u w:val="none"/>
            <w:vertAlign w:val="superscript"/>
          </w:rPr>
          <w:t>[8]</w:t>
        </w:r>
      </w:hyperlink>
      <w:r w:rsidRPr="00B90BDF">
        <w:rPr>
          <w:szCs w:val="22"/>
        </w:rPr>
        <w:t xml:space="preserve">. </w:t>
      </w:r>
    </w:p>
    <w:p w14:paraId="66C987C1" w14:textId="77777777" w:rsidR="00ED3F4B" w:rsidRPr="00B90BDF" w:rsidRDefault="00ED3F4B" w:rsidP="005D6AE2">
      <w:pPr>
        <w:rPr>
          <w:szCs w:val="22"/>
        </w:rPr>
      </w:pPr>
    </w:p>
    <w:p w14:paraId="61F48901" w14:textId="1838A582" w:rsidR="005D6AE2" w:rsidRPr="00B90BDF" w:rsidRDefault="005C74BB" w:rsidP="005D6AE2">
      <w:pPr>
        <w:rPr>
          <w:szCs w:val="22"/>
        </w:rPr>
      </w:pPr>
      <w:r w:rsidRPr="00B90BDF">
        <w:rPr>
          <w:szCs w:val="22"/>
        </w:rPr>
        <w:t>Aun</w:t>
      </w:r>
      <w:r w:rsidR="00565FD7" w:rsidRPr="00B90BDF">
        <w:rPr>
          <w:szCs w:val="22"/>
        </w:rPr>
        <w:t xml:space="preserve"> así, el ámbito de la IA siguió avanzando. En 2018, </w:t>
      </w:r>
      <w:r w:rsidR="00565FD7" w:rsidRPr="00B90BDF">
        <w:rPr>
          <w:i/>
          <w:iCs/>
          <w:szCs w:val="22"/>
        </w:rPr>
        <w:t>OpenIA</w:t>
      </w:r>
      <w:r w:rsidR="00565FD7" w:rsidRPr="00B90BDF">
        <w:rPr>
          <w:szCs w:val="22"/>
        </w:rPr>
        <w:t xml:space="preserve"> presentó </w:t>
      </w:r>
      <w:r w:rsidR="00565FD7" w:rsidRPr="00B90BDF">
        <w:rPr>
          <w:i/>
          <w:iCs/>
          <w:szCs w:val="22"/>
        </w:rPr>
        <w:t>GPT</w:t>
      </w:r>
      <w:r w:rsidR="005D6AE2" w:rsidRPr="00B90BDF">
        <w:rPr>
          <w:szCs w:val="22"/>
        </w:rPr>
        <w:t xml:space="preserve"> (</w:t>
      </w:r>
      <w:r w:rsidR="005D6AE2" w:rsidRPr="00B90BDF">
        <w:rPr>
          <w:i/>
          <w:iCs/>
          <w:szCs w:val="22"/>
        </w:rPr>
        <w:t>Generative Pre-trained Transformer</w:t>
      </w:r>
      <w:r w:rsidR="005D6AE2" w:rsidRPr="00B90BDF">
        <w:rPr>
          <w:szCs w:val="22"/>
        </w:rPr>
        <w:t xml:space="preserve">), un modelo que marcó un antes y un después en el aprendizaje no supervisado del lenguaje. Este modelo, con más de 117 millones de parámetros, demostró la capacidad de una IA para predecir y generar texto de forma coherente a partir de grandes volúmenes de datos. Este desarrollo </w:t>
      </w:r>
      <w:r w:rsidR="00ED3F4B" w:rsidRPr="00B90BDF">
        <w:rPr>
          <w:szCs w:val="22"/>
        </w:rPr>
        <w:t>a</w:t>
      </w:r>
      <w:r w:rsidR="005D6AE2" w:rsidRPr="00B90BDF">
        <w:rPr>
          <w:szCs w:val="22"/>
        </w:rPr>
        <w:t xml:space="preserve">sentó las bases para modelos posteriores más avanzados, como GPT-2 y GPT-3, que ampliaron aún más las capacidades de la inteligencia artificial en el ámbito del lenguaje </w:t>
      </w:r>
      <w:hyperlink w:anchor="bib14" w:history="1">
        <w:r w:rsidR="005D6AE2" w:rsidRPr="00F943B7">
          <w:rPr>
            <w:rStyle w:val="Hipervnculo"/>
            <w:color w:val="auto"/>
            <w:szCs w:val="22"/>
            <w:u w:val="none"/>
            <w:vertAlign w:val="superscript"/>
          </w:rPr>
          <w:t>[</w:t>
        </w:r>
        <w:r w:rsidR="00F0715C" w:rsidRPr="00F943B7">
          <w:rPr>
            <w:rStyle w:val="Hipervnculo"/>
            <w:color w:val="auto"/>
            <w:szCs w:val="22"/>
            <w:u w:val="none"/>
            <w:vertAlign w:val="superscript"/>
          </w:rPr>
          <w:t>14</w:t>
        </w:r>
        <w:r w:rsidR="005D6AE2" w:rsidRPr="00F943B7">
          <w:rPr>
            <w:rStyle w:val="Hipervnculo"/>
            <w:color w:val="auto"/>
            <w:szCs w:val="22"/>
            <w:u w:val="none"/>
            <w:vertAlign w:val="superscript"/>
          </w:rPr>
          <w:t>]</w:t>
        </w:r>
      </w:hyperlink>
      <w:r w:rsidR="005D6AE2" w:rsidRPr="00B90BDF">
        <w:rPr>
          <w:szCs w:val="22"/>
        </w:rPr>
        <w:t>.</w:t>
      </w:r>
    </w:p>
    <w:p w14:paraId="5BD9DD81" w14:textId="77777777" w:rsidR="00A636D5" w:rsidRPr="00B90BDF" w:rsidRDefault="00A636D5" w:rsidP="005D6AE2">
      <w:pPr>
        <w:rPr>
          <w:szCs w:val="22"/>
        </w:rPr>
      </w:pPr>
    </w:p>
    <w:p w14:paraId="183784C9" w14:textId="06AEB33B" w:rsidR="00652384" w:rsidRPr="00B90BDF" w:rsidRDefault="00652384" w:rsidP="005D6AE2">
      <w:pPr>
        <w:rPr>
          <w:szCs w:val="22"/>
        </w:rPr>
      </w:pPr>
      <w:r w:rsidRPr="00B90BDF">
        <w:rPr>
          <w:szCs w:val="22"/>
        </w:rPr>
        <w:t xml:space="preserve">En noviembre de 2022, </w:t>
      </w:r>
      <w:r w:rsidRPr="00B90BDF">
        <w:rPr>
          <w:i/>
          <w:iCs/>
          <w:szCs w:val="22"/>
        </w:rPr>
        <w:t>OpenAI</w:t>
      </w:r>
      <w:r w:rsidRPr="00B90BDF">
        <w:rPr>
          <w:szCs w:val="22"/>
        </w:rPr>
        <w:t xml:space="preserve"> lanzó </w:t>
      </w:r>
      <w:r w:rsidRPr="00B90BDF">
        <w:rPr>
          <w:i/>
          <w:iCs/>
          <w:szCs w:val="22"/>
        </w:rPr>
        <w:t>ChatGPT</w:t>
      </w:r>
      <w:r w:rsidRPr="00B90BDF">
        <w:rPr>
          <w:szCs w:val="22"/>
        </w:rPr>
        <w:t xml:space="preserve">, un chatbot basado en inteligencia artificial que, en poco tiempo, se convirtió en un fenómeno global gracias a su capacidad para responder de forma coherente a preguntas y solicitudes de los usuarios. Este avance avivó el interés internacional por las aplicaciones de la inteligencia artificial generativa </w:t>
      </w:r>
      <w:r w:rsidR="00F943B7" w:rsidRPr="00A42562">
        <w:rPr>
          <w:szCs w:val="22"/>
          <w:vertAlign w:val="superscript"/>
        </w:rPr>
        <w:t>[</w:t>
      </w:r>
      <w:hyperlink w:anchor="bib13" w:history="1">
        <w:r w:rsidR="00F943B7" w:rsidRPr="00A42562">
          <w:rPr>
            <w:rStyle w:val="Hipervnculo"/>
            <w:color w:val="auto"/>
            <w:szCs w:val="22"/>
            <w:u w:val="none"/>
            <w:vertAlign w:val="superscript"/>
          </w:rPr>
          <w:t>13</w:t>
        </w:r>
      </w:hyperlink>
      <w:r w:rsidR="00F943B7" w:rsidRPr="00A42562">
        <w:rPr>
          <w:szCs w:val="22"/>
          <w:vertAlign w:val="superscript"/>
        </w:rPr>
        <w:t>]</w:t>
      </w:r>
      <w:r w:rsidRPr="00B90BDF">
        <w:rPr>
          <w:szCs w:val="22"/>
        </w:rPr>
        <w:t>.</w:t>
      </w:r>
    </w:p>
    <w:p w14:paraId="308C7751" w14:textId="41BE12D1" w:rsidR="00652384" w:rsidRPr="00B90BDF" w:rsidRDefault="00652384" w:rsidP="005D6AE2">
      <w:pPr>
        <w:rPr>
          <w:szCs w:val="22"/>
        </w:rPr>
      </w:pPr>
    </w:p>
    <w:p w14:paraId="128EBB1B" w14:textId="7E27319C" w:rsidR="00652384" w:rsidRPr="00B90BDF" w:rsidRDefault="00652384" w:rsidP="00652384">
      <w:pPr>
        <w:rPr>
          <w:szCs w:val="22"/>
        </w:rPr>
      </w:pPr>
      <w:r w:rsidRPr="00B90BDF">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sidRPr="00B90BDF">
        <w:rPr>
          <w:szCs w:val="22"/>
        </w:rPr>
        <w:t> </w:t>
      </w:r>
      <w:hyperlink w:anchor="bib15"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5</w:t>
        </w:r>
        <w:r w:rsidRPr="009836A8">
          <w:rPr>
            <w:rStyle w:val="Hipervnculo"/>
            <w:color w:val="auto"/>
            <w:szCs w:val="22"/>
            <w:u w:val="none"/>
            <w:vertAlign w:val="superscript"/>
          </w:rPr>
          <w:t>]</w:t>
        </w:r>
      </w:hyperlink>
      <w:r w:rsidRPr="00B90BDF">
        <w:rPr>
          <w:szCs w:val="22"/>
        </w:rPr>
        <w:t xml:space="preserve">. </w:t>
      </w:r>
      <w:r w:rsidR="00D913A4" w:rsidRPr="00B90BDF">
        <w:rPr>
          <w:szCs w:val="22"/>
        </w:rPr>
        <w:t xml:space="preserve">Modelo que </w:t>
      </w:r>
      <w:r w:rsidR="00F11970" w:rsidRPr="00B90BDF">
        <w:rPr>
          <w:szCs w:val="22"/>
        </w:rPr>
        <w:t xml:space="preserve">integró </w:t>
      </w:r>
      <w:r w:rsidR="00F11970" w:rsidRPr="00B90BDF">
        <w:rPr>
          <w:i/>
          <w:iCs/>
          <w:szCs w:val="22"/>
        </w:rPr>
        <w:t>Microsoft</w:t>
      </w:r>
      <w:r w:rsidR="00F11970" w:rsidRPr="00B90BDF">
        <w:rPr>
          <w:szCs w:val="22"/>
        </w:rPr>
        <w:t xml:space="preserve"> en su asistente, </w:t>
      </w:r>
      <w:r w:rsidR="00F11970" w:rsidRPr="00B90BDF">
        <w:rPr>
          <w:i/>
          <w:iCs/>
          <w:szCs w:val="22"/>
        </w:rPr>
        <w:t>Copilot</w:t>
      </w:r>
      <w:r w:rsidR="00895D32" w:rsidRPr="00B90BDF">
        <w:rPr>
          <w:szCs w:val="22"/>
        </w:rPr>
        <w:t> </w:t>
      </w:r>
      <w:hyperlink w:anchor="bib16" w:history="1">
        <w:r w:rsidR="00F11970" w:rsidRPr="006F191E">
          <w:rPr>
            <w:rStyle w:val="Hipervnculo"/>
            <w:color w:val="auto"/>
            <w:szCs w:val="22"/>
            <w:u w:val="none"/>
            <w:vertAlign w:val="superscript"/>
          </w:rPr>
          <w:t>[</w:t>
        </w:r>
        <w:r w:rsidR="00F0715C" w:rsidRPr="006F191E">
          <w:rPr>
            <w:rStyle w:val="Hipervnculo"/>
            <w:color w:val="auto"/>
            <w:szCs w:val="22"/>
            <w:u w:val="none"/>
            <w:vertAlign w:val="superscript"/>
          </w:rPr>
          <w:t>16</w:t>
        </w:r>
        <w:r w:rsidR="00F11970" w:rsidRPr="006F191E">
          <w:rPr>
            <w:rStyle w:val="Hipervnculo"/>
            <w:color w:val="auto"/>
            <w:szCs w:val="22"/>
            <w:u w:val="none"/>
            <w:vertAlign w:val="superscript"/>
          </w:rPr>
          <w:t>]</w:t>
        </w:r>
      </w:hyperlink>
      <w:r w:rsidR="00F11970" w:rsidRPr="00B90BDF">
        <w:rPr>
          <w:szCs w:val="22"/>
        </w:rPr>
        <w:t xml:space="preserve">. </w:t>
      </w:r>
      <w:r w:rsidRPr="00B90BDF">
        <w:rPr>
          <w:szCs w:val="22"/>
        </w:rPr>
        <w:t xml:space="preserve">Por otro lado, </w:t>
      </w:r>
      <w:r w:rsidRPr="00B90BDF">
        <w:rPr>
          <w:i/>
          <w:iCs/>
          <w:szCs w:val="22"/>
        </w:rPr>
        <w:t>Google DeepMind</w:t>
      </w:r>
      <w:r w:rsidRPr="00B90BDF">
        <w:rPr>
          <w:szCs w:val="22"/>
        </w:rPr>
        <w:t xml:space="preserve"> presentó Gemini, una nueva familia de modelos de IA diseñados para trabajar con múltiples tipos de entrada (texto, imagen, código), y optimizados para un razonamiento más alineado con valores humanos </w:t>
      </w:r>
      <w:hyperlink w:anchor="bib17"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7</w:t>
        </w:r>
        <w:r w:rsidRPr="009836A8">
          <w:rPr>
            <w:rStyle w:val="Hipervnculo"/>
            <w:color w:val="auto"/>
            <w:szCs w:val="22"/>
            <w:u w:val="none"/>
            <w:vertAlign w:val="superscript"/>
          </w:rPr>
          <w:t>]</w:t>
        </w:r>
      </w:hyperlink>
      <w:r w:rsidRPr="00B90BDF">
        <w:rPr>
          <w:szCs w:val="22"/>
        </w:rPr>
        <w:t>.</w:t>
      </w:r>
    </w:p>
    <w:p w14:paraId="66C902D7" w14:textId="77777777" w:rsidR="00F0715C" w:rsidRPr="00B90BDF" w:rsidRDefault="00F0715C" w:rsidP="00652384">
      <w:pPr>
        <w:rPr>
          <w:szCs w:val="22"/>
        </w:rPr>
      </w:pPr>
    </w:p>
    <w:p w14:paraId="47006AF1" w14:textId="7533B3F9" w:rsidR="00F0715C" w:rsidRPr="009B09A5" w:rsidRDefault="00F0715C" w:rsidP="00F0715C">
      <w:pPr>
        <w:rPr>
          <w:szCs w:val="22"/>
        </w:rPr>
      </w:pPr>
      <w:r w:rsidRPr="009B09A5">
        <w:rPr>
          <w:szCs w:val="22"/>
        </w:rPr>
        <w:t>A lo largo de 2024 y 2025, se han producido nuevos avances destacables, como el lanzamiento de GPT-</w:t>
      </w:r>
      <w:r w:rsidRPr="009B09A5">
        <w:rPr>
          <w:szCs w:val="22"/>
        </w:rPr>
        <w:t> </w:t>
      </w:r>
      <w:r w:rsidRPr="009B09A5">
        <w:rPr>
          <w:szCs w:val="22"/>
        </w:rPr>
        <w:t>4o, un modelo capaz de interactuar en tiempo real mediante texto, voz e imagen</w:t>
      </w:r>
      <w:r w:rsidR="001A238C" w:rsidRPr="009B09A5">
        <w:rPr>
          <w:szCs w:val="22"/>
        </w:rPr>
        <w:t> </w:t>
      </w:r>
      <w:hyperlink w:anchor="bib18" w:history="1">
        <w:r w:rsidRPr="009B09A5">
          <w:rPr>
            <w:rStyle w:val="Hipervnculo"/>
            <w:color w:val="auto"/>
            <w:szCs w:val="22"/>
            <w:u w:val="none"/>
            <w:vertAlign w:val="superscript"/>
          </w:rPr>
          <w:t>[</w:t>
        </w:r>
        <w:r w:rsidR="00B90BDF" w:rsidRPr="009B09A5">
          <w:rPr>
            <w:rStyle w:val="Hipervnculo"/>
            <w:color w:val="auto"/>
            <w:szCs w:val="22"/>
            <w:u w:val="none"/>
            <w:vertAlign w:val="superscript"/>
          </w:rPr>
          <w:t>18</w:t>
        </w:r>
        <w:r w:rsidRPr="009B09A5">
          <w:rPr>
            <w:rStyle w:val="Hipervnculo"/>
            <w:color w:val="auto"/>
            <w:szCs w:val="22"/>
            <w:u w:val="none"/>
            <w:vertAlign w:val="superscript"/>
          </w:rPr>
          <w:t>]</w:t>
        </w:r>
      </w:hyperlink>
      <w:r w:rsidRPr="009B09A5">
        <w:rPr>
          <w:szCs w:val="22"/>
        </w:rPr>
        <w:t>, y el desarrollo de Gemini Live por parte de Google, orientado a la conversación continua con acceso a información visual y actualizada</w:t>
      </w:r>
      <w:r w:rsidR="001A238C" w:rsidRPr="009B09A5">
        <w:rPr>
          <w:szCs w:val="22"/>
        </w:rPr>
        <w:t xml:space="preserve"> </w:t>
      </w:r>
      <w:hyperlink w:anchor="bib19"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19</w:t>
        </w:r>
        <w:r w:rsidR="001A238C" w:rsidRPr="009B09A5">
          <w:rPr>
            <w:rStyle w:val="Hipervnculo"/>
            <w:color w:val="auto"/>
            <w:szCs w:val="22"/>
            <w:u w:val="none"/>
            <w:vertAlign w:val="superscript"/>
          </w:rPr>
          <w:t>]</w:t>
        </w:r>
      </w:hyperlink>
      <w:r w:rsidRPr="009B09A5">
        <w:rPr>
          <w:szCs w:val="22"/>
        </w:rPr>
        <w:t xml:space="preserve">. </w:t>
      </w:r>
      <w:r w:rsidR="001A238C" w:rsidRPr="009B09A5">
        <w:rPr>
          <w:szCs w:val="22"/>
        </w:rPr>
        <w:t xml:space="preserve">También </w:t>
      </w:r>
      <w:r w:rsidRPr="009B09A5">
        <w:rPr>
          <w:szCs w:val="22"/>
        </w:rPr>
        <w:t>se han desarrollado chips más potentes como Blackwell Ultra, que aceleran el uso de la IA en entornos más complejos como la robótica o la conducción autónoma</w:t>
      </w:r>
      <w:r w:rsidR="001A238C" w:rsidRPr="009B09A5">
        <w:rPr>
          <w:szCs w:val="22"/>
        </w:rPr>
        <w:t xml:space="preserve"> </w:t>
      </w:r>
      <w:hyperlink w:anchor="bib20"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20</w:t>
        </w:r>
        <w:r w:rsidR="001A238C" w:rsidRPr="009B09A5">
          <w:rPr>
            <w:rStyle w:val="Hipervnculo"/>
            <w:color w:val="auto"/>
            <w:szCs w:val="22"/>
            <w:u w:val="none"/>
            <w:vertAlign w:val="superscript"/>
          </w:rPr>
          <w:t>]</w:t>
        </w:r>
      </w:hyperlink>
      <w:r w:rsidRPr="009B09A5">
        <w:rPr>
          <w:szCs w:val="22"/>
        </w:rPr>
        <w:t>.</w:t>
      </w:r>
    </w:p>
    <w:p w14:paraId="6BC454BA" w14:textId="77777777" w:rsidR="00652384" w:rsidRPr="00B90BDF" w:rsidRDefault="00652384" w:rsidP="00652384">
      <w:pPr>
        <w:rPr>
          <w:szCs w:val="22"/>
        </w:rPr>
      </w:pPr>
    </w:p>
    <w:p w14:paraId="4BC281BB" w14:textId="2B1CF7B6" w:rsidR="00503963" w:rsidRPr="00503963" w:rsidRDefault="008A3B73" w:rsidP="00652384">
      <w:pPr>
        <w:rPr>
          <w:szCs w:val="22"/>
        </w:rPr>
      </w:pPr>
      <w:r w:rsidRPr="00B90BDF">
        <w:rPr>
          <w:szCs w:val="22"/>
        </w:rPr>
        <w:t>Estos avances han posicionado a la inteligencia artificial como un elemento central en la innovación tecnológica actual, impulsando nuevas aplicaciones y modelos de negocio en múltiples sectores</w:t>
      </w:r>
      <w:r w:rsidRPr="008A3B73">
        <w:rPr>
          <w:szCs w:val="22"/>
        </w:rPr>
        <w:t>.</w:t>
      </w: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6"/>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7"/>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commentRangeStart w:id="11"/>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28"/>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commentRangeEnd w:id="11"/>
      <w:r w:rsidR="00B90BDF">
        <w:rPr>
          <w:rStyle w:val="Refdecomentario"/>
        </w:rPr>
        <w:commentReference w:id="11"/>
      </w:r>
    </w:p>
    <w:p w14:paraId="2730BEA0" w14:textId="388E70C5" w:rsidR="005351C5" w:rsidRPr="000771D9" w:rsidRDefault="00800C0F" w:rsidP="005351C5">
      <w:pPr>
        <w:jc w:val="center"/>
        <w:rPr>
          <w:i/>
          <w:iCs/>
          <w:color w:val="404040" w:themeColor="text1" w:themeTint="BF"/>
          <w:sz w:val="20"/>
          <w:szCs w:val="20"/>
        </w:rPr>
      </w:pPr>
      <w:bookmarkStart w:id="12" w:name="figura1"/>
      <w:r w:rsidRPr="000771D9">
        <w:rPr>
          <w:b/>
          <w:bCs/>
          <w:i/>
          <w:iCs/>
          <w:color w:val="404040" w:themeColor="text1" w:themeTint="BF"/>
          <w:sz w:val="20"/>
          <w:szCs w:val="20"/>
        </w:rPr>
        <w:t>Figura 1:</w:t>
      </w:r>
      <w:r w:rsidRPr="000771D9">
        <w:rPr>
          <w:i/>
          <w:iCs/>
          <w:color w:val="404040" w:themeColor="text1" w:themeTint="BF"/>
          <w:sz w:val="20"/>
          <w:szCs w:val="20"/>
        </w:rPr>
        <w:t xml:space="preserve"> </w:t>
      </w:r>
      <w:bookmarkEnd w:id="12"/>
      <w:r w:rsidRPr="000771D9">
        <w:rPr>
          <w:i/>
          <w:iCs/>
          <w:color w:val="404040" w:themeColor="text1" w:themeTint="BF"/>
          <w:sz w:val="20"/>
          <w:szCs w:val="20"/>
        </w:rPr>
        <w:t>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3" w:name="_2.3_Categorías_éticas"/>
      <w:bookmarkStart w:id="14" w:name="_Toc200663167"/>
      <w:bookmarkStart w:id="15" w:name="_Hlk199525127"/>
      <w:bookmarkEnd w:id="13"/>
      <w:r w:rsidRPr="006E3190">
        <w:t>2.</w:t>
      </w:r>
      <w:r w:rsidR="002B41E6">
        <w:t>3</w:t>
      </w:r>
      <w:r w:rsidRPr="006E3190">
        <w:t xml:space="preserve"> </w:t>
      </w:r>
      <w:r w:rsidR="00F42890">
        <w:t>Categorías</w:t>
      </w:r>
      <w:r w:rsidR="003A1FBC">
        <w:t xml:space="preserve"> éticas</w:t>
      </w:r>
      <w:bookmarkEnd w:id="14"/>
      <w:r w:rsidR="003A1FBC">
        <w:t xml:space="preserve"> </w:t>
      </w:r>
    </w:p>
    <w:p w14:paraId="53BF6948" w14:textId="16B8EB8C" w:rsidR="00A54803" w:rsidRDefault="003A1FBC" w:rsidP="00EB4113">
      <w:r>
        <w:t xml:space="preserve"> </w:t>
      </w:r>
    </w:p>
    <w:p w14:paraId="5FC325A4" w14:textId="5410E386"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hyperlink w:anchor="bib22" w:history="1">
        <w:r w:rsidR="007E1A40" w:rsidRPr="000B4228">
          <w:rPr>
            <w:rStyle w:val="Hipervnculo"/>
            <w:color w:val="auto"/>
            <w:szCs w:val="22"/>
            <w:u w:val="none"/>
            <w:vertAlign w:val="superscript"/>
          </w:rPr>
          <w:t>[</w:t>
        </w:r>
        <w:r w:rsidR="00B90BDF" w:rsidRPr="000B4228">
          <w:rPr>
            <w:rStyle w:val="Hipervnculo"/>
            <w:color w:val="auto"/>
            <w:szCs w:val="22"/>
            <w:u w:val="none"/>
            <w:vertAlign w:val="superscript"/>
          </w:rPr>
          <w:t>22</w:t>
        </w:r>
        <w:r w:rsidR="007E1A40" w:rsidRPr="000B4228">
          <w:rPr>
            <w:rStyle w:val="Hipervnculo"/>
            <w:color w:val="auto"/>
            <w:szCs w:val="22"/>
            <w:u w:val="none"/>
            <w:vertAlign w:val="superscript"/>
          </w:rPr>
          <w:t>]</w:t>
        </w:r>
      </w:hyperlink>
      <w:r w:rsidR="00E047D7" w:rsidRPr="000B4228">
        <w:rPr>
          <w:szCs w:val="22"/>
        </w:rPr>
        <w:t>.</w:t>
      </w:r>
      <w:r w:rsidR="007E1A40" w:rsidRPr="00342DB7">
        <w:rPr>
          <w:szCs w:val="22"/>
        </w:rPr>
        <w:t xml:space="preserve"> </w:t>
      </w:r>
    </w:p>
    <w:p w14:paraId="36015261" w14:textId="08B06001"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w:t>
      </w:r>
      <w:r w:rsidRPr="00C062D2">
        <w:rPr>
          <w:i/>
          <w:iCs/>
          <w:szCs w:val="22"/>
        </w:rPr>
        <w:t>el esfuerzo por guiar nuestras acciones usando la razón</w:t>
      </w:r>
      <w:r w:rsidRPr="00342DB7">
        <w:rPr>
          <w:szCs w:val="22"/>
        </w:rPr>
        <w:t xml:space="preserve">.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hyperlink w:anchor="bib22" w:history="1">
        <w:r w:rsidR="000B4228" w:rsidRPr="000B4228">
          <w:rPr>
            <w:rStyle w:val="Hipervnculo"/>
            <w:color w:val="auto"/>
            <w:szCs w:val="22"/>
            <w:u w:val="none"/>
            <w:vertAlign w:val="superscript"/>
          </w:rPr>
          <w:t>[22]</w:t>
        </w:r>
      </w:hyperlink>
      <w:r w:rsidRPr="005A463F">
        <w:rPr>
          <w:szCs w:val="22"/>
        </w:rPr>
        <w:t>.</w:t>
      </w:r>
    </w:p>
    <w:bookmarkEnd w:id="15"/>
    <w:p w14:paraId="774C8CE5" w14:textId="77777777" w:rsidR="007E1A40" w:rsidRDefault="007E1A40" w:rsidP="00342DB7"/>
    <w:p w14:paraId="35EFE6E6" w14:textId="1CD62F6D" w:rsidR="003B6F51" w:rsidRDefault="00C30BDD" w:rsidP="00342DB7">
      <w:pPr>
        <w:pStyle w:val="Ttulo3"/>
      </w:pPr>
      <w:bookmarkStart w:id="16" w:name="_Toc200663168"/>
      <w:r>
        <w:t>2.</w:t>
      </w:r>
      <w:r w:rsidR="002B41E6">
        <w:t>3</w:t>
      </w:r>
      <w:r>
        <w:t>.1 Principales teorías éticas</w:t>
      </w:r>
      <w:bookmarkEnd w:id="16"/>
    </w:p>
    <w:p w14:paraId="6E340096" w14:textId="77777777" w:rsidR="00342DB7" w:rsidRPr="00342DB7" w:rsidRDefault="00342DB7" w:rsidP="00342DB7"/>
    <w:p w14:paraId="0467E09A" w14:textId="54934117"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w:t>
      </w:r>
      <w:r w:rsidR="00A30D96" w:rsidRPr="004313A8">
        <w:rPr>
          <w:szCs w:val="22"/>
        </w:rPr>
        <w:t>actual</w:t>
      </w:r>
      <w:r w:rsidRPr="004313A8">
        <w:rPr>
          <w:szCs w:val="22"/>
        </w:rPr>
        <w:t xml:space="preserve"> </w:t>
      </w:r>
      <w:hyperlink w:anchor="bib23" w:history="1">
        <w:r w:rsidRPr="004313A8">
          <w:rPr>
            <w:rStyle w:val="Hipervnculo"/>
            <w:color w:val="auto"/>
            <w:szCs w:val="22"/>
            <w:u w:val="none"/>
            <w:vertAlign w:val="superscript"/>
          </w:rPr>
          <w:t>[</w:t>
        </w:r>
        <w:r w:rsidR="00B90BDF" w:rsidRPr="004313A8">
          <w:rPr>
            <w:rStyle w:val="Hipervnculo"/>
            <w:color w:val="auto"/>
            <w:szCs w:val="22"/>
            <w:u w:val="none"/>
            <w:vertAlign w:val="superscript"/>
          </w:rPr>
          <w:t>23</w:t>
        </w:r>
        <w:r w:rsidRPr="004313A8">
          <w:rPr>
            <w:rStyle w:val="Hipervnculo"/>
            <w:color w:val="auto"/>
            <w:szCs w:val="22"/>
            <w:u w:val="none"/>
            <w:vertAlign w:val="superscript"/>
          </w:rPr>
          <w:t>]</w:t>
        </w:r>
      </w:hyperlink>
      <w:r w:rsidRPr="004313A8">
        <w:rPr>
          <w:szCs w:val="22"/>
        </w:rPr>
        <w:t xml:space="preserve">. A </w:t>
      </w:r>
      <w:r w:rsidRPr="00342DB7">
        <w:rPr>
          <w:szCs w:val="22"/>
        </w:rPr>
        <w:t>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7C222A52" w:rsidR="008C6C90" w:rsidRPr="00AE3F5B"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hyperlink w:anchor="bib24" w:history="1">
        <w:r w:rsidR="00A30D96" w:rsidRPr="00AE3F5B">
          <w:rPr>
            <w:rStyle w:val="Hipervnculo"/>
            <w:color w:val="auto"/>
            <w:szCs w:val="22"/>
            <w:u w:val="none"/>
            <w:vertAlign w:val="superscript"/>
          </w:rPr>
          <w:t>[</w:t>
        </w:r>
        <w:r w:rsidR="00B90BDF" w:rsidRPr="00AE3F5B">
          <w:rPr>
            <w:rStyle w:val="Hipervnculo"/>
            <w:color w:val="auto"/>
            <w:szCs w:val="22"/>
            <w:u w:val="none"/>
            <w:vertAlign w:val="superscript"/>
          </w:rPr>
          <w:t>24</w:t>
        </w:r>
        <w:r w:rsidR="00A30D96" w:rsidRPr="00AE3F5B">
          <w:rPr>
            <w:rStyle w:val="Hipervnculo"/>
            <w:color w:val="auto"/>
            <w:szCs w:val="22"/>
            <w:u w:val="none"/>
            <w:vertAlign w:val="superscript"/>
          </w:rPr>
          <w:t>]</w:t>
        </w:r>
      </w:hyperlink>
      <w:r w:rsidR="008D3245" w:rsidRPr="0012697B">
        <w:rPr>
          <w:szCs w:val="22"/>
        </w:rPr>
        <w:t xml:space="preserve">. Mill quiso demostrar que el utilitarismo no es una filosofía del egoísmo, ya que la felicidad, en el contexto moral, “no es la máxima felicidad particular del agente, sino la medida mayor de felicidad en conjunto” </w:t>
      </w:r>
      <w:hyperlink w:anchor="bib24" w:history="1">
        <w:r w:rsidR="00AE3F5B" w:rsidRPr="00AE3F5B">
          <w:rPr>
            <w:rStyle w:val="Hipervnculo"/>
            <w:color w:val="auto"/>
            <w:szCs w:val="22"/>
            <w:u w:val="none"/>
            <w:vertAlign w:val="superscript"/>
          </w:rPr>
          <w:t>[24]</w:t>
        </w:r>
      </w:hyperlink>
      <w:r w:rsidR="00AE3F5B">
        <w:rPr>
          <w:szCs w:val="22"/>
        </w:rPr>
        <w:t xml:space="preserve">. </w:t>
      </w:r>
      <w:r w:rsidR="008C6C90">
        <w:rPr>
          <w:szCs w:val="22"/>
        </w:rPr>
        <w:t xml:space="preserve">Cómo podemos observar, </w:t>
      </w:r>
      <w:r w:rsidR="008C6C90" w:rsidRPr="008C6C90">
        <w:rPr>
          <w:szCs w:val="22"/>
        </w:rPr>
        <w:t xml:space="preserve">el </w:t>
      </w:r>
      <w:r w:rsidR="008C6C90" w:rsidRPr="00AE3F5B">
        <w:rPr>
          <w:szCs w:val="22"/>
        </w:rPr>
        <w:t>criterio que utiliza Mill para juzgar si una acción es correcta se basa en sus consecuencias. En otras palabras, lo que le importa es el impacto que tiene sobre el bienestar general</w:t>
      </w:r>
      <w:r w:rsidR="00895D32" w:rsidRPr="00AE3F5B">
        <w:rPr>
          <w:szCs w:val="22"/>
        </w:rPr>
        <w:t> </w:t>
      </w:r>
      <w:hyperlink w:anchor="bib25" w:history="1">
        <w:r w:rsidR="008C6C90" w:rsidRPr="00AE3F5B">
          <w:rPr>
            <w:rStyle w:val="Hipervnculo"/>
            <w:color w:val="auto"/>
            <w:szCs w:val="22"/>
            <w:u w:val="none"/>
            <w:vertAlign w:val="superscript"/>
          </w:rPr>
          <w:t>[</w:t>
        </w:r>
        <w:r w:rsidR="00B90BDF" w:rsidRPr="00AE3F5B">
          <w:rPr>
            <w:rStyle w:val="Hipervnculo"/>
            <w:color w:val="auto"/>
            <w:szCs w:val="22"/>
            <w:u w:val="none"/>
            <w:vertAlign w:val="superscript"/>
          </w:rPr>
          <w:t>25</w:t>
        </w:r>
        <w:r w:rsidR="008C6C90" w:rsidRPr="00AE3F5B">
          <w:rPr>
            <w:rStyle w:val="Hipervnculo"/>
            <w:color w:val="auto"/>
            <w:szCs w:val="22"/>
            <w:u w:val="none"/>
            <w:vertAlign w:val="superscript"/>
          </w:rPr>
          <w:t>]</w:t>
        </w:r>
      </w:hyperlink>
      <w:r w:rsidR="008C6C90" w:rsidRPr="00AE3F5B">
        <w:rPr>
          <w:szCs w:val="22"/>
        </w:rPr>
        <w:t>.</w:t>
      </w:r>
    </w:p>
    <w:p w14:paraId="7BA4B58F" w14:textId="22B84CC8" w:rsidR="00F77CDD" w:rsidRPr="00AE3F5B" w:rsidRDefault="00F77CDD" w:rsidP="0012697B">
      <w:pPr>
        <w:rPr>
          <w:szCs w:val="22"/>
        </w:rPr>
      </w:pPr>
      <w:r w:rsidRPr="00AE3F5B">
        <w:rPr>
          <w:szCs w:val="22"/>
        </w:rPr>
        <w:t>En resumen, el utilitarismo juzga la moralidad buscando maximizar la felicidad y minimizar el sufrimiento para el mayor número posible de personas</w:t>
      </w:r>
      <w:r w:rsidR="00432555" w:rsidRPr="00AE3F5B">
        <w:rPr>
          <w:szCs w:val="22"/>
        </w:rPr>
        <w:t> </w:t>
      </w:r>
      <w:hyperlink w:anchor="bib25" w:history="1">
        <w:r w:rsidR="00AE3F5B" w:rsidRPr="00AE3F5B">
          <w:rPr>
            <w:rStyle w:val="Hipervnculo"/>
            <w:color w:val="auto"/>
            <w:szCs w:val="22"/>
            <w:u w:val="none"/>
            <w:vertAlign w:val="superscript"/>
          </w:rPr>
          <w:t>[25]</w:t>
        </w:r>
      </w:hyperlink>
      <w:r w:rsidRPr="00AE3F5B">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594DBC3D"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 xml:space="preserve">mo hacernos dignos de la felicidad </w:t>
      </w:r>
      <w:hyperlink w:anchor="bib26" w:history="1">
        <w:r w:rsidR="0012697B" w:rsidRPr="009D6E5D">
          <w:rPr>
            <w:rStyle w:val="Hipervnculo"/>
            <w:color w:val="auto"/>
            <w:szCs w:val="22"/>
            <w:u w:val="none"/>
            <w:vertAlign w:val="superscript"/>
          </w:rPr>
          <w:t>[</w:t>
        </w:r>
        <w:r w:rsidR="00B90BDF" w:rsidRPr="009D6E5D">
          <w:rPr>
            <w:rStyle w:val="Hipervnculo"/>
            <w:color w:val="auto"/>
            <w:szCs w:val="22"/>
            <w:u w:val="none"/>
            <w:vertAlign w:val="superscript"/>
          </w:rPr>
          <w:t>26</w:t>
        </w:r>
        <w:r w:rsidR="0012697B" w:rsidRPr="009D6E5D">
          <w:rPr>
            <w:rStyle w:val="Hipervnculo"/>
            <w:color w:val="auto"/>
            <w:szCs w:val="22"/>
            <w:u w:val="none"/>
            <w:vertAlign w:val="superscript"/>
          </w:rPr>
          <w:t>]</w:t>
        </w:r>
      </w:hyperlink>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630CC2B9"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hyperlink w:anchor="bib26" w:history="1">
        <w:r w:rsidR="009D6E5D" w:rsidRPr="009D6E5D">
          <w:rPr>
            <w:rStyle w:val="Hipervnculo"/>
            <w:color w:val="auto"/>
            <w:szCs w:val="22"/>
            <w:u w:val="none"/>
            <w:vertAlign w:val="superscript"/>
          </w:rPr>
          <w:t>[26]</w:t>
        </w:r>
      </w:hyperlink>
      <w:r w:rsidRPr="00C51D9F">
        <w:rPr>
          <w:szCs w:val="22"/>
        </w:rPr>
        <w:t>.</w:t>
      </w:r>
    </w:p>
    <w:p w14:paraId="7F3907E6" w14:textId="714BDAF3" w:rsidR="00F77CDD" w:rsidRPr="00C51D9F" w:rsidRDefault="00F77CDD" w:rsidP="005E4F59">
      <w:pPr>
        <w:rPr>
          <w:szCs w:val="22"/>
        </w:rPr>
      </w:pPr>
      <w:r w:rsidRPr="00F77CDD">
        <w:rPr>
          <w:szCs w:val="22"/>
        </w:rPr>
        <w:t xml:space="preserve">Así, la deontología kantiana sostiene que la moralidad reside en actuar por deber, más allá de buscar la propia felicidad o satisfacción </w:t>
      </w:r>
      <w:hyperlink w:anchor="bib26" w:history="1">
        <w:r w:rsidR="009D6E5D" w:rsidRPr="009D6E5D">
          <w:rPr>
            <w:rStyle w:val="Hipervnculo"/>
            <w:color w:val="auto"/>
            <w:szCs w:val="22"/>
            <w:u w:val="none"/>
            <w:vertAlign w:val="superscript"/>
          </w:rPr>
          <w:t>[26]</w:t>
        </w:r>
      </w:hyperlink>
      <w:r w:rsidRPr="00F77CDD">
        <w:rPr>
          <w:szCs w:val="22"/>
        </w:rPr>
        <w:t>.</w:t>
      </w:r>
    </w:p>
    <w:p w14:paraId="11D149D3" w14:textId="77777777" w:rsidR="001B76D3" w:rsidRDefault="001B76D3" w:rsidP="009E1922">
      <w:pPr>
        <w:ind w:firstLine="720"/>
        <w:rPr>
          <w:b/>
          <w:bCs/>
        </w:rPr>
      </w:pPr>
    </w:p>
    <w:p w14:paraId="6866996F" w14:textId="77777777" w:rsidR="009D6E5D" w:rsidRDefault="009D6E5D">
      <w:pPr>
        <w:jc w:val="left"/>
        <w:rPr>
          <w:b/>
          <w:bCs/>
        </w:rPr>
      </w:pPr>
      <w:r>
        <w:rPr>
          <w:b/>
          <w:bCs/>
        </w:rPr>
        <w:br w:type="page"/>
      </w:r>
    </w:p>
    <w:p w14:paraId="3BA5B838" w14:textId="061B8269" w:rsidR="00F77CDD" w:rsidRPr="00776933" w:rsidRDefault="00F77CDD" w:rsidP="009E1922">
      <w:pPr>
        <w:ind w:firstLine="720"/>
        <w:rPr>
          <w:b/>
          <w:bCs/>
        </w:rPr>
      </w:pPr>
      <w:r w:rsidRPr="00776933">
        <w:rPr>
          <w:b/>
          <w:bCs/>
        </w:rPr>
        <w:t>Ética de la virtud: Eudemonismo</w:t>
      </w:r>
    </w:p>
    <w:p w14:paraId="0B546486" w14:textId="77777777" w:rsidR="00F77CDD" w:rsidRPr="00776933" w:rsidRDefault="00F77CDD" w:rsidP="00F77CDD">
      <w:pPr>
        <w:rPr>
          <w:b/>
          <w:bCs/>
          <w:sz w:val="16"/>
          <w:szCs w:val="16"/>
        </w:rPr>
      </w:pPr>
    </w:p>
    <w:p w14:paraId="6147BAE6" w14:textId="6229CFB4" w:rsidR="004C5AF0" w:rsidRPr="00776933" w:rsidRDefault="004C5AF0" w:rsidP="00F77CDD">
      <w:pPr>
        <w:rPr>
          <w:b/>
          <w:bCs/>
        </w:rPr>
      </w:pPr>
      <w:r w:rsidRPr="00776933">
        <w:rPr>
          <w:szCs w:val="22"/>
        </w:rPr>
        <w:t>Hasta ahora hemos abordado dos teorías éticas que se centran en los actos, es decir, en proporcionar criterios objetivos para juzgar si una acción es correcta o incorrecta</w:t>
      </w:r>
      <w:r w:rsidR="00D03E70" w:rsidRPr="00776933">
        <w:rPr>
          <w:szCs w:val="22"/>
        </w:rPr>
        <w:t> </w:t>
      </w:r>
      <w:hyperlink w:anchor="bib27" w:history="1">
        <w:r w:rsidR="00D03E70" w:rsidRPr="00776933">
          <w:rPr>
            <w:rStyle w:val="Hipervnculo"/>
            <w:color w:val="auto"/>
            <w:szCs w:val="22"/>
            <w:u w:val="none"/>
            <w:vertAlign w:val="superscript"/>
          </w:rPr>
          <w:t>[</w:t>
        </w:r>
        <w:r w:rsidR="00B90BDF" w:rsidRPr="00776933">
          <w:rPr>
            <w:rStyle w:val="Hipervnculo"/>
            <w:color w:val="auto"/>
            <w:szCs w:val="22"/>
            <w:u w:val="none"/>
            <w:vertAlign w:val="superscript"/>
          </w:rPr>
          <w:t>27</w:t>
        </w:r>
        <w:r w:rsidR="00D03E70" w:rsidRPr="00776933">
          <w:rPr>
            <w:rStyle w:val="Hipervnculo"/>
            <w:color w:val="auto"/>
            <w:szCs w:val="22"/>
            <w:u w:val="none"/>
            <w:vertAlign w:val="superscript"/>
          </w:rPr>
          <w:t>]</w:t>
        </w:r>
      </w:hyperlink>
      <w:r w:rsidRPr="00776933">
        <w:rPr>
          <w:szCs w:val="22"/>
        </w:rPr>
        <w:t xml:space="preserve">.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 </w:t>
      </w:r>
      <w:hyperlink w:anchor="bib27" w:history="1">
        <w:r w:rsidR="00D14C90" w:rsidRPr="00776933">
          <w:rPr>
            <w:rStyle w:val="Hipervnculo"/>
            <w:color w:val="auto"/>
            <w:szCs w:val="22"/>
            <w:u w:val="none"/>
            <w:vertAlign w:val="superscript"/>
          </w:rPr>
          <w:t>[27]</w:t>
        </w:r>
      </w:hyperlink>
      <w:r w:rsidRPr="00776933">
        <w:rPr>
          <w:szCs w:val="22"/>
        </w:rPr>
        <w:t>.</w:t>
      </w:r>
    </w:p>
    <w:p w14:paraId="2D2FD34C" w14:textId="77777777" w:rsidR="000D0559" w:rsidRPr="00776933" w:rsidRDefault="000D0559" w:rsidP="005E4F59">
      <w:pPr>
        <w:rPr>
          <w:szCs w:val="22"/>
        </w:rPr>
      </w:pPr>
    </w:p>
    <w:p w14:paraId="3E379086" w14:textId="3471FE36" w:rsidR="000D0559" w:rsidRPr="00776933" w:rsidRDefault="000D0559" w:rsidP="005E4F59">
      <w:pPr>
        <w:rPr>
          <w:szCs w:val="22"/>
        </w:rPr>
      </w:pPr>
      <w:r w:rsidRPr="00776933">
        <w:rPr>
          <w:szCs w:val="22"/>
        </w:rPr>
        <w:t xml:space="preserve">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 </w:t>
      </w:r>
      <w:hyperlink w:anchor="bib27" w:history="1">
        <w:r w:rsidR="00D14C90" w:rsidRPr="00776933">
          <w:rPr>
            <w:rStyle w:val="Hipervnculo"/>
            <w:color w:val="auto"/>
            <w:szCs w:val="22"/>
            <w:u w:val="none"/>
            <w:vertAlign w:val="superscript"/>
          </w:rPr>
          <w:t>[27]</w:t>
        </w:r>
      </w:hyperlink>
      <w:r w:rsidRPr="00776933">
        <w:rPr>
          <w:szCs w:val="22"/>
        </w:rPr>
        <w:t>.</w:t>
      </w:r>
    </w:p>
    <w:p w14:paraId="26D15590" w14:textId="77777777" w:rsidR="000D0559" w:rsidRPr="00776933" w:rsidRDefault="000D0559" w:rsidP="005E4F59">
      <w:pPr>
        <w:rPr>
          <w:szCs w:val="22"/>
        </w:rPr>
      </w:pPr>
    </w:p>
    <w:p w14:paraId="27413CCE" w14:textId="42BEB7BB" w:rsidR="000D0559" w:rsidRPr="00776933" w:rsidRDefault="000D0559" w:rsidP="000D0559">
      <w:pPr>
        <w:rPr>
          <w:szCs w:val="22"/>
        </w:rPr>
      </w:pPr>
      <w:r w:rsidRPr="00776933">
        <w:rPr>
          <w:szCs w:val="22"/>
        </w:rPr>
        <w:t>Además, Aristóteles distingue entre virtudes morales e intelectuales. Las</w:t>
      </w:r>
      <w:r w:rsidR="00C41123" w:rsidRPr="00776933">
        <w:rPr>
          <w:szCs w:val="22"/>
        </w:rPr>
        <w:t xml:space="preserve"> </w:t>
      </w:r>
      <w:r w:rsidRPr="00776933">
        <w:rPr>
          <w:szCs w:val="22"/>
        </w:rPr>
        <w:t xml:space="preserve">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 </w:t>
      </w:r>
      <w:hyperlink w:anchor="bib28"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28</w:t>
        </w:r>
        <w:r w:rsidRPr="00776933">
          <w:rPr>
            <w:rStyle w:val="Hipervnculo"/>
            <w:color w:val="auto"/>
            <w:szCs w:val="22"/>
            <w:u w:val="none"/>
            <w:vertAlign w:val="superscript"/>
          </w:rPr>
          <w:t>]</w:t>
        </w:r>
      </w:hyperlink>
      <w:r w:rsidRPr="00776933">
        <w:rPr>
          <w:szCs w:val="22"/>
        </w:rPr>
        <w:t xml:space="preserve">. </w:t>
      </w:r>
    </w:p>
    <w:p w14:paraId="63E702F7" w14:textId="77777777" w:rsidR="000D0559" w:rsidRPr="00776933" w:rsidRDefault="000D0559" w:rsidP="000D0559">
      <w:pPr>
        <w:rPr>
          <w:szCs w:val="22"/>
        </w:rPr>
      </w:pPr>
    </w:p>
    <w:p w14:paraId="23164D25" w14:textId="510BD453" w:rsidR="000D0559" w:rsidRPr="00776933" w:rsidRDefault="000D0559" w:rsidP="005E4F59">
      <w:pPr>
        <w:rPr>
          <w:szCs w:val="22"/>
        </w:rPr>
      </w:pPr>
      <w:r w:rsidRPr="00776933">
        <w:rPr>
          <w:szCs w:val="22"/>
        </w:rPr>
        <w:t xml:space="preserve">En este sentido, la eudaimonía, o felicidad, se alcanza cuando el alma racional actúa de acuerdo con la virtud, realizando su función propia de manera excelente </w:t>
      </w:r>
      <w:hyperlink w:anchor="bib28" w:history="1">
        <w:r w:rsidR="00D14C90" w:rsidRPr="00776933">
          <w:rPr>
            <w:rStyle w:val="Hipervnculo"/>
            <w:color w:val="auto"/>
            <w:szCs w:val="22"/>
            <w:u w:val="none"/>
            <w:vertAlign w:val="superscript"/>
          </w:rPr>
          <w:t>[28]</w:t>
        </w:r>
      </w:hyperlink>
      <w:r w:rsidRPr="00776933">
        <w:rPr>
          <w:szCs w:val="22"/>
        </w:rPr>
        <w:t xml:space="preserve">. </w:t>
      </w:r>
    </w:p>
    <w:p w14:paraId="5AE7511F" w14:textId="77777777" w:rsidR="00DE6F59" w:rsidRPr="00776933" w:rsidRDefault="00DE6F59" w:rsidP="005E4F59">
      <w:pPr>
        <w:rPr>
          <w:szCs w:val="22"/>
        </w:rPr>
      </w:pPr>
    </w:p>
    <w:p w14:paraId="102EEEDF" w14:textId="77777777" w:rsidR="000D0559" w:rsidRPr="00776933" w:rsidRDefault="000D0559" w:rsidP="000B4B11">
      <w:pPr>
        <w:rPr>
          <w:b/>
          <w:bCs/>
        </w:rPr>
      </w:pPr>
    </w:p>
    <w:p w14:paraId="27B9795D" w14:textId="7F93CF5B" w:rsidR="00F77CDD" w:rsidRPr="00776933" w:rsidRDefault="005E4F59" w:rsidP="009E1922">
      <w:pPr>
        <w:ind w:firstLine="720"/>
        <w:rPr>
          <w:b/>
          <w:bCs/>
        </w:rPr>
      </w:pPr>
      <w:r w:rsidRPr="00776933">
        <w:rPr>
          <w:b/>
          <w:bCs/>
        </w:rPr>
        <w:t>Ética del cuidado</w:t>
      </w:r>
    </w:p>
    <w:p w14:paraId="4FC55EAC" w14:textId="77777777" w:rsidR="00F77CDD" w:rsidRPr="00776933" w:rsidRDefault="00F77CDD" w:rsidP="007C0496">
      <w:pPr>
        <w:rPr>
          <w:b/>
          <w:bCs/>
          <w:sz w:val="16"/>
          <w:szCs w:val="16"/>
        </w:rPr>
      </w:pPr>
    </w:p>
    <w:p w14:paraId="5AD48776" w14:textId="416056E9" w:rsidR="00F11682" w:rsidRPr="00776933" w:rsidRDefault="000B4B11" w:rsidP="007C0496">
      <w:pPr>
        <w:rPr>
          <w:szCs w:val="22"/>
        </w:rPr>
      </w:pPr>
      <w:r w:rsidRPr="00776933">
        <w:rPr>
          <w:szCs w:val="22"/>
        </w:rPr>
        <w:t xml:space="preserve">Por último, </w:t>
      </w:r>
      <w:r w:rsidR="00A30D96" w:rsidRPr="00776933">
        <w:rPr>
          <w:szCs w:val="22"/>
        </w:rPr>
        <w:t>es también relevante hablar sobre</w:t>
      </w:r>
      <w:r w:rsidRPr="00776933">
        <w:rPr>
          <w:szCs w:val="22"/>
        </w:rPr>
        <w:t xml:space="preserve"> la ética del cuidado. El cuidado de manera ética involucra </w:t>
      </w:r>
      <w:r w:rsidR="007C0496" w:rsidRPr="00776933">
        <w:rPr>
          <w:szCs w:val="22"/>
        </w:rPr>
        <w:t xml:space="preserve">“la interacción y el contacto moral entre dos personas” </w:t>
      </w:r>
      <w:hyperlink w:anchor="bib29"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7C0496" w:rsidRPr="00776933">
          <w:rPr>
            <w:rStyle w:val="Hipervnculo"/>
            <w:color w:val="auto"/>
            <w:szCs w:val="22"/>
            <w:u w:val="none"/>
            <w:vertAlign w:val="superscript"/>
          </w:rPr>
          <w:t>]</w:t>
        </w:r>
      </w:hyperlink>
      <w:r w:rsidR="00F03FA4" w:rsidRPr="00776933">
        <w:rPr>
          <w:szCs w:val="22"/>
        </w:rPr>
        <w:t xml:space="preserve">. </w:t>
      </w:r>
      <w:r w:rsidR="007C0496" w:rsidRPr="00776933">
        <w:rPr>
          <w:szCs w:val="22"/>
        </w:rPr>
        <w:t xml:space="preserve"> </w:t>
      </w:r>
      <w:r w:rsidR="00A30D96" w:rsidRPr="00776933">
        <w:rPr>
          <w:szCs w:val="22"/>
        </w:rPr>
        <w:t>A</w:t>
      </w:r>
      <w:r w:rsidR="007C0496" w:rsidRPr="00776933">
        <w:rPr>
          <w:szCs w:val="22"/>
        </w:rPr>
        <w:t xml:space="preserve"> diferencia de </w:t>
      </w:r>
      <w:r w:rsidR="00A30D96" w:rsidRPr="00776933">
        <w:rPr>
          <w:szCs w:val="22"/>
        </w:rPr>
        <w:t>las teorías anteriores</w:t>
      </w:r>
      <w:r w:rsidR="007C0496" w:rsidRPr="00776933">
        <w:rPr>
          <w:szCs w:val="22"/>
        </w:rPr>
        <w:t>,</w:t>
      </w:r>
      <w:r w:rsidR="00A30D96" w:rsidRPr="00776933">
        <w:rPr>
          <w:szCs w:val="22"/>
        </w:rPr>
        <w:t xml:space="preserve"> esta</w:t>
      </w:r>
      <w:r w:rsidR="007C0496" w:rsidRPr="00776933">
        <w:rPr>
          <w:szCs w:val="22"/>
        </w:rPr>
        <w:t xml:space="preserve"> no se centra en “¿qué es justo?” sino en “¿cómo responder a las necesidades de esta persona en esta situación?”. </w:t>
      </w:r>
      <w:r w:rsidR="00F03FA4" w:rsidRPr="00776933">
        <w:rPr>
          <w:szCs w:val="22"/>
        </w:rPr>
        <w:t>Por lo que tiene como objetivo cuidar desde una perspectiva más individual y no colectiva</w:t>
      </w:r>
      <w:r w:rsidR="00895D32" w:rsidRPr="00776933">
        <w:rPr>
          <w:szCs w:val="22"/>
        </w:rPr>
        <w:t> </w:t>
      </w:r>
      <w:hyperlink w:anchor="bib30"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30</w:t>
        </w:r>
        <w:r w:rsidR="007C0496" w:rsidRPr="00776933">
          <w:rPr>
            <w:rStyle w:val="Hipervnculo"/>
            <w:color w:val="auto"/>
            <w:szCs w:val="22"/>
            <w:u w:val="none"/>
            <w:vertAlign w:val="superscript"/>
          </w:rPr>
          <w:t>]</w:t>
        </w:r>
      </w:hyperlink>
      <w:r w:rsidR="00F03FA4" w:rsidRPr="00776933">
        <w:rPr>
          <w:szCs w:val="22"/>
        </w:rPr>
        <w:t>.</w:t>
      </w:r>
    </w:p>
    <w:p w14:paraId="005A9101" w14:textId="77777777" w:rsidR="007C0496" w:rsidRPr="00776933" w:rsidRDefault="007C0496" w:rsidP="00342DB7">
      <w:pPr>
        <w:rPr>
          <w:szCs w:val="22"/>
        </w:rPr>
      </w:pPr>
    </w:p>
    <w:p w14:paraId="0C39D6F3" w14:textId="40AC030A" w:rsidR="00F03FA4" w:rsidRPr="00776933" w:rsidRDefault="00A30D96" w:rsidP="00342DB7">
      <w:pPr>
        <w:rPr>
          <w:szCs w:val="22"/>
        </w:rPr>
      </w:pPr>
      <w:r w:rsidRPr="00776933">
        <w:rPr>
          <w:szCs w:val="22"/>
        </w:rPr>
        <w:t>La ét</w:t>
      </w:r>
      <w:r w:rsidR="00F03FA4" w:rsidRPr="00776933">
        <w:rPr>
          <w:szCs w:val="22"/>
        </w:rPr>
        <w:t>ica</w:t>
      </w:r>
      <w:r w:rsidRPr="00776933">
        <w:rPr>
          <w:szCs w:val="22"/>
        </w:rPr>
        <w:t xml:space="preserve"> del cuidado</w:t>
      </w:r>
      <w:r w:rsidR="00F03FA4" w:rsidRPr="00776933">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sidRPr="00776933">
        <w:rPr>
          <w:szCs w:val="22"/>
        </w:rPr>
        <w:t> </w:t>
      </w:r>
      <w:hyperlink w:anchor="bib29" w:history="1">
        <w:r w:rsidR="00860F4D" w:rsidRPr="00776933">
          <w:rPr>
            <w:rStyle w:val="Hipervnculo"/>
            <w:color w:val="auto"/>
            <w:szCs w:val="22"/>
            <w:u w:val="none"/>
            <w:vertAlign w:val="superscript"/>
          </w:rPr>
          <w:t>[29]</w:t>
        </w:r>
      </w:hyperlink>
      <w:r w:rsidR="00F03FA4" w:rsidRPr="00776933">
        <w:rPr>
          <w:szCs w:val="22"/>
        </w:rPr>
        <w:t>.</w:t>
      </w:r>
    </w:p>
    <w:p w14:paraId="7F851EB5" w14:textId="77777777" w:rsidR="00F03FA4" w:rsidRPr="00776933" w:rsidRDefault="00F03FA4" w:rsidP="00342DB7">
      <w:pPr>
        <w:rPr>
          <w:szCs w:val="22"/>
        </w:rPr>
      </w:pPr>
    </w:p>
    <w:p w14:paraId="09CDB62B" w14:textId="778CFD1A" w:rsidR="00F03FA4" w:rsidRPr="00776933" w:rsidRDefault="00F03FA4" w:rsidP="00342DB7">
      <w:pPr>
        <w:rPr>
          <w:szCs w:val="22"/>
        </w:rPr>
      </w:pPr>
      <w:r w:rsidRPr="00776933">
        <w:rPr>
          <w:szCs w:val="22"/>
        </w:rPr>
        <w:t xml:space="preserve">Por eso, la ética del cuidado valora especialmente experiencias reales como acompañar, proteger o evitar el daño. Esta teoría sostiene que la moralidad no solo implica autonomía y justicia, sino también la capacidad de hacernos cargo del bienestar de otros </w:t>
      </w:r>
      <w:hyperlink w:anchor="bib29" w:history="1">
        <w:r w:rsidR="00860F4D" w:rsidRPr="00776933">
          <w:rPr>
            <w:rStyle w:val="Hipervnculo"/>
            <w:color w:val="auto"/>
            <w:szCs w:val="22"/>
            <w:u w:val="none"/>
            <w:vertAlign w:val="superscript"/>
          </w:rPr>
          <w:t>[29]</w:t>
        </w:r>
      </w:hyperlink>
      <w:r w:rsidRPr="00776933">
        <w:rPr>
          <w:szCs w:val="22"/>
        </w:rPr>
        <w:t>.</w:t>
      </w:r>
    </w:p>
    <w:p w14:paraId="4A0ADC5D" w14:textId="77777777" w:rsidR="008D3245" w:rsidRPr="00776933" w:rsidRDefault="008D3245" w:rsidP="00342DB7"/>
    <w:p w14:paraId="56256E4D" w14:textId="2100B193" w:rsidR="00C30BDD" w:rsidRPr="00776933" w:rsidRDefault="003B6F51" w:rsidP="00342DB7">
      <w:pPr>
        <w:pStyle w:val="Ttulo3"/>
      </w:pPr>
      <w:bookmarkStart w:id="17" w:name="_Toc200663169"/>
      <w:r w:rsidRPr="00776933">
        <w:t>2.</w:t>
      </w:r>
      <w:r w:rsidR="002B41E6" w:rsidRPr="00776933">
        <w:t>3</w:t>
      </w:r>
      <w:r w:rsidRPr="00776933">
        <w:t>.2 Perfiles éticos dentro de la sociedad</w:t>
      </w:r>
      <w:bookmarkEnd w:id="17"/>
    </w:p>
    <w:p w14:paraId="22C4B566" w14:textId="77777777" w:rsidR="00342DB7" w:rsidRPr="00776933" w:rsidRDefault="00342DB7" w:rsidP="00342DB7"/>
    <w:p w14:paraId="11391B45" w14:textId="23E4BD42" w:rsidR="003B6F51" w:rsidRPr="00776933" w:rsidRDefault="003B6F51" w:rsidP="00DD3DFB">
      <w:pPr>
        <w:rPr>
          <w:szCs w:val="22"/>
        </w:rPr>
      </w:pPr>
      <w:r w:rsidRPr="00776933">
        <w:rPr>
          <w:szCs w:val="22"/>
        </w:rPr>
        <w:t>Según la Real Academia Española (RAE), un perfil es un “conjunto de rasgos que caracterizan a una persona o cosa”</w:t>
      </w:r>
      <w:r w:rsidR="00A30D96" w:rsidRPr="00776933">
        <w:rPr>
          <w:szCs w:val="22"/>
        </w:rPr>
        <w:t xml:space="preserve">. Así </w:t>
      </w:r>
      <w:r w:rsidR="00B76C12" w:rsidRPr="00776933">
        <w:rPr>
          <w:szCs w:val="22"/>
        </w:rPr>
        <w:t>pues,</w:t>
      </w:r>
      <w:r w:rsidR="00A30D96" w:rsidRPr="00776933">
        <w:rPr>
          <w:szCs w:val="22"/>
        </w:rPr>
        <w:t xml:space="preserve"> un</w:t>
      </w:r>
      <w:r w:rsidRPr="00776933">
        <w:rPr>
          <w:szCs w:val="22"/>
        </w:rPr>
        <w:t xml:space="preserve"> perfil ético </w:t>
      </w:r>
      <w:r w:rsidR="00A30D96" w:rsidRPr="00776933">
        <w:rPr>
          <w:szCs w:val="22"/>
        </w:rPr>
        <w:t xml:space="preserve">tiende a referirse </w:t>
      </w:r>
      <w:r w:rsidRPr="00776933">
        <w:rPr>
          <w:szCs w:val="22"/>
        </w:rPr>
        <w:t xml:space="preserve">a </w:t>
      </w:r>
      <w:r w:rsidR="00342DB7" w:rsidRPr="00776933">
        <w:rPr>
          <w:szCs w:val="22"/>
        </w:rPr>
        <w:t>las</w:t>
      </w:r>
      <w:r w:rsidRPr="00776933">
        <w:rPr>
          <w:szCs w:val="22"/>
        </w:rPr>
        <w:t xml:space="preserve"> directrices de nuestra propia conducta</w:t>
      </w:r>
      <w:r w:rsidR="00895D32" w:rsidRPr="00776933">
        <w:rPr>
          <w:szCs w:val="22"/>
        </w:rPr>
        <w:t> </w:t>
      </w:r>
      <w:hyperlink w:anchor="bib31"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31</w:t>
        </w:r>
        <w:r w:rsidRPr="00776933">
          <w:rPr>
            <w:rStyle w:val="Hipervnculo"/>
            <w:color w:val="auto"/>
            <w:szCs w:val="22"/>
            <w:u w:val="none"/>
            <w:vertAlign w:val="superscript"/>
          </w:rPr>
          <w:t>]</w:t>
        </w:r>
      </w:hyperlink>
      <w:r w:rsidRPr="00776933">
        <w:rPr>
          <w:szCs w:val="22"/>
        </w:rPr>
        <w:t>.</w:t>
      </w:r>
    </w:p>
    <w:p w14:paraId="60CF8A9E" w14:textId="77777777" w:rsidR="00DD3DFB" w:rsidRPr="00776933" w:rsidRDefault="00DD3DFB" w:rsidP="00DD3DFB">
      <w:pPr>
        <w:rPr>
          <w:szCs w:val="22"/>
        </w:rPr>
      </w:pPr>
    </w:p>
    <w:p w14:paraId="1623590A" w14:textId="37011020" w:rsidR="00DD3DFB" w:rsidRPr="00776933" w:rsidRDefault="00E67F8A" w:rsidP="00DD3DFB">
      <w:pPr>
        <w:rPr>
          <w:szCs w:val="22"/>
        </w:rPr>
      </w:pPr>
      <w:r w:rsidRPr="00776933">
        <w:rPr>
          <w:szCs w:val="22"/>
        </w:rPr>
        <w:t>I</w:t>
      </w:r>
      <w:r w:rsidR="002B6BC4" w:rsidRPr="00776933">
        <w:rPr>
          <w:szCs w:val="22"/>
        </w:rPr>
        <w:t>dentificar perfiles éticos dentro de la sociedad es un aspecto clave en este trabajo, ya que permite entender cómo distintas personas pueden interpretar y valorar la inteligencia artificial y sus implicaciones desde marcos morales distintos.</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29AF9FE5" w:rsidR="00D21C1E" w:rsidRPr="00776933" w:rsidRDefault="00DD3DFB" w:rsidP="00D21C1E">
      <w:pPr>
        <w:numPr>
          <w:ilvl w:val="0"/>
          <w:numId w:val="14"/>
        </w:numPr>
        <w:rPr>
          <w:szCs w:val="22"/>
        </w:rPr>
      </w:pPr>
      <w:bookmarkStart w:id="18"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 xml:space="preserve">iende a valorar las decisiones en </w:t>
      </w:r>
      <w:r w:rsidR="00D21C1E" w:rsidRPr="00776933">
        <w:rPr>
          <w:szCs w:val="22"/>
        </w:rPr>
        <w:t xml:space="preserve">función de sus consecuencias y del impacto que estas tienen en el bienestar general de la sociedad. Cuando se le presenta la oportunidad de mejorar el bienestar común, actúa en consecuencia, incluso si ello implica ciertos sacrificios individuales </w:t>
      </w:r>
      <w:hyperlink w:anchor="bib32" w:history="1">
        <w:r w:rsidR="00D21C1E" w:rsidRPr="00776933">
          <w:rPr>
            <w:rStyle w:val="Hipervnculo"/>
            <w:color w:val="auto"/>
            <w:szCs w:val="22"/>
            <w:u w:val="none"/>
            <w:vertAlign w:val="superscript"/>
          </w:rPr>
          <w:t>[</w:t>
        </w:r>
        <w:r w:rsidR="00B90BDF" w:rsidRPr="00776933">
          <w:rPr>
            <w:rStyle w:val="Hipervnculo"/>
            <w:color w:val="auto"/>
            <w:szCs w:val="22"/>
            <w:u w:val="none"/>
            <w:vertAlign w:val="superscript"/>
          </w:rPr>
          <w:t>32</w:t>
        </w:r>
        <w:r w:rsidR="00D21C1E" w:rsidRPr="00776933">
          <w:rPr>
            <w:rStyle w:val="Hipervnculo"/>
            <w:color w:val="auto"/>
            <w:szCs w:val="22"/>
            <w:u w:val="none"/>
            <w:vertAlign w:val="superscript"/>
          </w:rPr>
          <w:t>]</w:t>
        </w:r>
      </w:hyperlink>
      <w:r w:rsidR="00D21C1E" w:rsidRPr="00776933">
        <w:rPr>
          <w:szCs w:val="22"/>
        </w:rPr>
        <w:t xml:space="preserve">. </w:t>
      </w:r>
      <w:r w:rsidRPr="00776933">
        <w:rPr>
          <w:szCs w:val="22"/>
        </w:rPr>
        <w:t xml:space="preserve"> </w:t>
      </w:r>
    </w:p>
    <w:p w14:paraId="3ACF8894" w14:textId="77777777" w:rsidR="00DD3DFB" w:rsidRPr="00776933" w:rsidRDefault="00DD3DFB" w:rsidP="00837A82">
      <w:pPr>
        <w:rPr>
          <w:szCs w:val="22"/>
        </w:rPr>
      </w:pPr>
    </w:p>
    <w:p w14:paraId="0A64F544" w14:textId="4D3E195E" w:rsidR="009E1B45" w:rsidRPr="00776933" w:rsidRDefault="00DD3DFB" w:rsidP="00DD3DFB">
      <w:pPr>
        <w:numPr>
          <w:ilvl w:val="0"/>
          <w:numId w:val="14"/>
        </w:numPr>
        <w:rPr>
          <w:szCs w:val="22"/>
        </w:rPr>
      </w:pPr>
      <w:r w:rsidRPr="00776933">
        <w:rPr>
          <w:b/>
          <w:bCs/>
          <w:szCs w:val="22"/>
        </w:rPr>
        <w:t>Perfil deontológico</w:t>
      </w:r>
      <w:r w:rsidRPr="00776933">
        <w:rPr>
          <w:szCs w:val="22"/>
        </w:rPr>
        <w:t>:</w:t>
      </w:r>
      <w:r w:rsidR="009E1B45" w:rsidRPr="00776933">
        <w:rPr>
          <w:szCs w:val="22"/>
        </w:rPr>
        <w:t xml:space="preserve"> </w:t>
      </w:r>
      <w:r w:rsidR="00837A82" w:rsidRPr="00776933">
        <w:rPr>
          <w:szCs w:val="22"/>
        </w:rPr>
        <w:t xml:space="preserve">Este perfil lo adoptan </w:t>
      </w:r>
      <w:r w:rsidR="009E1B45" w:rsidRPr="00776933">
        <w:rPr>
          <w:szCs w:val="22"/>
        </w:rPr>
        <w:t xml:space="preserve">aquellas personas que se guían por el deber en la toma de decisiones, </w:t>
      </w:r>
      <w:r w:rsidR="00837A82" w:rsidRPr="00776933">
        <w:rPr>
          <w:szCs w:val="22"/>
        </w:rPr>
        <w:t xml:space="preserve">de manera que no </w:t>
      </w:r>
      <w:r w:rsidR="00E83A7A" w:rsidRPr="00776933">
        <w:rPr>
          <w:szCs w:val="22"/>
        </w:rPr>
        <w:t>se centran s</w:t>
      </w:r>
      <w:r w:rsidR="00F35A54" w:rsidRPr="00776933">
        <w:rPr>
          <w:szCs w:val="22"/>
        </w:rPr>
        <w:t>ó</w:t>
      </w:r>
      <w:r w:rsidR="00E83A7A" w:rsidRPr="00776933">
        <w:rPr>
          <w:szCs w:val="22"/>
        </w:rPr>
        <w:t xml:space="preserve">lo en </w:t>
      </w:r>
      <w:r w:rsidR="00F35A54" w:rsidRPr="00776933">
        <w:rPr>
          <w:szCs w:val="22"/>
        </w:rPr>
        <w:t>respetar</w:t>
      </w:r>
      <w:r w:rsidR="00E83A7A" w:rsidRPr="00776933">
        <w:rPr>
          <w:szCs w:val="22"/>
        </w:rPr>
        <w:t xml:space="preserve"> </w:t>
      </w:r>
      <w:r w:rsidR="00837A82" w:rsidRPr="00776933">
        <w:rPr>
          <w:szCs w:val="22"/>
        </w:rPr>
        <w:t xml:space="preserve">sus propios intereses, sino </w:t>
      </w:r>
      <w:r w:rsidR="00E83A7A" w:rsidRPr="00776933">
        <w:rPr>
          <w:szCs w:val="22"/>
        </w:rPr>
        <w:t xml:space="preserve">en </w:t>
      </w:r>
      <w:r w:rsidR="00837A82" w:rsidRPr="00776933">
        <w:rPr>
          <w:szCs w:val="22"/>
        </w:rPr>
        <w:t xml:space="preserve">los de los demás. Además, suelen actuar pensando en el bien de la sociedad y de las generaciones futuras </w:t>
      </w:r>
      <w:hyperlink w:anchor="bib33" w:history="1">
        <w:r w:rsidR="009E1B45" w:rsidRPr="00776933">
          <w:rPr>
            <w:rStyle w:val="Hipervnculo"/>
            <w:color w:val="auto"/>
            <w:szCs w:val="22"/>
            <w:u w:val="none"/>
            <w:vertAlign w:val="superscript"/>
          </w:rPr>
          <w:t>[</w:t>
        </w:r>
        <w:r w:rsidR="00B90BDF" w:rsidRPr="00776933">
          <w:rPr>
            <w:rStyle w:val="Hipervnculo"/>
            <w:color w:val="auto"/>
            <w:szCs w:val="22"/>
            <w:u w:val="none"/>
            <w:vertAlign w:val="superscript"/>
          </w:rPr>
          <w:t>33</w:t>
        </w:r>
        <w:r w:rsidR="009E1B45" w:rsidRPr="00776933">
          <w:rPr>
            <w:rStyle w:val="Hipervnculo"/>
            <w:color w:val="auto"/>
            <w:szCs w:val="22"/>
            <w:u w:val="none"/>
            <w:vertAlign w:val="superscript"/>
          </w:rPr>
          <w:t>]</w:t>
        </w:r>
      </w:hyperlink>
      <w:r w:rsidR="009E1B45" w:rsidRPr="00776933">
        <w:rPr>
          <w:szCs w:val="22"/>
        </w:rPr>
        <w:t xml:space="preserve">.  </w:t>
      </w:r>
    </w:p>
    <w:p w14:paraId="02FCE49E" w14:textId="77777777" w:rsidR="00DD3DFB" w:rsidRPr="00776933" w:rsidRDefault="00DD3DFB" w:rsidP="00DD3DFB">
      <w:pPr>
        <w:rPr>
          <w:szCs w:val="22"/>
        </w:rPr>
      </w:pPr>
    </w:p>
    <w:p w14:paraId="0B7A1463" w14:textId="4A9D510E" w:rsidR="00B65ADA" w:rsidRPr="00776933" w:rsidRDefault="00DD3DFB" w:rsidP="00040177">
      <w:pPr>
        <w:numPr>
          <w:ilvl w:val="0"/>
          <w:numId w:val="14"/>
        </w:numPr>
        <w:rPr>
          <w:szCs w:val="22"/>
        </w:rPr>
      </w:pPr>
      <w:bookmarkStart w:id="19" w:name="_Hlk199697138"/>
      <w:r w:rsidRPr="00776933">
        <w:rPr>
          <w:b/>
          <w:bCs/>
          <w:szCs w:val="22"/>
        </w:rPr>
        <w:t>Perfil virtuoso</w:t>
      </w:r>
      <w:r w:rsidRPr="00776933">
        <w:rPr>
          <w:szCs w:val="22"/>
        </w:rPr>
        <w:t xml:space="preserve">: </w:t>
      </w:r>
      <w:r w:rsidR="00B65ADA" w:rsidRPr="00776933">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 Además, creen que la virtud no es algo innato, sino que se cultiva a través de la educación, la experiencia y el esfuerzo constante</w:t>
      </w:r>
      <w:r w:rsidR="00895D32" w:rsidRPr="00776933">
        <w:rPr>
          <w:szCs w:val="22"/>
        </w:rPr>
        <w:t> </w:t>
      </w:r>
      <w:hyperlink w:anchor="bib34" w:history="1">
        <w:r w:rsidR="00B65ADA" w:rsidRPr="00776933">
          <w:rPr>
            <w:rStyle w:val="Hipervnculo"/>
            <w:color w:val="auto"/>
            <w:szCs w:val="22"/>
            <w:u w:val="none"/>
            <w:vertAlign w:val="superscript"/>
          </w:rPr>
          <w:t>[</w:t>
        </w:r>
        <w:r w:rsidR="00B90BDF" w:rsidRPr="00776933">
          <w:rPr>
            <w:rStyle w:val="Hipervnculo"/>
            <w:color w:val="auto"/>
            <w:szCs w:val="22"/>
            <w:u w:val="none"/>
            <w:vertAlign w:val="superscript"/>
          </w:rPr>
          <w:t>34</w:t>
        </w:r>
        <w:r w:rsidR="00B65ADA" w:rsidRPr="00776933">
          <w:rPr>
            <w:rStyle w:val="Hipervnculo"/>
            <w:color w:val="auto"/>
            <w:szCs w:val="22"/>
            <w:u w:val="none"/>
            <w:vertAlign w:val="superscript"/>
          </w:rPr>
          <w:t>]</w:t>
        </w:r>
      </w:hyperlink>
      <w:r w:rsidR="00B65ADA" w:rsidRPr="00776933">
        <w:rPr>
          <w:szCs w:val="22"/>
        </w:rPr>
        <w:t>.</w:t>
      </w:r>
    </w:p>
    <w:bookmarkEnd w:id="19"/>
    <w:p w14:paraId="6A090FDD" w14:textId="77777777" w:rsidR="00DD3DFB" w:rsidRPr="00776933" w:rsidRDefault="00DD3DFB" w:rsidP="00DD3DFB">
      <w:pPr>
        <w:rPr>
          <w:szCs w:val="22"/>
        </w:rPr>
      </w:pPr>
    </w:p>
    <w:p w14:paraId="494C592C" w14:textId="790F522E" w:rsidR="00837A82" w:rsidRPr="00776933" w:rsidRDefault="00DD3DFB" w:rsidP="00DD3DFB">
      <w:pPr>
        <w:numPr>
          <w:ilvl w:val="0"/>
          <w:numId w:val="14"/>
        </w:numPr>
        <w:rPr>
          <w:szCs w:val="22"/>
        </w:rPr>
      </w:pPr>
      <w:r w:rsidRPr="00776933">
        <w:rPr>
          <w:b/>
          <w:bCs/>
          <w:szCs w:val="22"/>
        </w:rPr>
        <w:t>Perfil del cuidado</w:t>
      </w:r>
      <w:r w:rsidRPr="00776933">
        <w:rPr>
          <w:szCs w:val="22"/>
        </w:rPr>
        <w:t>:</w:t>
      </w:r>
      <w:r w:rsidR="00A93FD1" w:rsidRPr="00776933">
        <w:rPr>
          <w:szCs w:val="22"/>
        </w:rPr>
        <w:t xml:space="preserve"> Quién sigue este perfil toma decisiones basadas en la empatía, la responsabilidad y la atención a las relaciones interpersonales </w:t>
      </w:r>
      <w:hyperlink w:anchor="bib35" w:history="1">
        <w:r w:rsidR="00A93FD1"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A93FD1" w:rsidRPr="00776933">
          <w:rPr>
            <w:rStyle w:val="Hipervnculo"/>
            <w:color w:val="auto"/>
            <w:szCs w:val="22"/>
            <w:u w:val="none"/>
            <w:vertAlign w:val="superscript"/>
          </w:rPr>
          <w:t>]</w:t>
        </w:r>
      </w:hyperlink>
      <w:r w:rsidR="00A93FD1" w:rsidRPr="00776933">
        <w:rPr>
          <w:szCs w:val="22"/>
        </w:rPr>
        <w:t xml:space="preserve">. </w:t>
      </w:r>
      <w:r w:rsidR="00CC7B44" w:rsidRPr="00776933">
        <w:rPr>
          <w:szCs w:val="22"/>
        </w:rPr>
        <w:t xml:space="preserve">Entienden el mundo como una red de vínculos en la que surge un compromiso hacia los demás y su bienestar. Son personas que sienten la responsabilidad de evitar el daño y proteger al otro </w:t>
      </w:r>
      <w:hyperlink w:anchor="bib29" w:history="1">
        <w:r w:rsidR="00CC7B44"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CC7B44" w:rsidRPr="00776933">
          <w:rPr>
            <w:rStyle w:val="Hipervnculo"/>
            <w:color w:val="auto"/>
            <w:szCs w:val="22"/>
            <w:u w:val="none"/>
            <w:vertAlign w:val="superscript"/>
          </w:rPr>
          <w:t>]</w:t>
        </w:r>
      </w:hyperlink>
      <w:r w:rsidR="00CC7B44" w:rsidRPr="00776933">
        <w:rPr>
          <w:szCs w:val="22"/>
        </w:rPr>
        <w:t>.</w:t>
      </w:r>
    </w:p>
    <w:p w14:paraId="25F9DAB4" w14:textId="77777777" w:rsidR="00837A82" w:rsidRPr="00776933" w:rsidRDefault="00837A82" w:rsidP="00837A82">
      <w:pPr>
        <w:ind w:left="720"/>
        <w:rPr>
          <w:b/>
          <w:bCs/>
          <w:szCs w:val="22"/>
        </w:rPr>
      </w:pPr>
    </w:p>
    <w:bookmarkEnd w:id="18"/>
    <w:p w14:paraId="049FC7D3" w14:textId="77777777" w:rsidR="00DD3DFB" w:rsidRPr="00776933" w:rsidRDefault="00DD3DFB" w:rsidP="00DD3DFB">
      <w:pPr>
        <w:rPr>
          <w:szCs w:val="22"/>
        </w:rPr>
      </w:pPr>
    </w:p>
    <w:p w14:paraId="7563F140" w14:textId="1998E129" w:rsidR="003B6F51" w:rsidRPr="00776933" w:rsidRDefault="00E67F8A" w:rsidP="00C45D84">
      <w:pPr>
        <w:rPr>
          <w:szCs w:val="22"/>
        </w:rPr>
      </w:pPr>
      <w:r w:rsidRPr="00776933">
        <w:rPr>
          <w:szCs w:val="22"/>
        </w:rPr>
        <w:t xml:space="preserve">Cabe destacar que una misma persona puede identificarse con más de uno de estos perfiles, dependiendo del contexto o del tipo de problema al que se enfrente. Sin embargo, reconocer la existencia de </w:t>
      </w:r>
      <w:r w:rsidR="002B41E6" w:rsidRPr="00776933">
        <w:rPr>
          <w:szCs w:val="22"/>
        </w:rPr>
        <w:t>los diversos</w:t>
      </w:r>
      <w:r w:rsidRPr="00776933">
        <w:rPr>
          <w:szCs w:val="22"/>
        </w:rPr>
        <w:t xml:space="preserve"> perfiles permite entender mejor la diversidad de posturas ante los desafíos éticos que plantea la IA. </w:t>
      </w:r>
    </w:p>
    <w:p w14:paraId="3D963762" w14:textId="45F5537D" w:rsidR="00A54803" w:rsidRPr="00776933" w:rsidRDefault="00A54803" w:rsidP="00C45D84"/>
    <w:p w14:paraId="545308DF" w14:textId="04AE3EC0" w:rsidR="002B41E6" w:rsidRPr="00776933" w:rsidRDefault="002B41E6" w:rsidP="00C45D84">
      <w:pPr>
        <w:pStyle w:val="Ttulo2"/>
      </w:pPr>
      <w:bookmarkStart w:id="20" w:name="_2.4__Ética"/>
      <w:bookmarkStart w:id="21" w:name="_Toc200663170"/>
      <w:bookmarkEnd w:id="20"/>
      <w:r w:rsidRPr="00776933">
        <w:t xml:space="preserve">2.4  Ética </w:t>
      </w:r>
      <w:r w:rsidR="00DE6F59" w:rsidRPr="00776933">
        <w:t xml:space="preserve">en la </w:t>
      </w:r>
      <w:r w:rsidRPr="00776933">
        <w:t>IA</w:t>
      </w:r>
      <w:bookmarkEnd w:id="21"/>
      <w:r w:rsidRPr="00776933">
        <w:t xml:space="preserve"> </w:t>
      </w:r>
    </w:p>
    <w:p w14:paraId="2908258A" w14:textId="77777777" w:rsidR="00C30BDD" w:rsidRPr="00776933" w:rsidRDefault="00C30BDD" w:rsidP="00C45D84"/>
    <w:p w14:paraId="46AC371C" w14:textId="2E00FD0A" w:rsidR="00F069C5" w:rsidRPr="00776933" w:rsidRDefault="005B714A" w:rsidP="002524B4">
      <w:pPr>
        <w:rPr>
          <w:szCs w:val="22"/>
        </w:rPr>
      </w:pPr>
      <w:r w:rsidRPr="00776933">
        <w:rPr>
          <w:szCs w:val="22"/>
        </w:rPr>
        <w:t xml:space="preserve">Kant </w:t>
      </w:r>
      <w:r w:rsidR="00C225F9" w:rsidRPr="00776933">
        <w:rPr>
          <w:szCs w:val="22"/>
        </w:rPr>
        <w:t xml:space="preserve">afirmó </w:t>
      </w:r>
      <w:r w:rsidRPr="00776933">
        <w:rPr>
          <w:szCs w:val="22"/>
        </w:rPr>
        <w:t>“</w:t>
      </w:r>
      <w:r w:rsidR="00C45D84" w:rsidRPr="00776933">
        <w:rPr>
          <w:szCs w:val="22"/>
        </w:rPr>
        <w:t>que la invención del puñal precedió a la conciencia del imperativo categórico (“no matarás”), lo que daba a entender que</w:t>
      </w:r>
      <w:r w:rsidRPr="00776933">
        <w:rPr>
          <w:szCs w:val="22"/>
        </w:rPr>
        <w:t xml:space="preserve"> los avances tecnológicos se anticiparon a las orientaciones morales de </w:t>
      </w:r>
      <w:r w:rsidR="00895D32" w:rsidRPr="00776933">
        <w:rPr>
          <w:szCs w:val="22"/>
        </w:rPr>
        <w:t>cómo</w:t>
      </w:r>
      <w:r w:rsidRPr="00776933">
        <w:rPr>
          <w:szCs w:val="22"/>
        </w:rPr>
        <w:t xml:space="preserve"> hacer uso de ellas</w:t>
      </w:r>
      <w:r w:rsidR="00C45D84" w:rsidRPr="00776933">
        <w:rPr>
          <w:szCs w:val="22"/>
        </w:rPr>
        <w:t xml:space="preserve"> </w:t>
      </w:r>
      <w:hyperlink w:anchor="bib35" w:history="1">
        <w:r w:rsidR="00C45D84"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C45D84" w:rsidRPr="00776933">
          <w:rPr>
            <w:rStyle w:val="Hipervnculo"/>
            <w:color w:val="auto"/>
            <w:szCs w:val="22"/>
            <w:u w:val="none"/>
            <w:vertAlign w:val="superscript"/>
          </w:rPr>
          <w:t>]</w:t>
        </w:r>
      </w:hyperlink>
      <w:r w:rsidR="00C45D84" w:rsidRPr="00776933">
        <w:rPr>
          <w:szCs w:val="22"/>
        </w:rPr>
        <w:t xml:space="preserve">. </w:t>
      </w:r>
      <w:r w:rsidR="00C225F9" w:rsidRPr="00776933">
        <w:rPr>
          <w:szCs w:val="22"/>
        </w:rPr>
        <w:t>Esta reflexión continúa siendo pertinente en la actualidad</w:t>
      </w:r>
      <w:r w:rsidR="00A12A17" w:rsidRPr="00776933">
        <w:rPr>
          <w:szCs w:val="22"/>
        </w:rPr>
        <w:t>. A</w:t>
      </w:r>
      <w:r w:rsidR="00AC1D66" w:rsidRPr="00776933">
        <w:rPr>
          <w:szCs w:val="22"/>
        </w:rPr>
        <w:t>nte el ritmo vertiginoso de los avances tecnológicos relacionados con la inteligencia artificial, en el año 2018</w:t>
      </w:r>
      <w:r w:rsidR="00FA2295" w:rsidRPr="00776933">
        <w:rPr>
          <w:szCs w:val="22"/>
        </w:rPr>
        <w:t xml:space="preserve"> se </w:t>
      </w:r>
      <w:r w:rsidR="00AC1D66" w:rsidRPr="00776933">
        <w:rPr>
          <w:szCs w:val="22"/>
        </w:rPr>
        <w:t>empezaron a sugerir propuesta</w:t>
      </w:r>
      <w:r w:rsidR="00F35A54" w:rsidRPr="00776933">
        <w:rPr>
          <w:szCs w:val="22"/>
        </w:rPr>
        <w:t>s</w:t>
      </w:r>
      <w:r w:rsidR="00AC1D66" w:rsidRPr="00776933">
        <w:rPr>
          <w:szCs w:val="22"/>
        </w:rPr>
        <w:t xml:space="preserve"> de marcos éticos. </w:t>
      </w:r>
    </w:p>
    <w:p w14:paraId="23F28317" w14:textId="77777777" w:rsidR="00F069C5" w:rsidRPr="00776933" w:rsidRDefault="00F069C5" w:rsidP="002524B4">
      <w:pPr>
        <w:rPr>
          <w:szCs w:val="22"/>
        </w:rPr>
      </w:pPr>
    </w:p>
    <w:p w14:paraId="010E09FF" w14:textId="09968FEE" w:rsidR="00F069C5" w:rsidRPr="00776933" w:rsidRDefault="00F069C5" w:rsidP="002524B4">
      <w:pPr>
        <w:rPr>
          <w:szCs w:val="22"/>
        </w:rPr>
      </w:pPr>
      <w:r w:rsidRPr="00776933">
        <w:rPr>
          <w:szCs w:val="22"/>
        </w:rPr>
        <w:t xml:space="preserve">En el contexto de la Unión Europea, en diciembre de 2018 el grupo </w:t>
      </w:r>
      <w:r w:rsidRPr="00776933">
        <w:rPr>
          <w:i/>
          <w:iCs/>
          <w:szCs w:val="22"/>
        </w:rPr>
        <w:t>AI4People</w:t>
      </w:r>
      <w:r w:rsidRPr="00776933">
        <w:rPr>
          <w:szCs w:val="22"/>
        </w:rPr>
        <w:t xml:space="preserve"> propuso</w:t>
      </w:r>
      <w:r w:rsidR="00FA2295" w:rsidRPr="00776933">
        <w:rPr>
          <w:szCs w:val="22"/>
        </w:rPr>
        <w:t xml:space="preserve"> </w:t>
      </w:r>
      <w:r w:rsidRPr="00776933">
        <w:rPr>
          <w:szCs w:val="22"/>
        </w:rPr>
        <w:t>“</w:t>
      </w:r>
      <w:r w:rsidRPr="00776933">
        <w:rPr>
          <w:i/>
          <w:iCs/>
          <w:szCs w:val="22"/>
        </w:rPr>
        <w:t>Ethical Framework for a Good AI Society: Opportunities, Risks, Principles and Recommendations</w:t>
      </w:r>
      <w:r w:rsidRPr="00776933">
        <w:rPr>
          <w:szCs w:val="22"/>
        </w:rPr>
        <w:t>”. En abril de 2019, la Comisión Europea presentó las “</w:t>
      </w:r>
      <w:r w:rsidRPr="00776933">
        <w:rPr>
          <w:i/>
          <w:iCs/>
          <w:szCs w:val="22"/>
        </w:rPr>
        <w:t>Ethics Guidelines for Trustworthy AI</w:t>
      </w:r>
      <w:r w:rsidRPr="00776933">
        <w:rPr>
          <w:szCs w:val="22"/>
        </w:rPr>
        <w:t xml:space="preserve">”, elaboradas por el </w:t>
      </w:r>
      <w:r w:rsidRPr="00776933">
        <w:rPr>
          <w:i/>
          <w:iCs/>
          <w:szCs w:val="22"/>
        </w:rPr>
        <w:t>High-Level Expert Group on Artificial Intelligence</w:t>
      </w:r>
      <w:r w:rsidRPr="00776933">
        <w:rPr>
          <w:szCs w:val="22"/>
        </w:rPr>
        <w:t xml:space="preserve">. Asimismo, en noviembre de 2018, la Universidad de Deusto presentó la </w:t>
      </w:r>
      <w:r w:rsidRPr="00776933">
        <w:rPr>
          <w:i/>
          <w:iCs/>
          <w:szCs w:val="22"/>
        </w:rPr>
        <w:t>“Declaración de Derechos Humanos para un Entorno Digital</w:t>
      </w:r>
      <w:r w:rsidRPr="00776933">
        <w:rPr>
          <w:szCs w:val="22"/>
        </w:rPr>
        <w:t xml:space="preserve">” </w:t>
      </w:r>
      <w:hyperlink w:anchor="bib35" w:history="1">
        <w:r w:rsidR="00776933" w:rsidRPr="00776933">
          <w:rPr>
            <w:rStyle w:val="Hipervnculo"/>
            <w:color w:val="auto"/>
            <w:szCs w:val="22"/>
            <w:u w:val="none"/>
            <w:vertAlign w:val="superscript"/>
          </w:rPr>
          <w:t>[35]</w:t>
        </w:r>
      </w:hyperlink>
      <w:r w:rsidRPr="00776933">
        <w:rPr>
          <w:szCs w:val="22"/>
        </w:rPr>
        <w:t>.</w:t>
      </w:r>
    </w:p>
    <w:p w14:paraId="6C35E091" w14:textId="77777777" w:rsidR="00F069C5" w:rsidRPr="00776933" w:rsidRDefault="00F069C5" w:rsidP="002524B4">
      <w:pPr>
        <w:rPr>
          <w:szCs w:val="22"/>
        </w:rPr>
      </w:pPr>
    </w:p>
    <w:p w14:paraId="3477467B" w14:textId="57DE4D1D" w:rsidR="003A07B8" w:rsidRPr="00776933" w:rsidRDefault="00AC1D66" w:rsidP="002524B4">
      <w:pPr>
        <w:rPr>
          <w:szCs w:val="22"/>
        </w:rPr>
      </w:pPr>
      <w:r w:rsidRPr="00776933">
        <w:rPr>
          <w:szCs w:val="22"/>
        </w:rPr>
        <w:t xml:space="preserve">En esta misma línea de preocupación, la </w:t>
      </w:r>
      <w:r w:rsidR="003A07B8" w:rsidRPr="00776933">
        <w:rPr>
          <w:szCs w:val="22"/>
        </w:rPr>
        <w:t xml:space="preserve">UNESCO </w:t>
      </w:r>
      <w:r w:rsidR="00C225F9" w:rsidRPr="00776933">
        <w:rPr>
          <w:szCs w:val="22"/>
        </w:rPr>
        <w:t xml:space="preserve">expresó su preocupación por los </w:t>
      </w:r>
      <w:r w:rsidR="00F35A54" w:rsidRPr="00776933">
        <w:rPr>
          <w:szCs w:val="22"/>
        </w:rPr>
        <w:t>riesgos</w:t>
      </w:r>
      <w:r w:rsidR="00C225F9" w:rsidRPr="00776933">
        <w:rPr>
          <w:szCs w:val="22"/>
        </w:rPr>
        <w:t xml:space="preserve"> éticos</w:t>
      </w:r>
      <w:r w:rsidR="00FE049A" w:rsidRPr="00776933">
        <w:rPr>
          <w:szCs w:val="22"/>
        </w:rPr>
        <w:t xml:space="preserve"> emergentes</w:t>
      </w:r>
      <w:r w:rsidR="003A07B8" w:rsidRPr="00776933">
        <w:rPr>
          <w:szCs w:val="22"/>
        </w:rPr>
        <w:t xml:space="preserve"> durante la conferencia General de la UNESCO celebrada en noviembre del año 2021 </w:t>
      </w:r>
      <w:hyperlink w:anchor="bib1" w:history="1">
        <w:r w:rsidR="003A07B8" w:rsidRPr="00776933">
          <w:rPr>
            <w:rStyle w:val="Hipervnculo"/>
            <w:color w:val="auto"/>
            <w:szCs w:val="22"/>
            <w:u w:val="none"/>
            <w:vertAlign w:val="superscript"/>
          </w:rPr>
          <w:t>[1]</w:t>
        </w:r>
      </w:hyperlink>
      <w:r w:rsidR="003A07B8" w:rsidRPr="00776933">
        <w:rPr>
          <w:szCs w:val="22"/>
        </w:rPr>
        <w:t>.</w:t>
      </w:r>
    </w:p>
    <w:p w14:paraId="15201D3E" w14:textId="77777777" w:rsidR="003A07B8" w:rsidRPr="00776933" w:rsidRDefault="003A07B8" w:rsidP="002524B4">
      <w:pPr>
        <w:rPr>
          <w:szCs w:val="22"/>
        </w:rPr>
      </w:pPr>
    </w:p>
    <w:p w14:paraId="433F0570" w14:textId="393421E8" w:rsidR="001F4FCD" w:rsidRPr="00776933" w:rsidRDefault="00FE049A" w:rsidP="001F4FCD">
      <w:pPr>
        <w:rPr>
          <w:szCs w:val="22"/>
        </w:rPr>
      </w:pPr>
      <w:r w:rsidRPr="00776933">
        <w:rPr>
          <w:szCs w:val="22"/>
        </w:rPr>
        <w:t>Como respuesta,</w:t>
      </w:r>
      <w:r w:rsidR="003A07B8" w:rsidRPr="00776933">
        <w:rPr>
          <w:szCs w:val="22"/>
        </w:rPr>
        <w:t xml:space="preserve"> </w:t>
      </w:r>
      <w:r w:rsidRPr="00776933">
        <w:rPr>
          <w:szCs w:val="22"/>
        </w:rPr>
        <w:t>la or</w:t>
      </w:r>
      <w:r w:rsidR="00C225F9" w:rsidRPr="00776933">
        <w:rPr>
          <w:szCs w:val="22"/>
        </w:rPr>
        <w:t xml:space="preserve">ganización propuso </w:t>
      </w:r>
      <w:r w:rsidRPr="00776933">
        <w:rPr>
          <w:szCs w:val="22"/>
        </w:rPr>
        <w:t xml:space="preserve">la primera norma de alcance mundial en materia de la ética de </w:t>
      </w:r>
      <w:r w:rsidR="00F35A54" w:rsidRPr="00776933">
        <w:rPr>
          <w:szCs w:val="22"/>
        </w:rPr>
        <w:t>la</w:t>
      </w:r>
      <w:r w:rsidRPr="00776933">
        <w:rPr>
          <w:szCs w:val="22"/>
        </w:rPr>
        <w:t xml:space="preserve"> IA, conocida como </w:t>
      </w:r>
      <w:r w:rsidR="003A07B8" w:rsidRPr="00776933">
        <w:rPr>
          <w:szCs w:val="22"/>
        </w:rPr>
        <w:t>“</w:t>
      </w:r>
      <w:r w:rsidR="003A07B8" w:rsidRPr="00776933">
        <w:rPr>
          <w:i/>
          <w:iCs/>
          <w:szCs w:val="22"/>
        </w:rPr>
        <w:t>The Recommendation on the Ethics of Artificial Intelligence”</w:t>
      </w:r>
      <w:r w:rsidR="003A07B8" w:rsidRPr="00776933">
        <w:rPr>
          <w:szCs w:val="22"/>
        </w:rPr>
        <w:t>. Esta fue aprobada por unanimidad por los 193 Estados miembros en dicha conferencia</w:t>
      </w:r>
      <w:r w:rsidR="00776933" w:rsidRPr="00776933">
        <w:rPr>
          <w:szCs w:val="22"/>
        </w:rPr>
        <w:t xml:space="preserve"> </w:t>
      </w:r>
      <w:hyperlink w:anchor="bib1" w:history="1">
        <w:r w:rsidR="00776933" w:rsidRPr="00776933">
          <w:rPr>
            <w:rStyle w:val="Hipervnculo"/>
            <w:color w:val="auto"/>
            <w:szCs w:val="22"/>
            <w:u w:val="none"/>
            <w:vertAlign w:val="superscript"/>
          </w:rPr>
          <w:t>[1]</w:t>
        </w:r>
      </w:hyperlink>
      <w:r w:rsidRPr="00776933">
        <w:rPr>
          <w:szCs w:val="22"/>
        </w:rPr>
        <w:t>.</w:t>
      </w:r>
      <w:r w:rsidR="001F4FCD" w:rsidRPr="00776933">
        <w:rPr>
          <w:szCs w:val="22"/>
        </w:rPr>
        <w:t xml:space="preserve"> La Recomendación se centra en la protección de los derechos humanos, centrándose en cuatro valores fundamentales orientados a maximizar el bien para la humanidad, los individuos, la sociedad y el medioambiente </w:t>
      </w:r>
      <w:hyperlink w:anchor="bib1" w:history="1">
        <w:r w:rsidR="00776933" w:rsidRPr="00776933">
          <w:rPr>
            <w:rStyle w:val="Hipervnculo"/>
            <w:color w:val="auto"/>
            <w:szCs w:val="22"/>
            <w:u w:val="none"/>
            <w:vertAlign w:val="superscript"/>
          </w:rPr>
          <w:t>[1]</w:t>
        </w:r>
      </w:hyperlink>
      <w:r w:rsidR="001F4FCD" w:rsidRPr="00776933">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29"/>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227082FD" w:rsidR="00D1763E" w:rsidRPr="00DE6213" w:rsidRDefault="00D1763E" w:rsidP="00DD2C67">
      <w:pPr>
        <w:jc w:val="center"/>
        <w:rPr>
          <w:i/>
          <w:iCs/>
          <w:color w:val="404040" w:themeColor="text1" w:themeTint="BF"/>
          <w:sz w:val="20"/>
          <w:szCs w:val="20"/>
        </w:rPr>
      </w:pPr>
      <w:bookmarkStart w:id="22" w:name="figura2"/>
      <w:r w:rsidRPr="00DE6213">
        <w:rPr>
          <w:i/>
          <w:iCs/>
          <w:color w:val="404040" w:themeColor="text1" w:themeTint="BF"/>
          <w:sz w:val="20"/>
          <w:szCs w:val="20"/>
        </w:rPr>
        <w:t xml:space="preserve">Figura </w:t>
      </w:r>
      <w:r w:rsidR="004313A8">
        <w:rPr>
          <w:i/>
          <w:iCs/>
          <w:color w:val="404040" w:themeColor="text1" w:themeTint="BF"/>
          <w:sz w:val="20"/>
          <w:szCs w:val="20"/>
        </w:rPr>
        <w:t>2</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bookmarkEnd w:id="22"/>
    <w:p w14:paraId="5D764C5C" w14:textId="77777777" w:rsidR="00E70C50" w:rsidRDefault="00E70C50" w:rsidP="00DE6F59">
      <w:pPr>
        <w:jc w:val="left"/>
        <w:rPr>
          <w:szCs w:val="22"/>
        </w:rPr>
      </w:pPr>
    </w:p>
    <w:p w14:paraId="0640708F" w14:textId="53494967" w:rsidR="007C524F" w:rsidRDefault="00F069C5" w:rsidP="001F4FCD">
      <w:pPr>
        <w:rPr>
          <w:szCs w:val="22"/>
        </w:rPr>
      </w:pPr>
      <w:r w:rsidRPr="000B652B">
        <w:rPr>
          <w:szCs w:val="22"/>
        </w:rPr>
        <w:t>Además de estas iniciativas institucionales, en los últimos años ha cobrado protagonismo un concepto clave en el ámbito de la inteligencia artificial ética: el alineamiento de valores (</w:t>
      </w:r>
      <w:r w:rsidR="00DA6006" w:rsidRPr="000B652B">
        <w:rPr>
          <w:szCs w:val="22"/>
        </w:rPr>
        <w:t xml:space="preserve">AI </w:t>
      </w:r>
      <w:r w:rsidRPr="000B652B">
        <w:rPr>
          <w:i/>
          <w:iCs/>
          <w:szCs w:val="22"/>
        </w:rPr>
        <w:t>Value Alignment</w:t>
      </w:r>
      <w:r w:rsidRPr="000B652B">
        <w:rPr>
          <w:szCs w:val="22"/>
        </w:rPr>
        <w:t>)</w:t>
      </w:r>
      <w:r w:rsidR="00895D32" w:rsidRPr="000B652B">
        <w:rPr>
          <w:szCs w:val="22"/>
        </w:rPr>
        <w:t> </w:t>
      </w:r>
      <w:r w:rsidRPr="000B652B">
        <w:rPr>
          <w:szCs w:val="22"/>
        </w:rPr>
        <w:t xml:space="preserve"> </w:t>
      </w:r>
      <w:hyperlink w:anchor="bib36" w:history="1">
        <w:r w:rsidRPr="000B652B">
          <w:rPr>
            <w:rStyle w:val="Hipervnculo"/>
            <w:color w:val="auto"/>
            <w:szCs w:val="22"/>
            <w:u w:val="none"/>
            <w:vertAlign w:val="superscript"/>
          </w:rPr>
          <w:t>[</w:t>
        </w:r>
        <w:r w:rsidR="00D773A5" w:rsidRPr="000B652B">
          <w:rPr>
            <w:rStyle w:val="Hipervnculo"/>
            <w:color w:val="auto"/>
            <w:szCs w:val="22"/>
            <w:u w:val="none"/>
            <w:vertAlign w:val="superscript"/>
          </w:rPr>
          <w:t>36</w:t>
        </w:r>
        <w:r w:rsidRPr="000B652B">
          <w:rPr>
            <w:rStyle w:val="Hipervnculo"/>
            <w:color w:val="auto"/>
            <w:szCs w:val="22"/>
            <w:u w:val="none"/>
            <w:vertAlign w:val="superscript"/>
          </w:rPr>
          <w:t>]</w:t>
        </w:r>
      </w:hyperlink>
      <w:r w:rsidRPr="000B652B">
        <w:rPr>
          <w:szCs w:val="22"/>
        </w:rPr>
        <w:t>.</w:t>
      </w:r>
    </w:p>
    <w:p w14:paraId="208B0A28" w14:textId="77777777" w:rsidR="000B652B" w:rsidRPr="000B652B" w:rsidRDefault="000B652B" w:rsidP="001F4FCD">
      <w:pPr>
        <w:rPr>
          <w:szCs w:val="22"/>
        </w:rPr>
      </w:pPr>
    </w:p>
    <w:p w14:paraId="1340CDCE" w14:textId="22B841A8" w:rsidR="007C524F" w:rsidRPr="000B652B" w:rsidRDefault="007C524F" w:rsidP="007C524F">
      <w:pPr>
        <w:pStyle w:val="Ttulo3"/>
      </w:pPr>
      <w:bookmarkStart w:id="23" w:name="_Toc200663171"/>
      <w:bookmarkStart w:id="24" w:name="_2.4.1_Alineamiento_de"/>
      <w:bookmarkEnd w:id="24"/>
      <w:r w:rsidRPr="000B652B">
        <w:t xml:space="preserve">2.4.1 Alineamiento de valores en la IA (IA </w:t>
      </w:r>
      <w:r w:rsidRPr="000B652B">
        <w:rPr>
          <w:i/>
          <w:iCs/>
        </w:rPr>
        <w:t xml:space="preserve">Value </w:t>
      </w:r>
      <w:r w:rsidRPr="000B652B">
        <w:rPr>
          <w:i/>
          <w:iCs/>
          <w:sz w:val="24"/>
        </w:rPr>
        <w:t>Alignment</w:t>
      </w:r>
      <w:r w:rsidRPr="000B652B">
        <w:t>)</w:t>
      </w:r>
      <w:bookmarkEnd w:id="23"/>
    </w:p>
    <w:p w14:paraId="5370E295" w14:textId="77777777" w:rsidR="00F069C5" w:rsidRPr="000B652B" w:rsidRDefault="00F069C5" w:rsidP="001F4FCD">
      <w:pPr>
        <w:rPr>
          <w:szCs w:val="22"/>
        </w:rPr>
      </w:pPr>
    </w:p>
    <w:p w14:paraId="2B89BF95" w14:textId="0162976B" w:rsidR="00F069C5" w:rsidRPr="000B652B" w:rsidRDefault="00F35A54" w:rsidP="001F4FCD">
      <w:pPr>
        <w:rPr>
          <w:szCs w:val="22"/>
        </w:rPr>
      </w:pPr>
      <w:r w:rsidRPr="000B652B">
        <w:rPr>
          <w:szCs w:val="22"/>
        </w:rPr>
        <w:t>Este enfoque</w:t>
      </w:r>
      <w:r w:rsidR="00F069C5" w:rsidRPr="000B652B">
        <w:rPr>
          <w:szCs w:val="22"/>
        </w:rPr>
        <w:t xml:space="preserve"> se centra en la responsabilidad humana, </w:t>
      </w:r>
      <w:r w:rsidRPr="000B652B">
        <w:rPr>
          <w:szCs w:val="22"/>
        </w:rPr>
        <w:t>destacando</w:t>
      </w:r>
      <w:r w:rsidR="00F069C5" w:rsidRPr="000B652B">
        <w:rPr>
          <w:szCs w:val="22"/>
        </w:rPr>
        <w:t xml:space="preserve"> que los seres </w:t>
      </w:r>
      <w:r w:rsidRPr="000B652B">
        <w:rPr>
          <w:szCs w:val="22"/>
        </w:rPr>
        <w:t>humanos</w:t>
      </w:r>
      <w:r w:rsidR="00F069C5" w:rsidRPr="000B652B">
        <w:rPr>
          <w:szCs w:val="22"/>
        </w:rPr>
        <w:t xml:space="preserve"> son responsables de los impactos éticos y sociales de los sistemas de IA, </w:t>
      </w:r>
      <w:r w:rsidRPr="000B652B">
        <w:rPr>
          <w:szCs w:val="22"/>
        </w:rPr>
        <w:t>incluso cuando estos sistemas superan la inteligencia humana y su control se vuelve un desafí</w:t>
      </w:r>
      <w:r w:rsidR="00DA6006" w:rsidRPr="000B652B">
        <w:rPr>
          <w:szCs w:val="22"/>
        </w:rPr>
        <w:t xml:space="preserve">o. Este concepto es fundamental para poder asegurar que el comportamiento de la IA sigue y respeta los valores humanos </w:t>
      </w:r>
      <w:hyperlink w:anchor="bib36" w:history="1">
        <w:r w:rsidR="007279A7" w:rsidRPr="000B652B">
          <w:rPr>
            <w:rStyle w:val="Hipervnculo"/>
            <w:color w:val="auto"/>
            <w:szCs w:val="22"/>
            <w:u w:val="none"/>
            <w:vertAlign w:val="superscript"/>
          </w:rPr>
          <w:t>[36]</w:t>
        </w:r>
      </w:hyperlink>
      <w:r w:rsidR="00DA6006" w:rsidRPr="000B652B">
        <w:rPr>
          <w:szCs w:val="22"/>
        </w:rPr>
        <w:t xml:space="preserve">. </w:t>
      </w:r>
      <w:r w:rsidRPr="000B652B">
        <w:rPr>
          <w:szCs w:val="22"/>
        </w:rPr>
        <w:t xml:space="preserve"> </w:t>
      </w:r>
    </w:p>
    <w:p w14:paraId="718488B6" w14:textId="77777777" w:rsidR="00844A9F" w:rsidRPr="000B652B" w:rsidRDefault="00844A9F" w:rsidP="001F4FCD">
      <w:pPr>
        <w:rPr>
          <w:szCs w:val="22"/>
        </w:rPr>
      </w:pPr>
    </w:p>
    <w:p w14:paraId="469D041A" w14:textId="30111E86" w:rsidR="00022CC4" w:rsidRPr="000B652B" w:rsidRDefault="00022CC4" w:rsidP="00022CC4">
      <w:pPr>
        <w:rPr>
          <w:szCs w:val="22"/>
        </w:rPr>
      </w:pPr>
      <w:r w:rsidRPr="000B652B">
        <w:rPr>
          <w:szCs w:val="22"/>
        </w:rPr>
        <w:t xml:space="preserve">Ahora bien, ¿cuáles son esos valores humanos que deben guiar el alineamiento de la IA? El principal problema es que los valores humanos suelen ser bastante abstractos, y varían significativamente según el contexto cultural, el país o la situación concreta </w:t>
      </w:r>
      <w:hyperlink w:anchor="bib36" w:history="1">
        <w:r w:rsidR="007279A7" w:rsidRPr="000B652B">
          <w:rPr>
            <w:rStyle w:val="Hipervnculo"/>
            <w:color w:val="auto"/>
            <w:szCs w:val="22"/>
            <w:u w:val="none"/>
            <w:vertAlign w:val="superscript"/>
          </w:rPr>
          <w:t>[36]</w:t>
        </w:r>
      </w:hyperlink>
      <w:r w:rsidRPr="000B652B">
        <w:rPr>
          <w:szCs w:val="22"/>
        </w:rPr>
        <w:t>.</w:t>
      </w:r>
    </w:p>
    <w:p w14:paraId="1755F9CA" w14:textId="77777777" w:rsidR="007279A7" w:rsidRPr="000B652B" w:rsidRDefault="007279A7" w:rsidP="00022CC4">
      <w:pPr>
        <w:rPr>
          <w:szCs w:val="22"/>
        </w:rPr>
      </w:pPr>
    </w:p>
    <w:p w14:paraId="10B34605" w14:textId="32E378DA" w:rsidR="00022CC4" w:rsidRPr="000B652B" w:rsidRDefault="00DE5886" w:rsidP="00022CC4">
      <w:pPr>
        <w:rPr>
          <w:szCs w:val="22"/>
        </w:rPr>
      </w:pPr>
      <w:r w:rsidRPr="000B652B">
        <w:rPr>
          <w:szCs w:val="22"/>
        </w:rPr>
        <w:t>Por</w:t>
      </w:r>
      <w:r w:rsidR="00022CC4" w:rsidRPr="000B652B">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hyperlink w:anchor="bib36" w:history="1">
        <w:r w:rsidR="007279A7" w:rsidRPr="000B652B">
          <w:rPr>
            <w:rStyle w:val="Hipervnculo"/>
            <w:color w:val="auto"/>
            <w:szCs w:val="22"/>
            <w:u w:val="none"/>
            <w:vertAlign w:val="superscript"/>
          </w:rPr>
          <w:t>[36]</w:t>
        </w:r>
      </w:hyperlink>
      <w:r w:rsidR="00022CC4" w:rsidRPr="000B652B">
        <w:rPr>
          <w:szCs w:val="22"/>
        </w:rPr>
        <w:t>.</w:t>
      </w:r>
    </w:p>
    <w:p w14:paraId="43578047" w14:textId="77777777" w:rsidR="00F069C5" w:rsidRPr="000B652B" w:rsidRDefault="00F069C5" w:rsidP="001F4FCD">
      <w:pPr>
        <w:rPr>
          <w:szCs w:val="22"/>
        </w:rPr>
      </w:pPr>
    </w:p>
    <w:p w14:paraId="16775834" w14:textId="1D6C6578" w:rsidR="00CE2C42" w:rsidRPr="000B652B" w:rsidRDefault="00CE2C42" w:rsidP="001F4FCD">
      <w:pPr>
        <w:rPr>
          <w:szCs w:val="22"/>
        </w:rPr>
      </w:pPr>
      <w:r w:rsidRPr="000B652B">
        <w:rPr>
          <w:szCs w:val="22"/>
        </w:rPr>
        <w:t xml:space="preserve">El alineamiento de valores en sistemas de IA no puede limitarse a una simple </w:t>
      </w:r>
      <w:r w:rsidRPr="004313A8">
        <w:rPr>
          <w:szCs w:val="22"/>
        </w:rPr>
        <w:t>incorporación técnica, sino que requiere una combinación de mecanismos técnicos y procesos organizativos</w:t>
      </w:r>
      <w:r w:rsidR="00F872CA" w:rsidRPr="004313A8">
        <w:rPr>
          <w:szCs w:val="22"/>
        </w:rPr>
        <w:t xml:space="preserve"> (</w:t>
      </w:r>
      <w:r w:rsidR="00F872CA" w:rsidRPr="004313A8">
        <w:rPr>
          <w:i/>
          <w:iCs/>
          <w:szCs w:val="22"/>
        </w:rPr>
        <w:t xml:space="preserve">Figura </w:t>
      </w:r>
      <w:r w:rsidR="004313A8" w:rsidRPr="004313A8">
        <w:rPr>
          <w:i/>
          <w:iCs/>
          <w:szCs w:val="22"/>
        </w:rPr>
        <w:t>3</w:t>
      </w:r>
      <w:r w:rsidR="00F872CA" w:rsidRPr="004313A8">
        <w:rPr>
          <w:szCs w:val="22"/>
        </w:rPr>
        <w:t>)</w:t>
      </w:r>
      <w:r w:rsidRPr="004313A8">
        <w:rPr>
          <w:szCs w:val="22"/>
        </w:rPr>
        <w:t>. Este</w:t>
      </w:r>
      <w:r w:rsidRPr="000B652B">
        <w:rPr>
          <w:szCs w:val="22"/>
        </w:rPr>
        <w:t xml:space="preserve"> proceso suele comenzar con el análisis de los escenarios de despliegue, la consulta con múltiples partes interesadas y la formación de desarrolladores y usuarios </w:t>
      </w:r>
      <w:hyperlink w:anchor="bib36" w:history="1">
        <w:r w:rsidR="007279A7" w:rsidRPr="000B652B">
          <w:rPr>
            <w:rStyle w:val="Hipervnculo"/>
            <w:color w:val="auto"/>
            <w:szCs w:val="22"/>
            <w:u w:val="none"/>
            <w:vertAlign w:val="superscript"/>
          </w:rPr>
          <w:t>[36]</w:t>
        </w:r>
      </w:hyperlink>
      <w:r w:rsidRPr="000B652B">
        <w:rPr>
          <w:szCs w:val="22"/>
        </w:rPr>
        <w:t>.</w:t>
      </w:r>
    </w:p>
    <w:p w14:paraId="74CF3F3B" w14:textId="77777777" w:rsidR="00CE2C42" w:rsidRPr="000B652B" w:rsidRDefault="00CE2C42" w:rsidP="001F4FCD">
      <w:pPr>
        <w:rPr>
          <w:szCs w:val="22"/>
        </w:rPr>
      </w:pPr>
    </w:p>
    <w:p w14:paraId="1B7B6348" w14:textId="6204B26B" w:rsidR="00F872CA" w:rsidRPr="000B652B" w:rsidRDefault="00CE2C42" w:rsidP="001F4FCD">
      <w:pPr>
        <w:rPr>
          <w:szCs w:val="22"/>
        </w:rPr>
      </w:pPr>
      <w:r w:rsidRPr="000B652B">
        <w:rPr>
          <w:szCs w:val="22"/>
        </w:rPr>
        <w:t>Hay muchos valores para tener en cuenta, cada uno de ellos con un gran estudio y discusiones a nivel social y técnico. Uno de ellos especialmente relevante en este contexto es la justicia</w:t>
      </w:r>
      <w:r w:rsidRPr="000B652B">
        <w:t>, q</w:t>
      </w:r>
      <w:r w:rsidRPr="000B652B">
        <w:rPr>
          <w:szCs w:val="22"/>
        </w:rPr>
        <w:t xml:space="preserve">ue ha sido objeto de estudio incluso antes del </w:t>
      </w:r>
      <w:r w:rsidR="00CA1388" w:rsidRPr="000B652B">
        <w:rPr>
          <w:szCs w:val="22"/>
        </w:rPr>
        <w:t>inicio</w:t>
      </w:r>
      <w:r w:rsidRPr="000B652B">
        <w:rPr>
          <w:szCs w:val="22"/>
        </w:rPr>
        <w:t xml:space="preserve"> de la IA generativa. Este valor se ha aplicado en sistemas clasificadores y predictores para identificar y mitigar sesgos </w:t>
      </w:r>
      <w:hyperlink w:anchor="bib36" w:history="1">
        <w:r w:rsidR="007279A7" w:rsidRPr="000B652B">
          <w:rPr>
            <w:rStyle w:val="Hipervnculo"/>
            <w:color w:val="auto"/>
            <w:szCs w:val="22"/>
            <w:u w:val="none"/>
            <w:vertAlign w:val="superscript"/>
          </w:rPr>
          <w:t>[36]</w:t>
        </w:r>
      </w:hyperlink>
      <w:r w:rsidRPr="000B652B">
        <w:rPr>
          <w:szCs w:val="22"/>
        </w:rPr>
        <w:t xml:space="preserve">. </w:t>
      </w:r>
    </w:p>
    <w:p w14:paraId="68B2B6F6" w14:textId="4BA1DBD5" w:rsidR="00CE2C42" w:rsidRPr="000B652B" w:rsidRDefault="00F872CA" w:rsidP="001F4FCD">
      <w:pPr>
        <w:rPr>
          <w:szCs w:val="22"/>
        </w:rPr>
      </w:pPr>
      <w:r w:rsidRPr="000B652B">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5A619710" w:rsidR="00D63D28" w:rsidRPr="000B652B" w:rsidRDefault="00F872CA" w:rsidP="00D63D28">
      <w:pPr>
        <w:rPr>
          <w:szCs w:val="22"/>
        </w:rPr>
      </w:pPr>
      <w:r w:rsidRPr="000B652B">
        <w:rPr>
          <w:szCs w:val="22"/>
        </w:rPr>
        <w:t xml:space="preserve">Otro valor fundamental es la transparencia. Para construir una base sólida de confianza, los usuarios deben conocer qué recursos, pruebas y criterios han utilizado los desarrolladores para verificar y validar dichos valores </w:t>
      </w:r>
      <w:hyperlink w:anchor="bib36" w:history="1">
        <w:r w:rsidR="000B652B" w:rsidRPr="000B652B">
          <w:rPr>
            <w:rStyle w:val="Hipervnculo"/>
            <w:color w:val="auto"/>
            <w:szCs w:val="22"/>
            <w:u w:val="none"/>
            <w:vertAlign w:val="superscript"/>
          </w:rPr>
          <w:t>[36]</w:t>
        </w:r>
      </w:hyperlink>
      <w:r w:rsidRPr="000B652B">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03F92FB1">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7FE0F870" w:rsidR="00DE6451" w:rsidRPr="00DE6213" w:rsidRDefault="00DE6451" w:rsidP="00DE6451">
      <w:pPr>
        <w:jc w:val="center"/>
        <w:rPr>
          <w:color w:val="404040" w:themeColor="text1" w:themeTint="BF"/>
          <w:sz w:val="20"/>
          <w:szCs w:val="20"/>
        </w:rPr>
      </w:pPr>
      <w:bookmarkStart w:id="25" w:name="figura3"/>
      <w:r w:rsidRPr="00DE6213">
        <w:rPr>
          <w:i/>
          <w:iCs/>
          <w:color w:val="404040" w:themeColor="text1" w:themeTint="BF"/>
          <w:sz w:val="20"/>
          <w:szCs w:val="20"/>
        </w:rPr>
        <w:t xml:space="preserve">Figura </w:t>
      </w:r>
      <w:r w:rsidR="004313A8">
        <w:rPr>
          <w:i/>
          <w:iCs/>
          <w:color w:val="404040" w:themeColor="text1" w:themeTint="BF"/>
          <w:sz w:val="20"/>
          <w:szCs w:val="20"/>
        </w:rPr>
        <w:t>3</w:t>
      </w:r>
      <w:bookmarkEnd w:id="25"/>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6B209879" w:rsidR="00B978AB" w:rsidRPr="000B652B" w:rsidRDefault="007C524F" w:rsidP="001F4FCD">
      <w:pPr>
        <w:rPr>
          <w:szCs w:val="22"/>
        </w:rPr>
      </w:pPr>
      <w:r w:rsidRPr="000B652B">
        <w:rPr>
          <w:szCs w:val="22"/>
        </w:rPr>
        <w:t>Integrar los valores humanos en los procesos de la IA de manera continua requiere un</w:t>
      </w:r>
      <w:r w:rsidR="007A67F3" w:rsidRPr="000B652B">
        <w:rPr>
          <w:szCs w:val="22"/>
        </w:rPr>
        <w:t xml:space="preserve"> </w:t>
      </w:r>
      <w:r w:rsidR="002A2758" w:rsidRPr="000B652B">
        <w:rPr>
          <w:szCs w:val="22"/>
        </w:rPr>
        <w:t>enfoque ético y multidisciplinar, donde la filosofía moral desempeñe un papel crucial</w:t>
      </w:r>
      <w:r w:rsidR="008A18AF" w:rsidRPr="000B652B">
        <w:rPr>
          <w:szCs w:val="22"/>
        </w:rPr>
        <w:t xml:space="preserve">, ya que no solo fundamentan gran parte de los valores humanos y normas sociales aceptadas, sino que también inspiran muchos de los principios y guías que orientan la ética en inteligencia artificial </w:t>
      </w:r>
      <w:hyperlink w:anchor="bib36" w:history="1">
        <w:r w:rsidR="000B652B" w:rsidRPr="000B652B">
          <w:rPr>
            <w:rStyle w:val="Hipervnculo"/>
            <w:color w:val="auto"/>
            <w:szCs w:val="22"/>
            <w:u w:val="none"/>
            <w:vertAlign w:val="superscript"/>
          </w:rPr>
          <w:t>[36]</w:t>
        </w:r>
      </w:hyperlink>
      <w:r w:rsidR="008A18AF" w:rsidRPr="000B652B">
        <w:rPr>
          <w:szCs w:val="22"/>
        </w:rPr>
        <w:t xml:space="preserve">. </w:t>
      </w:r>
    </w:p>
    <w:p w14:paraId="66F5C79A" w14:textId="77777777" w:rsidR="00B978AB" w:rsidRPr="000B652B" w:rsidRDefault="00B978AB" w:rsidP="001F4FCD">
      <w:pPr>
        <w:rPr>
          <w:szCs w:val="22"/>
        </w:rPr>
      </w:pPr>
    </w:p>
    <w:p w14:paraId="13B70140" w14:textId="36F3B235" w:rsidR="00B978AB" w:rsidRPr="000B652B" w:rsidRDefault="00B978AB" w:rsidP="001F4FCD">
      <w:pPr>
        <w:rPr>
          <w:szCs w:val="22"/>
        </w:rPr>
      </w:pPr>
      <w:r w:rsidRPr="000B652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sidRPr="000B652B">
        <w:rPr>
          <w:szCs w:val="22"/>
        </w:rPr>
        <w:t>ó</w:t>
      </w:r>
      <w:r w:rsidRPr="000B652B">
        <w:rPr>
          <w:szCs w:val="22"/>
        </w:rPr>
        <w:t xml:space="preserve">lo han orientado reflexiones académicas, sino que también han influido en la elaboración de marcos regulatorios concreto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919E94C" w14:textId="77777777" w:rsidR="008D2E0A" w:rsidRPr="000B652B" w:rsidRDefault="008D2E0A" w:rsidP="001F4FCD">
      <w:pPr>
        <w:rPr>
          <w:szCs w:val="22"/>
        </w:rPr>
      </w:pPr>
    </w:p>
    <w:p w14:paraId="463F0402" w14:textId="789521DB" w:rsidR="00766F28" w:rsidRPr="000B652B" w:rsidRDefault="00B978AB" w:rsidP="001F4FCD">
      <w:pPr>
        <w:rPr>
          <w:szCs w:val="22"/>
        </w:rPr>
      </w:pPr>
      <w:r w:rsidRPr="000B652B">
        <w:rPr>
          <w:szCs w:val="22"/>
        </w:rPr>
        <w:t xml:space="preserve">En el contexto occidental, el cristianismo, el islam y el judaísmo han contribuido a la configuración de principios éticos. </w:t>
      </w:r>
      <w:r w:rsidR="00766F28" w:rsidRPr="000B652B">
        <w:rPr>
          <w:szCs w:val="22"/>
        </w:rPr>
        <w:t xml:space="preserve">Además, también influyen aspectos religiosos, como el cristianismo, el islam y el judaísmo. En cambio, en países orientales, se ve influenciado por el confucianismo, el budismo y el hinduismo. Las tradiciones africanas, se basan también en otras prioridades ética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D404FBD" w14:textId="77777777" w:rsidR="00766F28" w:rsidRPr="000B652B" w:rsidRDefault="00766F28" w:rsidP="001F4FCD">
      <w:pPr>
        <w:rPr>
          <w:szCs w:val="22"/>
        </w:rPr>
      </w:pPr>
    </w:p>
    <w:p w14:paraId="07DEFC44" w14:textId="4C37E407" w:rsidR="00766F28" w:rsidRPr="000B652B" w:rsidRDefault="00766F28" w:rsidP="001F4FCD">
      <w:pPr>
        <w:rPr>
          <w:szCs w:val="22"/>
        </w:rPr>
      </w:pPr>
      <w:r w:rsidRPr="000B652B">
        <w:rPr>
          <w:szCs w:val="22"/>
        </w:rPr>
        <w:t>Todo ello resalta la importancia de comprender y tener en cuenta las perspectivas</w:t>
      </w:r>
      <w:r w:rsidR="00ED53AC" w:rsidRPr="000B652B">
        <w:rPr>
          <w:szCs w:val="22"/>
        </w:rPr>
        <w:t xml:space="preserve"> de las</w:t>
      </w:r>
      <w:r w:rsidRPr="000B652B">
        <w:rPr>
          <w:szCs w:val="22"/>
        </w:rPr>
        <w:t xml:space="preserve"> distintas culturas en el momento de establecer bases universales en este ámbito. </w:t>
      </w:r>
      <w:r w:rsidR="00ED53AC" w:rsidRPr="000B652B">
        <w:rPr>
          <w:szCs w:val="22"/>
        </w:rPr>
        <w:t>En el ámbito legislativo, las leyes relacionadas con la IA debe</w:t>
      </w:r>
      <w:r w:rsidR="00EB1644" w:rsidRPr="000B652B">
        <w:rPr>
          <w:szCs w:val="22"/>
        </w:rPr>
        <w:t>n</w:t>
      </w:r>
      <w:r w:rsidR="00ED53AC" w:rsidRPr="000B652B">
        <w:rPr>
          <w:szCs w:val="22"/>
        </w:rPr>
        <w:t xml:space="preserve"> de ser diseñadas en función de la región en la cual opere esa tecnología</w:t>
      </w:r>
      <w:r w:rsidR="00E17A3F" w:rsidRPr="000B652B">
        <w:rPr>
          <w:szCs w:val="22"/>
        </w:rPr>
        <w:t>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6" w:name="_2.5__Confianza"/>
      <w:bookmarkStart w:id="27" w:name="_Toc200663172"/>
      <w:bookmarkEnd w:id="26"/>
      <w:r>
        <w:t>2.5  C</w:t>
      </w:r>
      <w:r w:rsidRPr="007F6A7E">
        <w:t>onfianza en la IA</w:t>
      </w:r>
      <w:bookmarkEnd w:id="27"/>
    </w:p>
    <w:p w14:paraId="0746D140" w14:textId="77777777" w:rsidR="00D63D28" w:rsidRDefault="00D63D28" w:rsidP="007F6A7E">
      <w:pPr>
        <w:rPr>
          <w:b/>
          <w:szCs w:val="22"/>
        </w:rPr>
      </w:pPr>
    </w:p>
    <w:p w14:paraId="62369E96" w14:textId="57AAE16E" w:rsidR="00A622B7" w:rsidRPr="0012524C" w:rsidRDefault="00D63D28" w:rsidP="00446552">
      <w:pPr>
        <w:rPr>
          <w:bCs/>
          <w:szCs w:val="22"/>
        </w:rPr>
      </w:pPr>
      <w:r w:rsidRPr="0012524C">
        <w:rPr>
          <w:bCs/>
          <w:szCs w:val="22"/>
        </w:rPr>
        <w:t>Según la RAE la confianza es la “</w:t>
      </w:r>
      <w:r w:rsidRPr="0012524C">
        <w:rPr>
          <w:bCs/>
          <w:i/>
          <w:iCs/>
          <w:szCs w:val="22"/>
        </w:rPr>
        <w:t>esperanza firme que se tiene en alguien o algo</w:t>
      </w:r>
      <w:r w:rsidRPr="0012524C">
        <w:rPr>
          <w:bCs/>
          <w:szCs w:val="22"/>
        </w:rPr>
        <w:t>”.</w:t>
      </w:r>
      <w:r w:rsidR="00B83710" w:rsidRPr="0012524C">
        <w:rPr>
          <w:bCs/>
          <w:szCs w:val="22"/>
        </w:rPr>
        <w:t xml:space="preserve"> En el contexto de la inteligencia artificial (IA), este concepto se refiere a </w:t>
      </w:r>
      <w:r w:rsidR="00DB5A14" w:rsidRPr="0012524C">
        <w:rPr>
          <w:bCs/>
          <w:szCs w:val="22"/>
        </w:rPr>
        <w:t>“</w:t>
      </w:r>
      <w:r w:rsidR="00DB5A14" w:rsidRPr="0012524C">
        <w:rPr>
          <w:bCs/>
          <w:i/>
          <w:iCs/>
          <w:szCs w:val="22"/>
        </w:rPr>
        <w:t>la disposición de las personas para aceptar la IA, creer en las sugerencias y decisiones generadas por el sistema, compartir tareas, aportar información y dar apoyo a dicha tecnología</w:t>
      </w:r>
      <w:r w:rsidR="00DB5A14" w:rsidRPr="0012524C">
        <w:rPr>
          <w:bCs/>
          <w:szCs w:val="22"/>
        </w:rPr>
        <w:t>”</w:t>
      </w:r>
      <w:r w:rsidR="00A622B7" w:rsidRPr="0012524C">
        <w:rPr>
          <w:bCs/>
          <w:szCs w:val="22"/>
        </w:rPr>
        <w:t xml:space="preserve"> </w:t>
      </w:r>
      <w:hyperlink w:anchor="bib37" w:history="1">
        <w:r w:rsidR="00A622B7" w:rsidRPr="0012524C">
          <w:rPr>
            <w:rStyle w:val="Hipervnculo"/>
            <w:bCs/>
            <w:color w:val="auto"/>
            <w:szCs w:val="22"/>
            <w:u w:val="none"/>
            <w:vertAlign w:val="superscript"/>
          </w:rPr>
          <w:t>[</w:t>
        </w:r>
        <w:r w:rsidR="00D773A5" w:rsidRPr="0012524C">
          <w:rPr>
            <w:rStyle w:val="Hipervnculo"/>
            <w:bCs/>
            <w:color w:val="auto"/>
            <w:szCs w:val="22"/>
            <w:u w:val="none"/>
            <w:vertAlign w:val="superscript"/>
          </w:rPr>
          <w:t>37</w:t>
        </w:r>
        <w:r w:rsidR="00A622B7" w:rsidRPr="0012524C">
          <w:rPr>
            <w:rStyle w:val="Hipervnculo"/>
            <w:bCs/>
            <w:color w:val="auto"/>
            <w:szCs w:val="22"/>
            <w:u w:val="none"/>
            <w:vertAlign w:val="superscript"/>
          </w:rPr>
          <w:t>]</w:t>
        </w:r>
      </w:hyperlink>
      <w:r w:rsidR="00DB5A14" w:rsidRPr="0012524C">
        <w:rPr>
          <w:bCs/>
          <w:szCs w:val="22"/>
        </w:rPr>
        <w:t xml:space="preserve">. </w:t>
      </w:r>
    </w:p>
    <w:p w14:paraId="06DB0176" w14:textId="77777777" w:rsidR="00A622B7" w:rsidRPr="0012524C" w:rsidRDefault="00A622B7" w:rsidP="00446552">
      <w:pPr>
        <w:rPr>
          <w:bCs/>
          <w:szCs w:val="22"/>
        </w:rPr>
      </w:pPr>
    </w:p>
    <w:p w14:paraId="74200F8E" w14:textId="26414E6C" w:rsidR="00446552" w:rsidRPr="0012524C" w:rsidRDefault="009D6736" w:rsidP="00446552">
      <w:pPr>
        <w:rPr>
          <w:bCs/>
          <w:szCs w:val="22"/>
        </w:rPr>
      </w:pPr>
      <w:r w:rsidRPr="0012524C">
        <w:rPr>
          <w:bCs/>
          <w:szCs w:val="22"/>
        </w:rPr>
        <w:t xml:space="preserve">El aumento de la IA generativa ha complicado su credibilidad, sobre todo por su capacidad de generar información falsa que parece totalmente cierta </w:t>
      </w:r>
      <w:hyperlink w:anchor="bib38"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38</w:t>
        </w:r>
        <w:r w:rsidRPr="0012524C">
          <w:rPr>
            <w:rStyle w:val="Hipervnculo"/>
            <w:bCs/>
            <w:color w:val="auto"/>
            <w:szCs w:val="22"/>
            <w:u w:val="none"/>
            <w:vertAlign w:val="superscript"/>
          </w:rPr>
          <w:t>]</w:t>
        </w:r>
      </w:hyperlink>
      <w:r w:rsidRPr="0012524C">
        <w:rPr>
          <w:bCs/>
          <w:szCs w:val="22"/>
        </w:rPr>
        <w:t xml:space="preserve">. </w:t>
      </w:r>
      <w:r w:rsidR="00CF05EF" w:rsidRPr="0012524C">
        <w:rPr>
          <w:bCs/>
          <w:szCs w:val="22"/>
        </w:rPr>
        <w:t>La confianza en la IA no solo se basa en una consideración ética no técnica</w:t>
      </w:r>
      <w:r w:rsidR="00812344" w:rsidRPr="0012524C">
        <w:rPr>
          <w:bCs/>
          <w:szCs w:val="22"/>
        </w:rPr>
        <w:t xml:space="preserve">, sino que también </w:t>
      </w:r>
      <w:r w:rsidR="00446552" w:rsidRPr="0012524C">
        <w:rPr>
          <w:bCs/>
          <w:szCs w:val="22"/>
        </w:rPr>
        <w:t xml:space="preserve">abarca </w:t>
      </w:r>
      <w:r w:rsidR="00812344" w:rsidRPr="0012524C">
        <w:rPr>
          <w:bCs/>
          <w:szCs w:val="22"/>
        </w:rPr>
        <w:t>ámbitos como la transparencia</w:t>
      </w:r>
      <w:r w:rsidR="00446552" w:rsidRPr="0012524C">
        <w:rPr>
          <w:bCs/>
          <w:szCs w:val="22"/>
        </w:rPr>
        <w:t>, la interpretabilidad y el cumplimiento de las regulaciones legales y técnicas </w:t>
      </w:r>
      <w:hyperlink w:anchor="bib39" w:history="1">
        <w:r w:rsidR="00CF05EF" w:rsidRPr="0012524C">
          <w:rPr>
            <w:rStyle w:val="Hipervnculo"/>
            <w:bCs/>
            <w:color w:val="auto"/>
            <w:szCs w:val="22"/>
            <w:u w:val="none"/>
            <w:vertAlign w:val="superscript"/>
          </w:rPr>
          <w:t>[</w:t>
        </w:r>
        <w:r w:rsidR="00D773A5" w:rsidRPr="0012524C">
          <w:rPr>
            <w:rStyle w:val="Hipervnculo"/>
            <w:bCs/>
            <w:color w:val="auto"/>
            <w:szCs w:val="22"/>
            <w:u w:val="none"/>
            <w:vertAlign w:val="superscript"/>
          </w:rPr>
          <w:t>39</w:t>
        </w:r>
        <w:r w:rsidR="00CF05EF" w:rsidRPr="0012524C">
          <w:rPr>
            <w:rStyle w:val="Hipervnculo"/>
            <w:bCs/>
            <w:color w:val="auto"/>
            <w:szCs w:val="22"/>
            <w:u w:val="none"/>
            <w:vertAlign w:val="superscript"/>
          </w:rPr>
          <w:t>]</w:t>
        </w:r>
      </w:hyperlink>
      <w:r w:rsidR="00446552" w:rsidRPr="0012524C">
        <w:rPr>
          <w:bCs/>
          <w:szCs w:val="22"/>
          <w:vertAlign w:val="superscript"/>
        </w:rPr>
        <w:t>[</w:t>
      </w:r>
      <w:hyperlink w:anchor="bib40" w:history="1">
        <w:r w:rsidR="00D773A5" w:rsidRPr="0012524C">
          <w:rPr>
            <w:rStyle w:val="Hipervnculo"/>
            <w:bCs/>
            <w:color w:val="auto"/>
            <w:szCs w:val="22"/>
            <w:u w:val="none"/>
            <w:vertAlign w:val="superscript"/>
          </w:rPr>
          <w:t>40</w:t>
        </w:r>
        <w:r w:rsidR="00446552" w:rsidRPr="0012524C">
          <w:rPr>
            <w:rStyle w:val="Hipervnculo"/>
            <w:bCs/>
            <w:color w:val="auto"/>
            <w:szCs w:val="22"/>
            <w:u w:val="none"/>
            <w:vertAlign w:val="superscript"/>
          </w:rPr>
          <w:t>]</w:t>
        </w:r>
      </w:hyperlink>
      <w:r w:rsidR="0012524C" w:rsidRPr="0012524C">
        <w:rPr>
          <w:bCs/>
          <w:szCs w:val="22"/>
        </w:rPr>
        <w:t xml:space="preserve"> </w:t>
      </w:r>
      <w:r w:rsidR="00446552" w:rsidRPr="0012524C">
        <w:rPr>
          <w:bCs/>
          <w:szCs w:val="22"/>
        </w:rPr>
        <w:t>.</w:t>
      </w:r>
    </w:p>
    <w:p w14:paraId="39192AD0" w14:textId="77777777" w:rsidR="00E46B5A" w:rsidRPr="0012524C" w:rsidRDefault="00E46B5A" w:rsidP="00446552">
      <w:pPr>
        <w:rPr>
          <w:bCs/>
          <w:szCs w:val="22"/>
        </w:rPr>
      </w:pPr>
    </w:p>
    <w:p w14:paraId="78A99AD5" w14:textId="6C3DE146" w:rsidR="00601AFF" w:rsidRPr="0012524C" w:rsidRDefault="00E46B5A" w:rsidP="00446552">
      <w:pPr>
        <w:rPr>
          <w:bCs/>
          <w:szCs w:val="22"/>
        </w:rPr>
      </w:pPr>
      <w:r w:rsidRPr="0012524C">
        <w:rPr>
          <w:bCs/>
          <w:szCs w:val="22"/>
        </w:rPr>
        <w:t xml:space="preserve">Hoy en día los usuarios más activos en el uso de la IA </w:t>
      </w:r>
      <w:r w:rsidR="00616C41" w:rsidRPr="0012524C">
        <w:rPr>
          <w:bCs/>
          <w:szCs w:val="22"/>
        </w:rPr>
        <w:t>son los</w:t>
      </w:r>
      <w:r w:rsidRPr="0012524C">
        <w:rPr>
          <w:bCs/>
          <w:szCs w:val="22"/>
        </w:rPr>
        <w:t xml:space="preserve"> jóvenes de entre 18 y 24 años, un 56% de los adultos</w:t>
      </w:r>
      <w:r w:rsidR="00616C41" w:rsidRPr="0012524C">
        <w:rPr>
          <w:bCs/>
          <w:szCs w:val="22"/>
        </w:rPr>
        <w:t xml:space="preserve">. Entre ello, </w:t>
      </w:r>
      <w:r w:rsidRPr="0012524C">
        <w:rPr>
          <w:bCs/>
          <w:szCs w:val="22"/>
        </w:rPr>
        <w:t xml:space="preserve">el 43% lo utiliza para traducir, el 32% lo utiliza en el trabajo y el 31% en los entornos educativos </w:t>
      </w:r>
      <w:hyperlink w:anchor="bib41"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41</w:t>
        </w:r>
        <w:r w:rsidRPr="0012524C">
          <w:rPr>
            <w:rStyle w:val="Hipervnculo"/>
            <w:bCs/>
            <w:color w:val="auto"/>
            <w:szCs w:val="22"/>
            <w:u w:val="none"/>
            <w:vertAlign w:val="superscript"/>
          </w:rPr>
          <w:t>]</w:t>
        </w:r>
      </w:hyperlink>
      <w:r w:rsidRPr="0012524C">
        <w:rPr>
          <w:bCs/>
          <w:szCs w:val="22"/>
        </w:rPr>
        <w:t xml:space="preserve">. </w:t>
      </w:r>
      <w:r w:rsidR="00364C61" w:rsidRPr="0012524C">
        <w:rPr>
          <w:bCs/>
          <w:szCs w:val="22"/>
        </w:rPr>
        <w:t xml:space="preserve">En 2024, Microsoft llevó a cabo una encuesta sobre seguridad en línea en varios países. De esta,  </w:t>
      </w:r>
      <w:r w:rsidR="00E0776D" w:rsidRPr="0012524C">
        <w:rPr>
          <w:bCs/>
          <w:szCs w:val="22"/>
        </w:rPr>
        <w:t>e</w:t>
      </w:r>
      <w:r w:rsidR="00E56246" w:rsidRPr="0012524C">
        <w:rPr>
          <w:bCs/>
          <w:szCs w:val="22"/>
        </w:rPr>
        <w:t>l</w:t>
      </w:r>
      <w:r w:rsidR="00E0776D" w:rsidRPr="0012524C">
        <w:rPr>
          <w:bCs/>
          <w:szCs w:val="22"/>
        </w:rPr>
        <w:t xml:space="preserve"> 87</w:t>
      </w:r>
      <w:r w:rsidR="00E56246" w:rsidRPr="0012524C">
        <w:rPr>
          <w:bCs/>
          <w:szCs w:val="22"/>
        </w:rPr>
        <w:t>%</w:t>
      </w:r>
      <w:r w:rsidR="00E0776D" w:rsidRPr="0012524C">
        <w:rPr>
          <w:bCs/>
          <w:szCs w:val="22"/>
        </w:rPr>
        <w:t xml:space="preserve"> de l</w:t>
      </w:r>
      <w:r w:rsidR="00364C61" w:rsidRPr="0012524C">
        <w:rPr>
          <w:bCs/>
          <w:szCs w:val="22"/>
        </w:rPr>
        <w:t>a</w:t>
      </w:r>
      <w:r w:rsidR="00E0776D" w:rsidRPr="0012524C">
        <w:rPr>
          <w:bCs/>
          <w:szCs w:val="22"/>
        </w:rPr>
        <w:t>s</w:t>
      </w:r>
      <w:r w:rsidR="00364C61" w:rsidRPr="0012524C">
        <w:rPr>
          <w:bCs/>
          <w:szCs w:val="22"/>
        </w:rPr>
        <w:t xml:space="preserve"> personas</w:t>
      </w:r>
      <w:r w:rsidR="00E0776D" w:rsidRPr="0012524C">
        <w:rPr>
          <w:bCs/>
          <w:szCs w:val="22"/>
        </w:rPr>
        <w:t xml:space="preserve"> encuestad</w:t>
      </w:r>
      <w:r w:rsidR="00364C61" w:rsidRPr="0012524C">
        <w:rPr>
          <w:bCs/>
          <w:szCs w:val="22"/>
        </w:rPr>
        <w:t>as</w:t>
      </w:r>
      <w:r w:rsidR="00E0776D" w:rsidRPr="0012524C">
        <w:rPr>
          <w:bCs/>
          <w:szCs w:val="22"/>
        </w:rPr>
        <w:t xml:space="preserve"> </w:t>
      </w:r>
      <w:r w:rsidR="00364C61" w:rsidRPr="0012524C">
        <w:rPr>
          <w:bCs/>
          <w:szCs w:val="22"/>
        </w:rPr>
        <w:t>manifestó preocupación por al menos un posible riesgo derivado del uso de la IA generativa, c</w:t>
      </w:r>
      <w:r w:rsidR="00E0776D" w:rsidRPr="0012524C">
        <w:rPr>
          <w:bCs/>
          <w:szCs w:val="22"/>
        </w:rPr>
        <w:t xml:space="preserve">omo ahora </w:t>
      </w:r>
      <w:r w:rsidR="00E0776D" w:rsidRPr="0012524C">
        <w:rPr>
          <w:bCs/>
          <w:i/>
          <w:iCs/>
          <w:szCs w:val="22"/>
        </w:rPr>
        <w:t>deepfakes</w:t>
      </w:r>
      <w:r w:rsidR="00E0776D" w:rsidRPr="0012524C">
        <w:rPr>
          <w:bCs/>
          <w:szCs w:val="22"/>
        </w:rPr>
        <w:t xml:space="preserve"> (69%) o estafas (71%).</w:t>
      </w:r>
      <w:r w:rsidR="00364C61" w:rsidRPr="0012524C">
        <w:rPr>
          <w:bCs/>
          <w:szCs w:val="22"/>
        </w:rPr>
        <w:t xml:space="preserve"> Además, se observó que el nivel de preocupación aumentaba con la edad</w:t>
      </w:r>
      <w:r w:rsidR="00936417" w:rsidRPr="0012524C">
        <w:rPr>
          <w:bCs/>
          <w:szCs w:val="22"/>
        </w:rPr>
        <w:t xml:space="preserve"> </w:t>
      </w:r>
      <w:hyperlink w:anchor="bib41" w:history="1">
        <w:r w:rsidR="0012524C" w:rsidRPr="0012524C">
          <w:rPr>
            <w:rStyle w:val="Hipervnculo"/>
            <w:bCs/>
            <w:color w:val="auto"/>
            <w:szCs w:val="22"/>
            <w:u w:val="none"/>
            <w:vertAlign w:val="superscript"/>
          </w:rPr>
          <w:t>[41]</w:t>
        </w:r>
      </w:hyperlink>
      <w:r w:rsidR="00364C61" w:rsidRPr="0012524C">
        <w:rPr>
          <w:bCs/>
          <w:szCs w:val="22"/>
        </w:rPr>
        <w:t>.</w:t>
      </w:r>
    </w:p>
    <w:p w14:paraId="3A880DD8" w14:textId="77777777" w:rsidR="00F3495E" w:rsidRDefault="00F3495E" w:rsidP="00446552">
      <w:pPr>
        <w:rPr>
          <w:bCs/>
          <w:szCs w:val="22"/>
        </w:rPr>
      </w:pPr>
    </w:p>
    <w:p w14:paraId="4BCE4B78" w14:textId="0E37C255"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 xml:space="preserve">A pesar de ello, una gran mayoría (72 %) manifestó al menos algún nivel de aceptación del uso </w:t>
      </w:r>
      <w:r w:rsidRPr="003A688E">
        <w:rPr>
          <w:bCs/>
          <w:szCs w:val="22"/>
        </w:rPr>
        <w:t>de la I</w:t>
      </w:r>
      <w:r w:rsidR="00CA7262" w:rsidRPr="003A688E">
        <w:rPr>
          <w:bCs/>
          <w:szCs w:val="22"/>
        </w:rPr>
        <w:t xml:space="preserve">A </w:t>
      </w:r>
      <w:hyperlink w:anchor="bib42" w:history="1">
        <w:r w:rsidR="00CA7262" w:rsidRPr="003A688E">
          <w:rPr>
            <w:rStyle w:val="Hipervnculo"/>
            <w:bCs/>
            <w:color w:val="auto"/>
            <w:szCs w:val="22"/>
            <w:u w:val="none"/>
            <w:vertAlign w:val="superscript"/>
          </w:rPr>
          <w:t>[</w:t>
        </w:r>
        <w:r w:rsidR="00D773A5" w:rsidRPr="003A688E">
          <w:rPr>
            <w:rStyle w:val="Hipervnculo"/>
            <w:bCs/>
            <w:color w:val="auto"/>
            <w:szCs w:val="22"/>
            <w:u w:val="none"/>
            <w:vertAlign w:val="superscript"/>
          </w:rPr>
          <w:t>42</w:t>
        </w:r>
        <w:r w:rsidR="00CA7262" w:rsidRPr="003A688E">
          <w:rPr>
            <w:rStyle w:val="Hipervnculo"/>
            <w:bCs/>
            <w:color w:val="auto"/>
            <w:szCs w:val="22"/>
            <w:u w:val="none"/>
            <w:vertAlign w:val="superscript"/>
          </w:rPr>
          <w:t>]</w:t>
        </w:r>
      </w:hyperlink>
      <w:r w:rsidRPr="003A688E">
        <w:rPr>
          <w:bCs/>
          <w:szCs w:val="22"/>
        </w:rPr>
        <w:t>.</w:t>
      </w:r>
    </w:p>
    <w:p w14:paraId="6E6EF9C3" w14:textId="16EFC5F9" w:rsidR="000F23E4" w:rsidRDefault="000F23E4" w:rsidP="00446552">
      <w:pPr>
        <w:rPr>
          <w:bCs/>
          <w:szCs w:val="22"/>
          <w:u w:val="single"/>
        </w:rPr>
      </w:pPr>
    </w:p>
    <w:p w14:paraId="1CA4A649" w14:textId="1C4588EF" w:rsidR="00087681" w:rsidRDefault="00916180" w:rsidP="00446552">
      <w:pPr>
        <w:rPr>
          <w:bCs/>
          <w:i/>
          <w:iCs/>
          <w:szCs w:val="22"/>
        </w:rPr>
      </w:pPr>
      <w:r>
        <w:rPr>
          <w:bCs/>
          <w:szCs w:val="22"/>
        </w:rPr>
        <w:t xml:space="preserve">Por otro lado, </w:t>
      </w:r>
      <w:r w:rsidR="00364C61" w:rsidRPr="00364C61">
        <w:rPr>
          <w:bCs/>
          <w:szCs w:val="22"/>
        </w:rPr>
        <w:t xml:space="preserve">el estudio también identificó que la confianza en la IA disminuye significativamente en los países con mayor desarrollo económico, en comparación con aquellos con un menor nivel de </w:t>
      </w:r>
      <w:r w:rsidR="00364C61" w:rsidRPr="00097925">
        <w:rPr>
          <w:bCs/>
          <w:szCs w:val="22"/>
        </w:rPr>
        <w:t>desarrollo </w:t>
      </w:r>
      <w:r w:rsidR="00AC5A3C" w:rsidRPr="00097925">
        <w:rPr>
          <w:bCs/>
          <w:szCs w:val="22"/>
        </w:rPr>
        <w:t>(</w:t>
      </w:r>
      <w:hyperlink w:anchor="figura4" w:history="1">
        <w:r w:rsidR="00AC5A3C" w:rsidRPr="00097925">
          <w:rPr>
            <w:rStyle w:val="Hipervnculo"/>
            <w:bCs/>
            <w:i/>
            <w:iCs/>
            <w:color w:val="auto"/>
            <w:szCs w:val="22"/>
            <w:u w:val="none"/>
          </w:rPr>
          <w:t>Figura </w:t>
        </w:r>
        <w:r w:rsidR="004313A8" w:rsidRPr="00097925">
          <w:rPr>
            <w:rStyle w:val="Hipervnculo"/>
            <w:bCs/>
            <w:i/>
            <w:iCs/>
            <w:color w:val="auto"/>
            <w:szCs w:val="22"/>
            <w:u w:val="none"/>
          </w:rPr>
          <w:t>4</w:t>
        </w:r>
      </w:hyperlink>
      <w:r w:rsidR="00AC5A3C" w:rsidRPr="00097925">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3BBD6517" w:rsidR="00AC5A3C" w:rsidRPr="00B04E20" w:rsidRDefault="00AC5A3C" w:rsidP="00AC5A3C">
      <w:pPr>
        <w:jc w:val="center"/>
        <w:rPr>
          <w:bCs/>
          <w:i/>
          <w:iCs/>
          <w:color w:val="404040" w:themeColor="text1" w:themeTint="BF"/>
          <w:sz w:val="20"/>
          <w:szCs w:val="20"/>
        </w:rPr>
      </w:pPr>
      <w:bookmarkStart w:id="28" w:name="figura4"/>
      <w:r w:rsidRPr="00B04E20">
        <w:rPr>
          <w:bCs/>
          <w:i/>
          <w:iCs/>
          <w:color w:val="404040" w:themeColor="text1" w:themeTint="BF"/>
          <w:sz w:val="20"/>
          <w:szCs w:val="20"/>
        </w:rPr>
        <w:t xml:space="preserve">Figura </w:t>
      </w:r>
      <w:r w:rsidR="004313A8">
        <w:rPr>
          <w:bCs/>
          <w:i/>
          <w:iCs/>
          <w:color w:val="404040" w:themeColor="text1" w:themeTint="BF"/>
          <w:sz w:val="20"/>
          <w:szCs w:val="20"/>
        </w:rPr>
        <w:t>4</w:t>
      </w:r>
      <w:bookmarkEnd w:id="28"/>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08A6AA0E" w:rsidR="00B04E20" w:rsidRPr="00A84EA2" w:rsidRDefault="00B04E20" w:rsidP="00446552">
      <w:pPr>
        <w:rPr>
          <w:bCs/>
          <w:szCs w:val="22"/>
        </w:rPr>
      </w:pPr>
      <w:r w:rsidRPr="00A84EA2">
        <w:rPr>
          <w:bCs/>
          <w:szCs w:val="22"/>
        </w:rPr>
        <w:t xml:space="preserve">Si nos centramos en España, el 51 % de la población declara confiar en la IA, mientras que el 32 % muestra un alto grado de aceptación hacia su uso. España se sitúa entre los 15 países con mayor nivel de aceptación de la IA, de entre los 47 analizados en este estudio </w:t>
      </w:r>
      <w:hyperlink w:anchor="bib43" w:history="1">
        <w:r w:rsidRPr="00A84EA2">
          <w:rPr>
            <w:rStyle w:val="Hipervnculo"/>
            <w:bCs/>
            <w:color w:val="auto"/>
            <w:szCs w:val="22"/>
            <w:u w:val="none"/>
            <w:vertAlign w:val="superscript"/>
          </w:rPr>
          <w:t>[</w:t>
        </w:r>
        <w:r w:rsidR="00D773A5" w:rsidRPr="00A84EA2">
          <w:rPr>
            <w:rStyle w:val="Hipervnculo"/>
            <w:bCs/>
            <w:color w:val="auto"/>
            <w:szCs w:val="22"/>
            <w:u w:val="none"/>
            <w:vertAlign w:val="superscript"/>
          </w:rPr>
          <w:t>43</w:t>
        </w:r>
        <w:r w:rsidRPr="00A84EA2">
          <w:rPr>
            <w:rStyle w:val="Hipervnculo"/>
            <w:bCs/>
            <w:color w:val="auto"/>
            <w:szCs w:val="22"/>
            <w:u w:val="none"/>
            <w:vertAlign w:val="superscript"/>
          </w:rPr>
          <w:t>]</w:t>
        </w:r>
      </w:hyperlink>
      <w:r w:rsidRPr="00A84EA2">
        <w:rPr>
          <w:bCs/>
          <w:szCs w:val="22"/>
        </w:rPr>
        <w:t>.</w:t>
      </w:r>
    </w:p>
    <w:p w14:paraId="31A8C524" w14:textId="77777777" w:rsidR="00B67231" w:rsidRPr="00A84EA2" w:rsidRDefault="00B67231" w:rsidP="00446552">
      <w:pPr>
        <w:rPr>
          <w:bCs/>
          <w:szCs w:val="22"/>
        </w:rPr>
      </w:pPr>
    </w:p>
    <w:p w14:paraId="2C028E65" w14:textId="6EB7149A" w:rsidR="00B67231" w:rsidRPr="00A84EA2" w:rsidRDefault="00B67231" w:rsidP="00446552">
      <w:pPr>
        <w:rPr>
          <w:bCs/>
          <w:szCs w:val="22"/>
        </w:rPr>
      </w:pPr>
      <w:r w:rsidRPr="00A84EA2">
        <w:rPr>
          <w:bCs/>
          <w:szCs w:val="22"/>
        </w:rPr>
        <w:t xml:space="preserve">Por otro lado, el 83% de los participantes del estudio </w:t>
      </w:r>
      <w:r w:rsidR="003500DC" w:rsidRPr="00A84EA2">
        <w:rPr>
          <w:bCs/>
          <w:szCs w:val="22"/>
        </w:rPr>
        <w:t xml:space="preserve">creen que la IA aportará grandes beneficios en el futuro, aunque muchas afirman que ya están percibiendo algunos, como la reducción del tiempo perdido en tareas repetitivas, gracias al aumento de la productividad y la eficiencia </w:t>
      </w:r>
      <w:hyperlink w:anchor="bib42" w:history="1">
        <w:r w:rsidR="00372FCC" w:rsidRPr="00A84EA2">
          <w:rPr>
            <w:rStyle w:val="Hipervnculo"/>
            <w:bCs/>
            <w:color w:val="auto"/>
            <w:szCs w:val="22"/>
            <w:u w:val="none"/>
            <w:vertAlign w:val="superscript"/>
          </w:rPr>
          <w:t>[42]</w:t>
        </w:r>
      </w:hyperlink>
      <w:r w:rsidRPr="00A84EA2">
        <w:rPr>
          <w:bCs/>
          <w:szCs w:val="22"/>
        </w:rPr>
        <w:t xml:space="preserve">. </w:t>
      </w:r>
      <w:r w:rsidR="003500DC" w:rsidRPr="00A84EA2">
        <w:rPr>
          <w:bCs/>
          <w:szCs w:val="22"/>
        </w:rPr>
        <w:t>Sin embargo, l</w:t>
      </w:r>
      <w:r w:rsidRPr="00A84EA2">
        <w:rPr>
          <w:bCs/>
          <w:szCs w:val="22"/>
        </w:rPr>
        <w:t>a</w:t>
      </w:r>
      <w:r w:rsidR="003500DC" w:rsidRPr="00A84EA2">
        <w:rPr>
          <w:bCs/>
          <w:szCs w:val="22"/>
        </w:rPr>
        <w:t xml:space="preserve"> percepción de que la IA puede contribuir a una mayor justicia (</w:t>
      </w:r>
      <w:r w:rsidR="00F3495E" w:rsidRPr="00A84EA2">
        <w:rPr>
          <w:bCs/>
          <w:szCs w:val="22"/>
        </w:rPr>
        <w:t>ej.</w:t>
      </w:r>
      <w:r w:rsidR="003500DC" w:rsidRPr="00A84EA2">
        <w:rPr>
          <w:bCs/>
          <w:szCs w:val="22"/>
        </w:rPr>
        <w:t xml:space="preserve"> reducción de sesgos) es la menos señalada, menci</w:t>
      </w:r>
      <w:r w:rsidR="00684E17" w:rsidRPr="00A84EA2">
        <w:rPr>
          <w:bCs/>
          <w:szCs w:val="22"/>
        </w:rPr>
        <w:t xml:space="preserve">onada únicamente por el 54% de los encuestados </w:t>
      </w:r>
      <w:hyperlink w:anchor="bib42" w:history="1">
        <w:r w:rsidR="00372FCC" w:rsidRPr="00A84EA2">
          <w:rPr>
            <w:rStyle w:val="Hipervnculo"/>
            <w:bCs/>
            <w:color w:val="auto"/>
            <w:szCs w:val="22"/>
            <w:u w:val="none"/>
            <w:vertAlign w:val="superscript"/>
          </w:rPr>
          <w:t>[42]</w:t>
        </w:r>
      </w:hyperlink>
      <w:r w:rsidRPr="00A84EA2">
        <w:rPr>
          <w:bCs/>
          <w:szCs w:val="22"/>
        </w:rPr>
        <w:t xml:space="preserve">.  </w:t>
      </w:r>
    </w:p>
    <w:p w14:paraId="7994B63D" w14:textId="77777777" w:rsidR="00B67231" w:rsidRPr="00A84EA2" w:rsidRDefault="00B67231" w:rsidP="00446552">
      <w:pPr>
        <w:rPr>
          <w:bCs/>
          <w:szCs w:val="22"/>
        </w:rPr>
      </w:pPr>
    </w:p>
    <w:p w14:paraId="732094B8" w14:textId="19B5BB09" w:rsidR="00684E17" w:rsidRPr="00A84EA2" w:rsidRDefault="003500DC" w:rsidP="003500DC">
      <w:pPr>
        <w:rPr>
          <w:bCs/>
          <w:szCs w:val="22"/>
        </w:rPr>
      </w:pPr>
      <w:r w:rsidRPr="00A84EA2">
        <w:rPr>
          <w:bCs/>
          <w:szCs w:val="22"/>
        </w:rPr>
        <w:t xml:space="preserve">A pesar de que gran mayoría </w:t>
      </w:r>
      <w:r w:rsidR="00684E17" w:rsidRPr="00A84EA2">
        <w:rPr>
          <w:bCs/>
          <w:szCs w:val="22"/>
        </w:rPr>
        <w:t xml:space="preserve">reconoce </w:t>
      </w:r>
      <w:r w:rsidRPr="00A84EA2">
        <w:rPr>
          <w:bCs/>
          <w:szCs w:val="22"/>
        </w:rPr>
        <w:t xml:space="preserve">los beneficios de la IA, </w:t>
      </w:r>
      <w:r w:rsidR="00684E17" w:rsidRPr="00A84EA2">
        <w:rPr>
          <w:bCs/>
          <w:szCs w:val="22"/>
        </w:rPr>
        <w:t xml:space="preserve">el </w:t>
      </w:r>
      <w:r w:rsidRPr="00A84EA2">
        <w:rPr>
          <w:bCs/>
          <w:szCs w:val="22"/>
        </w:rPr>
        <w:t>79%</w:t>
      </w:r>
      <w:r w:rsidR="00684E17" w:rsidRPr="00A84EA2">
        <w:rPr>
          <w:bCs/>
          <w:szCs w:val="22"/>
        </w:rPr>
        <w:t xml:space="preserve"> muestra su </w:t>
      </w:r>
      <w:r w:rsidRPr="00A84EA2">
        <w:rPr>
          <w:bCs/>
          <w:szCs w:val="22"/>
        </w:rPr>
        <w:t>preocupaci</w:t>
      </w:r>
      <w:r w:rsidR="00684E17" w:rsidRPr="00A84EA2">
        <w:rPr>
          <w:bCs/>
          <w:szCs w:val="22"/>
        </w:rPr>
        <w:t>ón</w:t>
      </w:r>
      <w:r w:rsidRPr="00A84EA2">
        <w:rPr>
          <w:bCs/>
          <w:szCs w:val="22"/>
        </w:rPr>
        <w:t xml:space="preserve"> por los riesgos </w:t>
      </w:r>
      <w:r w:rsidR="00684E17" w:rsidRPr="00A84EA2">
        <w:rPr>
          <w:bCs/>
          <w:szCs w:val="22"/>
        </w:rPr>
        <w:t xml:space="preserve">y efectos negativas que su uso puede generar. Entre los principales temores se encuentran la ciberseguridad (85 %), la pérdida de interacción humana (85 %) y la difusión de información falsa (80 %). </w:t>
      </w:r>
      <w:r w:rsidR="0009779A" w:rsidRPr="00A84EA2">
        <w:rPr>
          <w:bCs/>
          <w:szCs w:val="22"/>
        </w:rPr>
        <w:t xml:space="preserve">No obstante, en comparación con estas preocupaciones más evidentes, una proporción menor de usuarios menciona otros riesgos importantes, como los sesgos algorítmicos (68 %) o el impacto medioambiental derivado del uso de la IA (69 %) </w:t>
      </w:r>
      <w:hyperlink w:anchor="bib42" w:history="1">
        <w:r w:rsidR="00372FCC" w:rsidRPr="00A84EA2">
          <w:rPr>
            <w:rStyle w:val="Hipervnculo"/>
            <w:bCs/>
            <w:color w:val="auto"/>
            <w:szCs w:val="22"/>
            <w:u w:val="none"/>
            <w:vertAlign w:val="superscript"/>
          </w:rPr>
          <w:t>[42]</w:t>
        </w:r>
      </w:hyperlink>
      <w:r w:rsidR="00684E17" w:rsidRPr="00A84EA2">
        <w:rPr>
          <w:bCs/>
          <w:szCs w:val="22"/>
        </w:rPr>
        <w:t xml:space="preserve">. Esto refleja la falta de concienciación sobre el potencial de los sistemas de IA para reproducir sesgos existentes en los conjuntos de datos </w:t>
      </w:r>
      <w:hyperlink w:anchor="bib42" w:history="1">
        <w:r w:rsidR="00372FCC" w:rsidRPr="00A84EA2">
          <w:rPr>
            <w:rStyle w:val="Hipervnculo"/>
            <w:bCs/>
            <w:color w:val="auto"/>
            <w:szCs w:val="22"/>
            <w:u w:val="none"/>
            <w:vertAlign w:val="superscript"/>
          </w:rPr>
          <w:t>[42]</w:t>
        </w:r>
      </w:hyperlink>
      <w:r w:rsidR="00684E17" w:rsidRPr="00A84EA2">
        <w:rPr>
          <w:bCs/>
          <w:szCs w:val="22"/>
        </w:rPr>
        <w:t>.</w:t>
      </w:r>
    </w:p>
    <w:p w14:paraId="436BFE89" w14:textId="77777777" w:rsidR="00DC5416" w:rsidRPr="00A84EA2" w:rsidRDefault="00DC5416" w:rsidP="003500DC">
      <w:pPr>
        <w:rPr>
          <w:bCs/>
          <w:szCs w:val="22"/>
        </w:rPr>
      </w:pPr>
    </w:p>
    <w:p w14:paraId="148559AB" w14:textId="5C88292D" w:rsidR="00DC5416" w:rsidRPr="00A84EA2" w:rsidRDefault="00DC5416" w:rsidP="003500DC">
      <w:pPr>
        <w:rPr>
          <w:bCs/>
          <w:szCs w:val="22"/>
        </w:rPr>
      </w:pPr>
      <w:r w:rsidRPr="00A84EA2">
        <w:rPr>
          <w:bCs/>
          <w:szCs w:val="22"/>
        </w:rPr>
        <w:t>Si nos volvemos a centrar en España, el 34% considera que los riesgos de la IA superan sus beneficios, el 85% esta preocupado por los efectos negativos y el 38% ha experimentado u observado</w:t>
      </w:r>
      <w:r w:rsidR="00B1494E" w:rsidRPr="00A84EA2">
        <w:rPr>
          <w:bCs/>
          <w:szCs w:val="22"/>
        </w:rPr>
        <w:t xml:space="preserve"> personalmente</w:t>
      </w:r>
      <w:r w:rsidRPr="00A84EA2">
        <w:rPr>
          <w:bCs/>
          <w:szCs w:val="22"/>
        </w:rPr>
        <w:t xml:space="preserve"> consecuencias negativas de la IA</w:t>
      </w:r>
      <w:r w:rsidR="00B1494E" w:rsidRPr="00A84EA2">
        <w:rPr>
          <w:bCs/>
          <w:szCs w:val="22"/>
        </w:rPr>
        <w:t> </w:t>
      </w:r>
      <w:hyperlink w:anchor="bib43" w:history="1">
        <w:r w:rsidR="00372FCC" w:rsidRPr="00A84EA2">
          <w:rPr>
            <w:rStyle w:val="Hipervnculo"/>
            <w:bCs/>
            <w:color w:val="auto"/>
            <w:szCs w:val="22"/>
            <w:u w:val="none"/>
            <w:vertAlign w:val="superscript"/>
          </w:rPr>
          <w:t>[43]</w:t>
        </w:r>
      </w:hyperlink>
      <w:r w:rsidR="00B5320D" w:rsidRPr="00A84EA2">
        <w:rPr>
          <w:bCs/>
          <w:szCs w:val="22"/>
        </w:rPr>
        <w:t xml:space="preserve">. </w:t>
      </w:r>
    </w:p>
    <w:p w14:paraId="10769720" w14:textId="77777777" w:rsidR="00F3495E" w:rsidRDefault="00F3495E">
      <w:pPr>
        <w:jc w:val="left"/>
        <w:rPr>
          <w:b/>
          <w:sz w:val="30"/>
          <w:szCs w:val="30"/>
        </w:rPr>
      </w:pPr>
      <w:r>
        <w:rPr>
          <w:b/>
          <w:sz w:val="30"/>
          <w:szCs w:val="30"/>
        </w:rPr>
        <w:br w:type="page"/>
      </w:r>
    </w:p>
    <w:p w14:paraId="154562A8" w14:textId="210679AD"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9" w:name="_Toc200663173"/>
      <w:r>
        <w:t>Metodología</w:t>
      </w:r>
      <w:bookmarkEnd w:id="29"/>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30" w:name="_Toc200663174"/>
      <w:r>
        <w:t>3</w:t>
      </w:r>
      <w:r w:rsidR="00F62E81" w:rsidRPr="00896E72">
        <w:t xml:space="preserve">.1 </w:t>
      </w:r>
      <w:r w:rsidR="00EB09FE">
        <w:t xml:space="preserve"> </w:t>
      </w:r>
      <w:r w:rsidR="00855EAA">
        <w:t>Tecnologías utilizadas</w:t>
      </w:r>
      <w:bookmarkEnd w:id="30"/>
    </w:p>
    <w:p w14:paraId="572D9B8E" w14:textId="77777777" w:rsidR="00855EAA" w:rsidRDefault="00855EAA" w:rsidP="00855EAA"/>
    <w:p w14:paraId="451F0CAD" w14:textId="240380B7" w:rsidR="00B7744D" w:rsidRPr="00896E72" w:rsidRDefault="00920F1D" w:rsidP="00920F1D">
      <w:pPr>
        <w:pStyle w:val="Ttulo3"/>
        <w:rPr>
          <w:color w:val="0000FF"/>
        </w:rPr>
      </w:pPr>
      <w:bookmarkStart w:id="31" w:name="_Toc200663175"/>
      <w:r>
        <w:t xml:space="preserve">3.1.1 </w:t>
      </w:r>
      <w:r w:rsidR="00F44ED7" w:rsidRPr="00896E72">
        <w:t>Leng</w:t>
      </w:r>
      <w:r w:rsidR="00F44ED7">
        <w:t>uaje</w:t>
      </w:r>
      <w:r w:rsidR="00E3376E">
        <w:t>: Python</w:t>
      </w:r>
      <w:bookmarkEnd w:id="31"/>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3FB74ED7" w:rsidR="00F44ED7" w:rsidRPr="00155B01" w:rsidRDefault="00F44ED7" w:rsidP="00DE2C23">
      <w:pPr>
        <w:rPr>
          <w:szCs w:val="22"/>
        </w:rPr>
      </w:pPr>
      <w:r w:rsidRPr="00DE2C23">
        <w:rPr>
          <w:szCs w:val="22"/>
        </w:rPr>
        <w:t>Para la implementación de la aplicación, se ha utilizado Python 3</w:t>
      </w:r>
      <w:r w:rsidRPr="00155B01">
        <w:rPr>
          <w:szCs w:val="22"/>
        </w:rPr>
        <w:t xml:space="preserve">.13.1 </w:t>
      </w:r>
      <w:hyperlink w:anchor="bib44"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4</w:t>
        </w:r>
        <w:r w:rsidRPr="00155B01">
          <w:rPr>
            <w:rStyle w:val="Hipervnculo"/>
            <w:color w:val="auto"/>
            <w:szCs w:val="22"/>
            <w:u w:val="none"/>
            <w:vertAlign w:val="superscript"/>
          </w:rPr>
          <w:t>]</w:t>
        </w:r>
      </w:hyperlink>
      <w:r w:rsidRPr="00155B01">
        <w:rPr>
          <w:szCs w:val="22"/>
        </w:rPr>
        <w:t>.</w:t>
      </w:r>
    </w:p>
    <w:p w14:paraId="2B20D912" w14:textId="77777777" w:rsidR="00F44ED7" w:rsidRPr="00155B01" w:rsidRDefault="00F44ED7" w:rsidP="00DE2C23">
      <w:pPr>
        <w:rPr>
          <w:szCs w:val="22"/>
        </w:rPr>
      </w:pPr>
    </w:p>
    <w:p w14:paraId="4D62DEB2" w14:textId="35452102" w:rsidR="00F44ED7" w:rsidRPr="00155B01" w:rsidRDefault="00F44ED7" w:rsidP="00DE2C23">
      <w:pPr>
        <w:rPr>
          <w:szCs w:val="22"/>
        </w:rPr>
      </w:pPr>
      <w:r w:rsidRPr="00155B01">
        <w:rPr>
          <w:szCs w:val="22"/>
        </w:rPr>
        <w:t xml:space="preserve">Python es un lenguaje de programación ampliamente utilizado en el desarrollo de software para aplicaciones web, ciencia de datos y aprendizaje automático (ML). Según el índice </w:t>
      </w:r>
      <w:r w:rsidRPr="00155B01">
        <w:rPr>
          <w:i/>
          <w:iCs/>
          <w:szCs w:val="22"/>
        </w:rPr>
        <w:t>TIOBE</w:t>
      </w:r>
      <w:r w:rsidRPr="00155B01">
        <w:rPr>
          <w:szCs w:val="22"/>
        </w:rPr>
        <w:t xml:space="preserve"> Programming Community, Python es considerado el lenguaje de programación número uno en marzo de 2025 </w:t>
      </w:r>
      <w:hyperlink w:anchor="bib45"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5</w:t>
        </w:r>
        <w:r w:rsidRPr="00155B01">
          <w:rPr>
            <w:rStyle w:val="Hipervnculo"/>
            <w:color w:val="auto"/>
            <w:szCs w:val="22"/>
            <w:u w:val="none"/>
            <w:vertAlign w:val="superscript"/>
          </w:rPr>
          <w:t>]</w:t>
        </w:r>
      </w:hyperlink>
      <w:r w:rsidRPr="00155B01">
        <w:rPr>
          <w:szCs w:val="22"/>
        </w:rPr>
        <w:t>.</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3161C940" w14:textId="3C086DC4" w:rsidR="004E3A33" w:rsidRDefault="00C466CB" w:rsidP="001A5370">
      <w:pPr>
        <w:ind w:right="4"/>
        <w:jc w:val="center"/>
        <w:rPr>
          <w:szCs w:val="22"/>
        </w:rPr>
      </w:pPr>
      <w:r>
        <w:rPr>
          <w:noProof/>
        </w:rPr>
        <w:drawing>
          <wp:inline distT="0" distB="0" distL="0" distR="0" wp14:anchorId="3D06B602" wp14:editId="75CAE67D">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32" w:name="_Toc200663176"/>
      <w:r>
        <w:t>3</w:t>
      </w:r>
      <w:r w:rsidRPr="00856D37">
        <w:t>.</w:t>
      </w:r>
      <w:r w:rsidR="00920F1D">
        <w:t>1.2</w:t>
      </w:r>
      <w:r w:rsidRPr="00856D37">
        <w:t xml:space="preserve">  </w:t>
      </w:r>
      <w:r w:rsidR="003850C2">
        <w:t>Framework</w:t>
      </w:r>
      <w:r w:rsidR="00E3376E">
        <w:t>: Streamlit</w:t>
      </w:r>
      <w:bookmarkEnd w:id="32"/>
    </w:p>
    <w:p w14:paraId="199B1F22" w14:textId="77777777" w:rsidR="00BD5C4D" w:rsidRPr="00856D37" w:rsidRDefault="00BD5C4D">
      <w:pPr>
        <w:ind w:right="4"/>
        <w:rPr>
          <w:szCs w:val="22"/>
        </w:rPr>
      </w:pPr>
    </w:p>
    <w:p w14:paraId="011C1CD9" w14:textId="37283997" w:rsidR="00F44ED7" w:rsidRPr="00FE7787" w:rsidRDefault="00F44ED7" w:rsidP="00F44ED7">
      <w:pPr>
        <w:ind w:right="4"/>
        <w:rPr>
          <w:szCs w:val="22"/>
        </w:rPr>
      </w:pPr>
      <w:r w:rsidRPr="00F44ED7">
        <w:rPr>
          <w:szCs w:val="22"/>
        </w:rPr>
        <w:t xml:space="preserve">Tras considerar varios frameworks </w:t>
      </w:r>
      <w:r w:rsidRPr="00FE7787">
        <w:rPr>
          <w:szCs w:val="22"/>
        </w:rPr>
        <w:t xml:space="preserve">disponibles en Python, se optó por utilizar Streamlit para facilitar y simplificar el proceso de desarrollo de la aplicación web </w:t>
      </w:r>
      <w:hyperlink w:anchor="bib46" w:history="1">
        <w:r w:rsidRPr="00FE7787">
          <w:rPr>
            <w:rStyle w:val="Hipervnculo"/>
            <w:color w:val="auto"/>
            <w:szCs w:val="22"/>
            <w:u w:val="none"/>
            <w:vertAlign w:val="superscript"/>
          </w:rPr>
          <w:t>[</w:t>
        </w:r>
        <w:r w:rsidR="00D773A5" w:rsidRPr="00FE7787">
          <w:rPr>
            <w:rStyle w:val="Hipervnculo"/>
            <w:color w:val="auto"/>
            <w:szCs w:val="22"/>
            <w:u w:val="none"/>
            <w:vertAlign w:val="superscript"/>
          </w:rPr>
          <w:t>46</w:t>
        </w:r>
        <w:r w:rsidRPr="00FE7787">
          <w:rPr>
            <w:rStyle w:val="Hipervnculo"/>
            <w:color w:val="auto"/>
            <w:szCs w:val="22"/>
            <w:u w:val="none"/>
            <w:vertAlign w:val="superscript"/>
          </w:rPr>
          <w:t>]</w:t>
        </w:r>
      </w:hyperlink>
      <w:r w:rsidRPr="00FE7787">
        <w:rPr>
          <w:szCs w:val="22"/>
        </w:rPr>
        <w:t xml:space="preserve">. Esta decisión también estuvo influenciada por </w:t>
      </w:r>
      <w:r w:rsidR="005351C5" w:rsidRPr="00FE7787">
        <w:rPr>
          <w:szCs w:val="22"/>
        </w:rPr>
        <w:t>la</w:t>
      </w:r>
      <w:r w:rsidRPr="00FE7787">
        <w:rPr>
          <w:szCs w:val="22"/>
        </w:rPr>
        <w:t xml:space="preserve"> experiencia previa con Streamlit durante el grado.</w:t>
      </w:r>
    </w:p>
    <w:p w14:paraId="78B1447A" w14:textId="77777777" w:rsidR="00F44ED7" w:rsidRPr="00FE7787" w:rsidRDefault="00F44ED7" w:rsidP="00F44ED7">
      <w:pPr>
        <w:ind w:right="4"/>
        <w:rPr>
          <w:szCs w:val="22"/>
        </w:rPr>
      </w:pPr>
    </w:p>
    <w:p w14:paraId="2E8B63EF" w14:textId="27269820" w:rsidR="00F44ED7" w:rsidRPr="00FE7787" w:rsidRDefault="00F44ED7" w:rsidP="00F44ED7">
      <w:pPr>
        <w:ind w:right="4"/>
        <w:rPr>
          <w:szCs w:val="22"/>
        </w:rPr>
      </w:pPr>
      <w:r w:rsidRPr="00FE7787">
        <w:rPr>
          <w:szCs w:val="22"/>
        </w:rPr>
        <w:t>Streamlit es un framework gratuito y de código abierto para crear y compartir aplicaciones web, principalmente orientadas al aprendizaje automático y a la ciencia de datos</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r w:rsidRPr="00FE7787">
        <w:rPr>
          <w:szCs w:val="22"/>
        </w:rPr>
        <w:t xml:space="preserve"> Al estar basado en Python, permite integrar bibliotecas populares como </w:t>
      </w:r>
      <w:r w:rsidRPr="00FE7787">
        <w:rPr>
          <w:i/>
          <w:iCs/>
          <w:szCs w:val="22"/>
        </w:rPr>
        <w:t>Pandas</w:t>
      </w:r>
      <w:r w:rsidRPr="00FE7787">
        <w:rPr>
          <w:szCs w:val="22"/>
        </w:rPr>
        <w:t xml:space="preserve">, </w:t>
      </w:r>
      <w:r w:rsidRPr="00FE7787">
        <w:rPr>
          <w:i/>
          <w:iCs/>
          <w:szCs w:val="22"/>
        </w:rPr>
        <w:t>Matplotlib</w:t>
      </w:r>
      <w:r w:rsidRPr="00FE7787">
        <w:rPr>
          <w:szCs w:val="22"/>
        </w:rPr>
        <w:t xml:space="preserve"> y </w:t>
      </w:r>
      <w:r w:rsidRPr="00FE7787">
        <w:rPr>
          <w:i/>
          <w:iCs/>
          <w:szCs w:val="22"/>
        </w:rPr>
        <w:t>Plotly</w:t>
      </w:r>
      <w:r w:rsidRPr="00FE7787">
        <w:rPr>
          <w:szCs w:val="22"/>
        </w:rPr>
        <w:t>, lo que facilita el análisis y la visualización de datos de forma eficiente</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6CC6F3B7" w:rsidR="001B2BEF" w:rsidRPr="001B2BEF" w:rsidRDefault="00F44ED7" w:rsidP="001B2BEF">
      <w:pPr>
        <w:ind w:right="4"/>
        <w:rPr>
          <w:szCs w:val="22"/>
        </w:rPr>
      </w:pPr>
      <w:r w:rsidRPr="00F44ED7">
        <w:rPr>
          <w:szCs w:val="22"/>
        </w:rPr>
        <w:t xml:space="preserve">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w:t>
      </w:r>
      <w:r w:rsidRPr="00630019">
        <w:rPr>
          <w:szCs w:val="22"/>
        </w:rPr>
        <w:t>errores</w:t>
      </w:r>
      <w:r w:rsidR="001A5370" w:rsidRPr="00630019">
        <w:rPr>
          <w:szCs w:val="22"/>
        </w:rPr>
        <w:t> </w:t>
      </w:r>
      <w:hyperlink w:anchor="bib46" w:history="1">
        <w:r w:rsidR="00630019" w:rsidRPr="00630019">
          <w:rPr>
            <w:rStyle w:val="Hipervnculo"/>
            <w:color w:val="auto"/>
            <w:szCs w:val="22"/>
            <w:u w:val="none"/>
            <w:vertAlign w:val="superscript"/>
          </w:rPr>
          <w:t>[46]</w:t>
        </w:r>
      </w:hyperlink>
      <w:r w:rsidRPr="00630019">
        <w:rPr>
          <w:szCs w:val="22"/>
        </w:rPr>
        <w:t>.</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33" w:name="_3.3__Data"/>
      <w:bookmarkStart w:id="34" w:name="_Toc200663177"/>
      <w:bookmarkEnd w:id="33"/>
      <w:r w:rsidRPr="00920F1D">
        <w:t>3.</w:t>
      </w:r>
      <w:r w:rsidR="00920F1D" w:rsidRPr="00920F1D">
        <w:t>1.3</w:t>
      </w:r>
      <w:r w:rsidRPr="00920F1D">
        <w:t xml:space="preserve">  </w:t>
      </w:r>
      <w:r w:rsidR="00F44ED7" w:rsidRPr="003442C8">
        <w:t xml:space="preserve">Base de datos: </w:t>
      </w:r>
      <w:r w:rsidR="005351C5" w:rsidRPr="003442C8">
        <w:t>Supabase</w:t>
      </w:r>
      <w:bookmarkEnd w:id="34"/>
    </w:p>
    <w:p w14:paraId="3BB0D771" w14:textId="77777777" w:rsidR="00BD5C4D" w:rsidRPr="00920F1D" w:rsidRDefault="00BD5C4D">
      <w:pPr>
        <w:ind w:right="4"/>
        <w:rPr>
          <w:sz w:val="20"/>
          <w:szCs w:val="20"/>
        </w:rPr>
      </w:pPr>
    </w:p>
    <w:p w14:paraId="0CA49C16" w14:textId="30FF0167"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hyperlink w:anchor="bib47" w:history="1">
        <w:r w:rsidRPr="007D579E">
          <w:rPr>
            <w:rStyle w:val="Hipervnculo"/>
            <w:color w:val="auto"/>
            <w:szCs w:val="22"/>
            <w:u w:val="none"/>
            <w:vertAlign w:val="superscript"/>
          </w:rPr>
          <w:t>[</w:t>
        </w:r>
        <w:r w:rsidR="00D773A5" w:rsidRPr="007D579E">
          <w:rPr>
            <w:rStyle w:val="Hipervnculo"/>
            <w:color w:val="auto"/>
            <w:szCs w:val="22"/>
            <w:u w:val="none"/>
            <w:vertAlign w:val="superscript"/>
          </w:rPr>
          <w:t>47</w:t>
        </w:r>
        <w:r w:rsidRPr="007D579E">
          <w:rPr>
            <w:rStyle w:val="Hipervnculo"/>
            <w:color w:val="auto"/>
            <w:szCs w:val="22"/>
            <w:u w:val="none"/>
            <w:vertAlign w:val="superscript"/>
          </w:rPr>
          <w:t>]</w:t>
        </w:r>
      </w:hyperlink>
      <w:r>
        <w:rPr>
          <w:szCs w:val="22"/>
        </w:rPr>
        <w:t>.</w:t>
      </w:r>
    </w:p>
    <w:p w14:paraId="45B4A5CB" w14:textId="77777777" w:rsidR="00280109" w:rsidRDefault="00280109" w:rsidP="004D7FA8">
      <w:pPr>
        <w:ind w:right="4"/>
        <w:rPr>
          <w:szCs w:val="22"/>
        </w:rPr>
      </w:pPr>
    </w:p>
    <w:p w14:paraId="4FC21158" w14:textId="11FD108F"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w:t>
      </w:r>
      <w:r w:rsidR="001A5370">
        <w:rPr>
          <w:szCs w:val="22"/>
        </w:rPr>
        <w:t> </w:t>
      </w:r>
      <w:hyperlink w:anchor="bib47" w:history="1">
        <w:r w:rsidR="007D579E" w:rsidRPr="007D579E">
          <w:rPr>
            <w:rStyle w:val="Hipervnculo"/>
            <w:color w:val="auto"/>
            <w:szCs w:val="22"/>
            <w:u w:val="none"/>
            <w:vertAlign w:val="superscript"/>
          </w:rPr>
          <w:t>[47]</w:t>
        </w:r>
      </w:hyperlink>
      <w:r w:rsidR="00DE2C23">
        <w:rPr>
          <w:szCs w:val="22"/>
        </w:rPr>
        <w:t xml:space="preserve">.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5">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6"/>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4A3BA716" w:rsidR="00843F5E" w:rsidRPr="007E7F31" w:rsidRDefault="00843F5E" w:rsidP="00154276">
      <w:pPr>
        <w:ind w:right="4"/>
        <w:jc w:val="center"/>
        <w:rPr>
          <w:i/>
          <w:iCs/>
          <w:color w:val="404040" w:themeColor="text1" w:themeTint="BF"/>
          <w:sz w:val="20"/>
          <w:szCs w:val="20"/>
        </w:rPr>
      </w:pPr>
      <w:bookmarkStart w:id="35" w:name="figura5"/>
      <w:r w:rsidRPr="00784194">
        <w:rPr>
          <w:i/>
          <w:iCs/>
          <w:color w:val="404040" w:themeColor="text1" w:themeTint="BF"/>
          <w:sz w:val="20"/>
          <w:szCs w:val="20"/>
        </w:rPr>
        <w:t xml:space="preserve">Figura </w:t>
      </w:r>
      <w:r w:rsidR="00112DD2">
        <w:rPr>
          <w:i/>
          <w:iCs/>
          <w:color w:val="404040" w:themeColor="text1" w:themeTint="BF"/>
          <w:sz w:val="20"/>
          <w:szCs w:val="20"/>
        </w:rPr>
        <w:t>5</w:t>
      </w:r>
      <w:bookmarkEnd w:id="35"/>
      <w:r w:rsidRPr="00784194">
        <w:rPr>
          <w:i/>
          <w:iCs/>
          <w:color w:val="404040" w:themeColor="text1" w:themeTint="BF"/>
          <w:sz w:val="20"/>
          <w:szCs w:val="20"/>
        </w:rPr>
        <w:t>:</w:t>
      </w:r>
      <w:r w:rsidRPr="007E7F31">
        <w:rPr>
          <w:i/>
          <w:iCs/>
          <w:color w:val="404040" w:themeColor="text1" w:themeTint="BF"/>
          <w:sz w:val="20"/>
          <w:szCs w:val="20"/>
        </w:rPr>
        <w:t xml:space="preserve">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36" w:name="_Toc200663178"/>
      <w:r w:rsidRPr="00920F1D">
        <w:t>3.1.</w:t>
      </w:r>
      <w:r>
        <w:t>4</w:t>
      </w:r>
      <w:r w:rsidRPr="00920F1D">
        <w:t xml:space="preserve">  </w:t>
      </w:r>
      <w:r>
        <w:t>Análisis</w:t>
      </w:r>
      <w:r w:rsidRPr="003442C8">
        <w:t xml:space="preserve"> </w:t>
      </w:r>
      <w:r>
        <w:t xml:space="preserve">de los </w:t>
      </w:r>
      <w:r w:rsidRPr="003442C8">
        <w:t>datos</w:t>
      </w:r>
      <w:bookmarkEnd w:id="36"/>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3B46F45D" w:rsidR="00477B92" w:rsidRPr="007E4ADF" w:rsidRDefault="00477B92" w:rsidP="007516D0">
      <w:r>
        <w:t xml:space="preserve">R es un </w:t>
      </w:r>
      <w:r w:rsidRPr="007E4ADF">
        <w:t>lenguaje de programación y entorno de software</w:t>
      </w:r>
      <w:r w:rsidR="007516D0" w:rsidRPr="007E4ADF">
        <w:t xml:space="preserve"> libre</w:t>
      </w:r>
      <w:r w:rsidRPr="007E4ADF">
        <w:t xml:space="preserve"> especializado en el análisis estadístico</w:t>
      </w:r>
      <w:r w:rsidR="007516D0" w:rsidRPr="007E4ADF">
        <w:t xml:space="preserve"> y la creación de gráficos. Se compila y ejecuta en una amplia variedad de plataformas</w:t>
      </w:r>
      <w:r w:rsidR="007E4ADF" w:rsidRPr="007E4ADF">
        <w:t> </w:t>
      </w:r>
      <w:hyperlink w:anchor="bib48" w:history="1">
        <w:r w:rsidR="000E23EE" w:rsidRPr="007E4ADF">
          <w:rPr>
            <w:rStyle w:val="Hipervnculo"/>
            <w:color w:val="auto"/>
            <w:u w:val="none"/>
            <w:vertAlign w:val="superscript"/>
          </w:rPr>
          <w:t>[</w:t>
        </w:r>
        <w:r w:rsidR="00D773A5" w:rsidRPr="007E4ADF">
          <w:rPr>
            <w:rStyle w:val="Hipervnculo"/>
            <w:color w:val="auto"/>
            <w:u w:val="none"/>
            <w:vertAlign w:val="superscript"/>
          </w:rPr>
          <w:t>48</w:t>
        </w:r>
        <w:r w:rsidR="000E23EE" w:rsidRPr="007E4ADF">
          <w:rPr>
            <w:rStyle w:val="Hipervnculo"/>
            <w:color w:val="auto"/>
            <w:u w:val="none"/>
            <w:vertAlign w:val="superscript"/>
          </w:rPr>
          <w:t>]</w:t>
        </w:r>
      </w:hyperlink>
      <w:r w:rsidR="000E23EE" w:rsidRPr="007E4ADF">
        <w:t xml:space="preserve">. En este trabajo, se ha utilizado a través del entorno </w:t>
      </w:r>
      <w:r w:rsidR="007516D0" w:rsidRPr="007E4ADF">
        <w:rPr>
          <w:i/>
          <w:iCs/>
        </w:rPr>
        <w:t xml:space="preserve">Visual Studio Code </w:t>
      </w:r>
      <w:r w:rsidR="00EE292C" w:rsidRPr="007E4ADF">
        <w:rPr>
          <w:rStyle w:val="Refdenotaalpie"/>
        </w:rPr>
        <w:footnoteReference w:id="7"/>
      </w:r>
      <w:r w:rsidR="007516D0" w:rsidRPr="007E4ADF">
        <w:t>,</w:t>
      </w:r>
      <w:r w:rsidR="000E23EE" w:rsidRPr="007E4ADF">
        <w:t xml:space="preserve"> lo</w:t>
      </w:r>
      <w:r w:rsidR="00100BB3" w:rsidRPr="007E4ADF">
        <w:t xml:space="preserve"> cual</w:t>
      </w:r>
      <w:r w:rsidR="000E23EE" w:rsidRPr="007E4ADF">
        <w:t xml:space="preserve"> ha permitido realizar un análisis exhaustivo de las rel</w:t>
      </w:r>
      <w:r w:rsidR="007516D0" w:rsidRPr="007E4ADF">
        <w:t xml:space="preserve">aciones </w:t>
      </w:r>
      <w:r w:rsidR="000E23EE" w:rsidRPr="007E4ADF">
        <w:t xml:space="preserve">entre </w:t>
      </w:r>
      <w:r w:rsidR="007516D0" w:rsidRPr="007E4ADF">
        <w:t xml:space="preserve">los datos recopilados </w:t>
      </w:r>
      <w:r w:rsidR="000E23EE" w:rsidRPr="007E4ADF">
        <w:t>mediante</w:t>
      </w:r>
      <w:r w:rsidR="007516D0" w:rsidRPr="007E4ADF">
        <w:t xml:space="preserve"> el cuestionario. </w:t>
      </w:r>
      <w:r w:rsidR="001A5370" w:rsidRPr="007E4ADF">
        <w:t xml:space="preserve">Dado que el lenguaje R no se ha trabajado durante el grado, se ha recurrido a </w:t>
      </w:r>
      <w:commentRangeStart w:id="37"/>
      <w:r w:rsidR="001A5370" w:rsidRPr="007E4ADF">
        <w:rPr>
          <w:i/>
          <w:iCs/>
        </w:rPr>
        <w:t>ChatGPT</w:t>
      </w:r>
      <w:r w:rsidR="001A5370" w:rsidRPr="007E4ADF">
        <w:t xml:space="preserve"> </w:t>
      </w:r>
      <w:commentRangeEnd w:id="37"/>
      <w:r w:rsidR="004306AF" w:rsidRPr="007E4ADF">
        <w:rPr>
          <w:rStyle w:val="Refdecomentario"/>
        </w:rPr>
        <w:commentReference w:id="37"/>
      </w:r>
      <w:r w:rsidR="001A5370" w:rsidRPr="007E4ADF">
        <w:t>como herramienta de apoyo para generar el código necesario en el análisis de los datos.</w:t>
      </w:r>
    </w:p>
    <w:p w14:paraId="75D3D2AF" w14:textId="77777777" w:rsidR="00477B92" w:rsidRPr="007E4ADF" w:rsidRDefault="00477B92" w:rsidP="00AA2816"/>
    <w:p w14:paraId="7133EC36" w14:textId="07CC67E1" w:rsidR="00AA2816" w:rsidRPr="007E4ADF" w:rsidRDefault="00F634B8" w:rsidP="001B76D3">
      <w:r w:rsidRPr="007E4ADF">
        <w:rPr>
          <w:i/>
          <w:iCs/>
        </w:rPr>
        <w:t>Google Sheets</w:t>
      </w:r>
      <w:r w:rsidRPr="007E4ADF">
        <w:t xml:space="preserve">, desarrollado por </w:t>
      </w:r>
      <w:r w:rsidRPr="007E4ADF">
        <w:rPr>
          <w:i/>
          <w:iCs/>
        </w:rPr>
        <w:t>Google</w:t>
      </w:r>
      <w:r w:rsidRPr="007E4ADF">
        <w:t xml:space="preserve">, es </w:t>
      </w:r>
      <w:r w:rsidR="000E23EE" w:rsidRPr="007E4ADF">
        <w:t>una aplicación</w:t>
      </w:r>
      <w:r w:rsidRPr="007E4ADF">
        <w:t xml:space="preserve"> que contiene hojas de cálculo</w:t>
      </w:r>
      <w:r w:rsidR="000E23EE" w:rsidRPr="007E4ADF">
        <w:t xml:space="preserve"> </w:t>
      </w:r>
      <w:r w:rsidR="00D4300E" w:rsidRPr="007E4ADF">
        <w:t xml:space="preserve">que permite la colaboración en línea de forma sencilla </w:t>
      </w:r>
      <w:hyperlink w:anchor="bib49" w:history="1">
        <w:r w:rsidR="000E23EE" w:rsidRPr="007E4ADF">
          <w:rPr>
            <w:rStyle w:val="Hipervnculo"/>
            <w:color w:val="auto"/>
            <w:u w:val="none"/>
            <w:vertAlign w:val="superscript"/>
          </w:rPr>
          <w:t>[</w:t>
        </w:r>
        <w:r w:rsidR="00D773A5" w:rsidRPr="007E4ADF">
          <w:rPr>
            <w:rStyle w:val="Hipervnculo"/>
            <w:color w:val="auto"/>
            <w:u w:val="none"/>
            <w:vertAlign w:val="superscript"/>
          </w:rPr>
          <w:t>49</w:t>
        </w:r>
        <w:r w:rsidR="000E23EE" w:rsidRPr="007E4ADF">
          <w:rPr>
            <w:rStyle w:val="Hipervnculo"/>
            <w:color w:val="auto"/>
            <w:u w:val="none"/>
            <w:vertAlign w:val="superscript"/>
          </w:rPr>
          <w:t>]</w:t>
        </w:r>
      </w:hyperlink>
      <w:r w:rsidR="000E23EE" w:rsidRPr="007E4ADF">
        <w:t xml:space="preserve">. En este proyecto, se ha utilizado para normalizar los datos extraídos del cuestionario a un mismo idioma, ya que podía ser </w:t>
      </w:r>
      <w:r w:rsidR="00D4300E" w:rsidRPr="007E4ADF">
        <w:t>respondido</w:t>
      </w:r>
      <w:r w:rsidR="000E23EE" w:rsidRPr="007E4ADF">
        <w:t xml:space="preserve"> en castellano</w:t>
      </w:r>
      <w:r w:rsidR="00AD61CD" w:rsidRPr="007E4ADF">
        <w:t>, catalán o inglés</w:t>
      </w:r>
      <w:r w:rsidR="000E23EE" w:rsidRPr="007E4ADF">
        <w:t xml:space="preserve">. </w:t>
      </w:r>
      <w:r w:rsidR="00AD61CD" w:rsidRPr="007E4ADF">
        <w:t xml:space="preserve">Asimismo, se ha utilizado </w:t>
      </w:r>
      <w:r w:rsidR="000E23EE" w:rsidRPr="007E4ADF">
        <w:t xml:space="preserve">para generar </w:t>
      </w:r>
      <w:r w:rsidR="00AD61CD" w:rsidRPr="007E4ADF">
        <w:t xml:space="preserve">representaciones gráficas </w:t>
      </w:r>
      <w:r w:rsidR="000E23EE" w:rsidRPr="007E4ADF">
        <w:t xml:space="preserve">sencillas </w:t>
      </w:r>
      <w:r w:rsidR="00AD61CD" w:rsidRPr="007E4ADF">
        <w:t xml:space="preserve">con el objetivo </w:t>
      </w:r>
      <w:r w:rsidR="00333080" w:rsidRPr="007E4ADF">
        <w:t xml:space="preserve">de </w:t>
      </w:r>
      <w:r w:rsidR="000E23EE" w:rsidRPr="007E4ADF">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8" w:name="_Toc200663179"/>
      <w:r w:rsidRPr="00920F1D">
        <w:t>3.2  Estructura</w:t>
      </w:r>
      <w:r w:rsidR="008C765F">
        <w:t xml:space="preserve"> </w:t>
      </w:r>
      <w:r w:rsidR="008C765F" w:rsidRPr="008C765F">
        <w:rPr>
          <w:bCs/>
        </w:rPr>
        <w:t>del aplicativo</w:t>
      </w:r>
      <w:bookmarkEnd w:id="38"/>
    </w:p>
    <w:p w14:paraId="02E8255F" w14:textId="77777777" w:rsidR="00920F1D" w:rsidRPr="00100BB3" w:rsidRDefault="00920F1D">
      <w:pPr>
        <w:ind w:right="4"/>
        <w:rPr>
          <w:szCs w:val="22"/>
        </w:rPr>
      </w:pPr>
    </w:p>
    <w:p w14:paraId="2F4CB0B8" w14:textId="7CDD1FED" w:rsidR="00920F1D" w:rsidRPr="001B76D3" w:rsidRDefault="00062FAB" w:rsidP="001B76D3">
      <w:pPr>
        <w:ind w:right="4"/>
      </w:pPr>
      <w:r w:rsidRPr="00062FAB">
        <w:t>El proyecto se</w:t>
      </w:r>
      <w:r>
        <w:t xml:space="preserve"> ha estructurado de una manera sencilla y precisa, para así facilitar la navegación de los </w:t>
      </w:r>
      <w:r w:rsidRPr="00112DD2">
        <w:t>archivos</w:t>
      </w:r>
      <w:r w:rsidR="000C4901" w:rsidRPr="00112DD2">
        <w:t xml:space="preserve"> (</w:t>
      </w:r>
      <w:hyperlink w:anchor="figura6" w:history="1">
        <w:r w:rsidR="000C4901" w:rsidRPr="00112DD2">
          <w:rPr>
            <w:rStyle w:val="Hipervnculo"/>
            <w:i/>
            <w:iCs/>
            <w:color w:val="auto"/>
            <w:u w:val="none"/>
          </w:rPr>
          <w:t xml:space="preserve">Figura </w:t>
        </w:r>
        <w:r w:rsidR="00112DD2" w:rsidRPr="00112DD2">
          <w:rPr>
            <w:rStyle w:val="Hipervnculo"/>
            <w:i/>
            <w:iCs/>
            <w:color w:val="auto"/>
            <w:u w:val="none"/>
          </w:rPr>
          <w:t>6</w:t>
        </w:r>
      </w:hyperlink>
      <w:r w:rsidR="000C4901" w:rsidRPr="00112DD2">
        <w:rPr>
          <w:i/>
          <w:iCs/>
        </w:rPr>
        <w:t xml:space="preserve">). </w:t>
      </w:r>
      <w:r w:rsidR="000A78E4" w:rsidRPr="00112DD2">
        <w:t xml:space="preserve">Con </w:t>
      </w:r>
      <w:r w:rsidR="000A78E4" w:rsidRPr="000A78E4">
        <w:t>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4B4715FA" w14:textId="4AEC6F7E" w:rsidR="00E87DD2" w:rsidRPr="00E87DD2" w:rsidRDefault="000C4901" w:rsidP="00E87DD2">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4DB8219E" w14:textId="77777777" w:rsidR="00E87DD2" w:rsidRPr="00E87DD2" w:rsidRDefault="00E87DD2" w:rsidP="00E87DD2">
      <w:pPr>
        <w:pStyle w:val="Prrafodelista"/>
        <w:rPr>
          <w:sz w:val="6"/>
          <w:szCs w:val="6"/>
        </w:rPr>
      </w:pPr>
    </w:p>
    <w:p w14:paraId="37A00F68" w14:textId="21FC217A" w:rsidR="00E87DD2" w:rsidRPr="00E87DD2" w:rsidRDefault="000C4901" w:rsidP="00E87DD2">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7662A034" w14:textId="77777777" w:rsidR="00E87DD2" w:rsidRPr="00E87DD2" w:rsidRDefault="00E87DD2" w:rsidP="00E87DD2">
      <w:pPr>
        <w:rPr>
          <w:sz w:val="6"/>
          <w:szCs w:val="6"/>
        </w:rPr>
      </w:pPr>
    </w:p>
    <w:p w14:paraId="0C5D6420" w14:textId="0C610B9E" w:rsidR="000C4901" w:rsidRPr="00B129AA" w:rsidRDefault="000C4901" w:rsidP="00E87DD2">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35CF564F" w14:textId="3ADDCC11" w:rsidR="00B129AA" w:rsidRDefault="00B129AA" w:rsidP="00E87DD2">
      <w:pPr>
        <w:pStyle w:val="Prrafodelista"/>
        <w:numPr>
          <w:ilvl w:val="0"/>
          <w:numId w:val="1"/>
        </w:numPr>
      </w:pPr>
      <w:r>
        <w:rPr>
          <w:b/>
          <w:bCs/>
          <w:szCs w:val="22"/>
        </w:rPr>
        <w:t>Análisis:</w:t>
      </w:r>
      <w:r>
        <w:t xml:space="preserve"> </w:t>
      </w:r>
      <w:r w:rsidR="00E87DD2" w:rsidRPr="00E87DD2">
        <w:t>contiene las gráficas generadas a partir de los datos del cuestionario, utilizadas para realizar el análisis estadístico del estudio.</w:t>
      </w:r>
      <w:r>
        <w:t xml:space="preserve"> </w:t>
      </w:r>
    </w:p>
    <w:p w14:paraId="4354D7A7" w14:textId="77777777" w:rsidR="00E87DD2" w:rsidRPr="00E87DD2" w:rsidRDefault="00E87DD2" w:rsidP="00E87DD2">
      <w:pPr>
        <w:pStyle w:val="Prrafodelista"/>
        <w:rPr>
          <w:sz w:val="6"/>
          <w:szCs w:val="6"/>
        </w:rPr>
      </w:pPr>
    </w:p>
    <w:p w14:paraId="75D6CC0E" w14:textId="10A2F412" w:rsidR="000C4901" w:rsidRPr="00E87DD2" w:rsidRDefault="000C4901" w:rsidP="00E87DD2">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7FF0821A" w14:textId="77777777" w:rsidR="00E87DD2" w:rsidRPr="00E87DD2" w:rsidRDefault="00E87DD2" w:rsidP="00E87DD2">
      <w:pPr>
        <w:ind w:right="4"/>
        <w:rPr>
          <w:sz w:val="6"/>
          <w:szCs w:val="6"/>
        </w:rPr>
      </w:pPr>
    </w:p>
    <w:p w14:paraId="1B4D80B0" w14:textId="02EDB93F" w:rsidR="00B129AA" w:rsidRDefault="00B129AA" w:rsidP="00E87DD2">
      <w:pPr>
        <w:pStyle w:val="Prrafodelista"/>
        <w:numPr>
          <w:ilvl w:val="0"/>
          <w:numId w:val="1"/>
        </w:numPr>
        <w:ind w:right="4"/>
        <w:rPr>
          <w:b/>
          <w:bCs/>
          <w:sz w:val="20"/>
          <w:szCs w:val="20"/>
        </w:rPr>
      </w:pPr>
      <w:r w:rsidRPr="00B129AA">
        <w:rPr>
          <w:b/>
          <w:bCs/>
          <w:szCs w:val="22"/>
        </w:rPr>
        <w:t>consentiment_informat.pdf</w:t>
      </w:r>
      <w:r>
        <w:rPr>
          <w:b/>
          <w:bCs/>
          <w:szCs w:val="22"/>
        </w:rPr>
        <w:t xml:space="preserve">: </w:t>
      </w:r>
      <w:r w:rsidR="00E87DD2" w:rsidRPr="00E87DD2">
        <w:rPr>
          <w:szCs w:val="22"/>
        </w:rPr>
        <w:t xml:space="preserve">documento correspondiente a la hoja de consentimiento informativo firmada por los participantes del cuestionario </w:t>
      </w:r>
      <w:r>
        <w:rPr>
          <w:szCs w:val="22"/>
        </w:rPr>
        <w:t>(</w:t>
      </w:r>
      <w:hyperlink w:anchor="hoja_informativa" w:history="1">
        <w:r w:rsidRPr="00E87DD2">
          <w:rPr>
            <w:rStyle w:val="Hipervnculo"/>
            <w:i/>
            <w:iCs/>
            <w:color w:val="auto"/>
            <w:szCs w:val="22"/>
            <w:u w:val="none"/>
          </w:rPr>
          <w:t>anexo 3</w:t>
        </w:r>
      </w:hyperlink>
      <w:r w:rsidRPr="00E87DD2">
        <w:rPr>
          <w:szCs w:val="22"/>
        </w:rPr>
        <w:t>)</w:t>
      </w:r>
      <w:r w:rsidR="00E87DD2">
        <w:rPr>
          <w:szCs w:val="22"/>
        </w:rPr>
        <w:t>.</w:t>
      </w:r>
    </w:p>
    <w:p w14:paraId="110C72B6" w14:textId="77777777" w:rsidR="00E87DD2" w:rsidRPr="00E87DD2" w:rsidRDefault="00E87DD2" w:rsidP="00E87DD2">
      <w:pPr>
        <w:ind w:right="4"/>
        <w:rPr>
          <w:b/>
          <w:bCs/>
          <w:sz w:val="6"/>
          <w:szCs w:val="6"/>
        </w:rPr>
      </w:pPr>
    </w:p>
    <w:p w14:paraId="023974A2" w14:textId="77777777" w:rsidR="00E87DD2" w:rsidRPr="00E87DD2" w:rsidRDefault="00B129AA" w:rsidP="00E87DD2">
      <w:pPr>
        <w:pStyle w:val="Prrafodelista"/>
        <w:numPr>
          <w:ilvl w:val="0"/>
          <w:numId w:val="1"/>
        </w:numPr>
        <w:ind w:right="4"/>
        <w:rPr>
          <w:b/>
          <w:bCs/>
          <w:szCs w:val="22"/>
        </w:rPr>
      </w:pPr>
      <w:r w:rsidRPr="00E87DD2">
        <w:rPr>
          <w:b/>
          <w:bCs/>
          <w:szCs w:val="22"/>
        </w:rPr>
        <w:t xml:space="preserve">datos.csv: </w:t>
      </w:r>
      <w:r w:rsidR="00E87DD2" w:rsidRPr="00E87DD2">
        <w:rPr>
          <w:szCs w:val="22"/>
        </w:rPr>
        <w:t>archivo en formato CSV que contiene los datos recogidos mediante el cuestionario.</w:t>
      </w:r>
    </w:p>
    <w:p w14:paraId="63AF96E4" w14:textId="77777777" w:rsidR="00E87DD2" w:rsidRPr="00E87DD2" w:rsidRDefault="00E87DD2" w:rsidP="00E87DD2">
      <w:pPr>
        <w:ind w:right="4"/>
        <w:rPr>
          <w:b/>
          <w:bCs/>
          <w:sz w:val="6"/>
          <w:szCs w:val="6"/>
        </w:rPr>
      </w:pPr>
    </w:p>
    <w:p w14:paraId="7A901DCC" w14:textId="450F2781" w:rsidR="00B129AA" w:rsidRPr="00E87DD2" w:rsidRDefault="00B129AA" w:rsidP="00E87DD2">
      <w:pPr>
        <w:pStyle w:val="Prrafodelista"/>
        <w:numPr>
          <w:ilvl w:val="0"/>
          <w:numId w:val="1"/>
        </w:numPr>
        <w:ind w:right="4"/>
        <w:rPr>
          <w:b/>
          <w:bCs/>
          <w:szCs w:val="22"/>
        </w:rPr>
      </w:pPr>
      <w:r w:rsidRPr="00E87DD2">
        <w:rPr>
          <w:b/>
          <w:bCs/>
          <w:szCs w:val="22"/>
        </w:rPr>
        <w:t xml:space="preserve">graficas.R: </w:t>
      </w:r>
      <w:r w:rsidR="00E87DD2" w:rsidRPr="00E87DD2">
        <w:rPr>
          <w:szCs w:val="22"/>
        </w:rPr>
        <w:t>script en lenguaje R que incluye el código necesario para generar las gráficas utilizadas en el análisis de los datos.</w:t>
      </w:r>
    </w:p>
    <w:p w14:paraId="13A42D32" w14:textId="77777777" w:rsidR="00E87DD2" w:rsidRPr="00E87DD2" w:rsidRDefault="00E87DD2" w:rsidP="00E87DD2">
      <w:pPr>
        <w:ind w:right="4"/>
        <w:rPr>
          <w:b/>
          <w:bCs/>
          <w:sz w:val="6"/>
          <w:szCs w:val="6"/>
        </w:rPr>
      </w:pPr>
    </w:p>
    <w:p w14:paraId="074F621E" w14:textId="092D974B" w:rsidR="000A78E4" w:rsidRPr="00E87DD2" w:rsidRDefault="000C4901" w:rsidP="00E87DD2">
      <w:pPr>
        <w:pStyle w:val="Prrafodelista"/>
        <w:numPr>
          <w:ilvl w:val="0"/>
          <w:numId w:val="1"/>
        </w:numPr>
        <w:ind w:right="4"/>
        <w:rPr>
          <w:sz w:val="20"/>
          <w:szCs w:val="20"/>
        </w:rPr>
      </w:pP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2723C77C" w14:textId="77777777" w:rsidR="00E87DD2" w:rsidRPr="00E87DD2" w:rsidRDefault="00E87DD2" w:rsidP="00E87DD2">
      <w:pPr>
        <w:ind w:right="4"/>
        <w:rPr>
          <w:sz w:val="6"/>
          <w:szCs w:val="6"/>
        </w:rPr>
      </w:pPr>
    </w:p>
    <w:p w14:paraId="78B4380B" w14:textId="0F4FE6A1" w:rsidR="000C4901" w:rsidRPr="000A78E4" w:rsidRDefault="000C4901" w:rsidP="00E87DD2">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7F2D69C2" w14:textId="0C3F3090" w:rsidR="00920F1D" w:rsidRDefault="00E87DD2" w:rsidP="00E87DD2">
      <w:pPr>
        <w:jc w:val="left"/>
        <w:rPr>
          <w:szCs w:val="22"/>
        </w:rPr>
      </w:pPr>
      <w:r>
        <w:rPr>
          <w:szCs w:val="22"/>
        </w:rPr>
        <w:br w:type="page"/>
      </w: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Default="00042BDB" w:rsidP="000C4901">
      <w:pPr>
        <w:ind w:left="3600"/>
        <w:rPr>
          <w:szCs w:val="22"/>
        </w:rPr>
      </w:pPr>
      <w:r w:rsidRPr="00042BDB">
        <w:rPr>
          <w:szCs w:val="22"/>
        </w:rPr>
        <w:t>│   └── english.py</w:t>
      </w:r>
    </w:p>
    <w:p w14:paraId="4A713922" w14:textId="35556D6B" w:rsidR="00B129AA" w:rsidRPr="003B5F9B" w:rsidRDefault="00B129AA" w:rsidP="00B129AA">
      <w:pPr>
        <w:ind w:left="3600"/>
        <w:rPr>
          <w:szCs w:val="22"/>
          <w:lang w:val="en-GB"/>
        </w:rPr>
      </w:pPr>
      <w:r w:rsidRPr="003B5F9B">
        <w:rPr>
          <w:szCs w:val="22"/>
          <w:lang w:val="en-GB"/>
        </w:rPr>
        <w:t>├── .Analisis/</w:t>
      </w:r>
    </w:p>
    <w:p w14:paraId="0A8CFA88" w14:textId="17970BFA" w:rsidR="00042BDB" w:rsidRPr="003B5F9B" w:rsidRDefault="00042BDB" w:rsidP="000C4901">
      <w:pPr>
        <w:ind w:left="3600"/>
        <w:rPr>
          <w:szCs w:val="22"/>
          <w:lang w:val="en-GB"/>
        </w:rPr>
      </w:pPr>
      <w:r w:rsidRPr="003B5F9B">
        <w:rPr>
          <w:szCs w:val="22"/>
          <w:lang w:val="en-GB"/>
        </w:rPr>
        <w:t>├── app.py</w:t>
      </w:r>
    </w:p>
    <w:p w14:paraId="37FE3BA7" w14:textId="60C429D4" w:rsidR="00B129AA" w:rsidRPr="003B5F9B" w:rsidRDefault="00B129AA" w:rsidP="00B129AA">
      <w:pPr>
        <w:ind w:left="3600"/>
        <w:rPr>
          <w:szCs w:val="22"/>
          <w:lang w:val="en-GB"/>
        </w:rPr>
      </w:pPr>
      <w:r w:rsidRPr="003B5F9B">
        <w:rPr>
          <w:szCs w:val="22"/>
          <w:lang w:val="en-GB"/>
        </w:rPr>
        <w:t>├── consentiment_informat.pdf</w:t>
      </w:r>
    </w:p>
    <w:p w14:paraId="1DCCE24F" w14:textId="55680670" w:rsidR="00B129AA" w:rsidRPr="003B5F9B" w:rsidRDefault="00B129AA" w:rsidP="00B129AA">
      <w:pPr>
        <w:ind w:left="3600"/>
        <w:rPr>
          <w:szCs w:val="22"/>
          <w:lang w:val="en-GB"/>
        </w:rPr>
      </w:pPr>
      <w:r w:rsidRPr="003B5F9B">
        <w:rPr>
          <w:szCs w:val="22"/>
          <w:lang w:val="en-GB"/>
        </w:rPr>
        <w:t>├── datos.csv</w:t>
      </w:r>
    </w:p>
    <w:p w14:paraId="02872940" w14:textId="3746ACE5" w:rsidR="00B129AA" w:rsidRPr="003B5F9B" w:rsidRDefault="00B129AA" w:rsidP="000C4901">
      <w:pPr>
        <w:ind w:left="3600"/>
        <w:rPr>
          <w:szCs w:val="22"/>
          <w:lang w:val="en-GB"/>
        </w:rPr>
      </w:pPr>
      <w:r w:rsidRPr="003B5F9B">
        <w:rPr>
          <w:szCs w:val="22"/>
          <w:lang w:val="en-GB"/>
        </w:rPr>
        <w:t>├── graficas.R</w:t>
      </w:r>
    </w:p>
    <w:p w14:paraId="5D73F125" w14:textId="77777777" w:rsidR="00042BDB" w:rsidRPr="003B5F9B" w:rsidRDefault="00042BDB" w:rsidP="000C4901">
      <w:pPr>
        <w:ind w:left="3600"/>
        <w:rPr>
          <w:szCs w:val="22"/>
          <w:lang w:val="en-GB"/>
        </w:rPr>
      </w:pPr>
      <w:r w:rsidRPr="003B5F9B">
        <w:rPr>
          <w:szCs w:val="22"/>
          <w:lang w:val="en-GB"/>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6203DC71" w:rsidR="000C4901" w:rsidRPr="007E7F31" w:rsidRDefault="000C4901" w:rsidP="001B76D3">
      <w:pPr>
        <w:jc w:val="center"/>
        <w:rPr>
          <w:i/>
          <w:iCs/>
          <w:sz w:val="20"/>
          <w:szCs w:val="20"/>
        </w:rPr>
      </w:pPr>
      <w:bookmarkStart w:id="39" w:name="figura6"/>
      <w:commentRangeStart w:id="40"/>
      <w:r w:rsidRPr="007E7F31">
        <w:rPr>
          <w:i/>
          <w:iCs/>
          <w:color w:val="404040" w:themeColor="text1" w:themeTint="BF"/>
          <w:sz w:val="20"/>
          <w:szCs w:val="20"/>
        </w:rPr>
        <w:t xml:space="preserve">Figura </w:t>
      </w:r>
      <w:r w:rsidR="00112DD2">
        <w:rPr>
          <w:i/>
          <w:iCs/>
          <w:color w:val="404040" w:themeColor="text1" w:themeTint="BF"/>
          <w:sz w:val="20"/>
          <w:szCs w:val="20"/>
        </w:rPr>
        <w:t>6</w:t>
      </w:r>
      <w:bookmarkEnd w:id="39"/>
      <w:r w:rsidRPr="007E7F31">
        <w:rPr>
          <w:i/>
          <w:iCs/>
          <w:color w:val="404040" w:themeColor="text1" w:themeTint="BF"/>
          <w:sz w:val="20"/>
          <w:szCs w:val="20"/>
        </w:rPr>
        <w:t>: Estructura proyecto</w:t>
      </w:r>
      <w:commentRangeEnd w:id="40"/>
      <w:r w:rsidR="005E70EC">
        <w:rPr>
          <w:rStyle w:val="Refdecomentario"/>
        </w:rPr>
        <w:commentReference w:id="40"/>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41" w:name="_Toc200663180"/>
      <w:r w:rsidRPr="006B7167">
        <w:t>Diseño Experimental</w:t>
      </w:r>
      <w:bookmarkEnd w:id="4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42" w:name="_Toc200663181"/>
      <w:r w:rsidRPr="006B7167">
        <w:t>4</w:t>
      </w:r>
      <w:r w:rsidR="00E35E57" w:rsidRPr="006B7167">
        <w:t xml:space="preserve">.1  </w:t>
      </w:r>
      <w:r w:rsidR="00E430D8" w:rsidRPr="006B7167">
        <w:t>Objetivos e hipótesis</w:t>
      </w:r>
      <w:bookmarkEnd w:id="42"/>
    </w:p>
    <w:p w14:paraId="22B4F8D1" w14:textId="77777777" w:rsidR="003665D9" w:rsidRPr="004E3A33" w:rsidRDefault="003665D9" w:rsidP="00BD2F0E">
      <w:pPr>
        <w:rPr>
          <w:szCs w:val="22"/>
        </w:rPr>
      </w:pPr>
    </w:p>
    <w:p w14:paraId="6D9FB5E1" w14:textId="77777777" w:rsidR="00727045" w:rsidRDefault="00E430D8" w:rsidP="00727045">
      <w:pPr>
        <w:rPr>
          <w:szCs w:val="22"/>
        </w:rPr>
      </w:pPr>
      <w:r w:rsidRPr="006B7167">
        <w:rPr>
          <w:szCs w:val="22"/>
        </w:rPr>
        <w:t xml:space="preserve">Este trabajo propone analizar </w:t>
      </w:r>
      <w:r w:rsidR="00727045" w:rsidRPr="00727045">
        <w:rPr>
          <w:szCs w:val="22"/>
        </w:rPr>
        <w:t>las percepciones y actitudes de la</w:t>
      </w:r>
      <w:r w:rsidR="00727045">
        <w:rPr>
          <w:szCs w:val="22"/>
        </w:rPr>
        <w:t xml:space="preserve"> sociedad </w:t>
      </w:r>
      <w:r w:rsidR="00727045" w:rsidRPr="00727045">
        <w:rPr>
          <w:szCs w:val="22"/>
        </w:rPr>
        <w:t>frente al uso de la inteligencia artificial (IA),</w:t>
      </w:r>
      <w:r w:rsidR="00727045">
        <w:rPr>
          <w:szCs w:val="22"/>
        </w:rPr>
        <w:t xml:space="preserve"> </w:t>
      </w:r>
      <w:r w:rsidR="00727045" w:rsidRPr="00727045">
        <w:rPr>
          <w:szCs w:val="22"/>
        </w:rPr>
        <w:t>especialmente en relación con el uso que hacen de ella, el conocimiento que tienen sobre su funcionamiento y los posibles riesgos o dilemas éticos que perciben.</w:t>
      </w:r>
      <w:r w:rsidR="00727045">
        <w:rPr>
          <w:szCs w:val="22"/>
        </w:rPr>
        <w:t xml:space="preserve"> </w:t>
      </w:r>
      <w:r w:rsidR="00727045" w:rsidRPr="00727045">
        <w:rPr>
          <w:szCs w:val="22"/>
        </w:rPr>
        <w:t>Se pretende examinar cómo estas variables influyen en el grado de confianza depositado en la IA, así como en la aceptación de su uso en distintos ámbitos de la vida cotidiana.</w:t>
      </w:r>
    </w:p>
    <w:p w14:paraId="1A5B353F" w14:textId="77777777" w:rsidR="00727045" w:rsidRDefault="00727045" w:rsidP="00BD2F0E">
      <w:pPr>
        <w:rPr>
          <w:szCs w:val="22"/>
        </w:rPr>
      </w:pPr>
    </w:p>
    <w:p w14:paraId="23F3C88B" w14:textId="33F3A8FB" w:rsidR="00E430D8" w:rsidRDefault="00727045" w:rsidP="00BD2F0E">
      <w:pPr>
        <w:rPr>
          <w:szCs w:val="22"/>
        </w:rPr>
      </w:pPr>
      <w:r>
        <w:rPr>
          <w:szCs w:val="22"/>
        </w:rPr>
        <w:t xml:space="preserve">Para ello, se ha diseñado un cuestionario dirigido </w:t>
      </w:r>
      <w:r w:rsidRPr="00727045">
        <w:rPr>
          <w:szCs w:val="22"/>
        </w:rPr>
        <w:t xml:space="preserve">principalmente </w:t>
      </w:r>
      <w:r>
        <w:rPr>
          <w:szCs w:val="22"/>
        </w:rPr>
        <w:t xml:space="preserve">a jóvenes entre 18 y 24 años. </w:t>
      </w:r>
      <w:r w:rsidRPr="00727045">
        <w:rPr>
          <w:szCs w:val="22"/>
        </w:rPr>
        <w:t>En él se recogen</w:t>
      </w:r>
      <w:r w:rsidR="00FA4FD2">
        <w:rPr>
          <w:szCs w:val="22"/>
        </w:rPr>
        <w:t xml:space="preserve"> datos sobre </w:t>
      </w:r>
      <w:r w:rsidR="00C66234" w:rsidRPr="00C66234">
        <w:rPr>
          <w:szCs w:val="22"/>
        </w:rPr>
        <w:t>el uso diario de la IA, el nivel de conocimiento declarado, el grado de confianza que despierta esta tecnología, los beneficios y riesgos percibidos, así como la valoración ética en situaciones donde la IA interviene en la toma de decisiones.</w:t>
      </w:r>
    </w:p>
    <w:p w14:paraId="4BA5C14A" w14:textId="77777777" w:rsidR="00C66234" w:rsidRPr="006B7167" w:rsidRDefault="00C66234" w:rsidP="00BD2F0E">
      <w:pPr>
        <w:rPr>
          <w:szCs w:val="22"/>
        </w:rPr>
      </w:pPr>
    </w:p>
    <w:p w14:paraId="64D5B194" w14:textId="614B2F0D" w:rsidR="00E35E57" w:rsidRDefault="00C66234" w:rsidP="00BD2F0E">
      <w:pPr>
        <w:rPr>
          <w:szCs w:val="22"/>
        </w:rPr>
      </w:pPr>
      <w:r w:rsidRPr="00C66234">
        <w:rPr>
          <w:szCs w:val="22"/>
        </w:rPr>
        <w:t>A partir del análisis de la información recogida, se espera extraer conclusiones sobre el grado de consciencia y confianza que tienen los usuarios respecto al uso de la inteligencia artificial, así como identificar qué factores influyen en su percepción, con el objetivo de proponer posibles medidas educativas, informativas o regulatorias que promuevan un uso más crítico, ético y responsable de esta tecnología.</w:t>
      </w:r>
    </w:p>
    <w:p w14:paraId="4BF92BB3" w14:textId="77777777" w:rsidR="00C66234" w:rsidRPr="004E3A33" w:rsidRDefault="00C66234" w:rsidP="00BD2F0E">
      <w:pPr>
        <w:rPr>
          <w:szCs w:val="22"/>
        </w:rPr>
      </w:pPr>
    </w:p>
    <w:p w14:paraId="4241FFF0" w14:textId="303D56DA" w:rsidR="00CA2820" w:rsidRPr="006B7167" w:rsidRDefault="00920F1D" w:rsidP="00BD2F0E">
      <w:pPr>
        <w:pStyle w:val="Ttulo2"/>
        <w:rPr>
          <w:color w:val="0000FF"/>
        </w:rPr>
      </w:pPr>
      <w:bookmarkStart w:id="43" w:name="_Toc200663182"/>
      <w:r w:rsidRPr="006B7167">
        <w:t>4</w:t>
      </w:r>
      <w:r w:rsidR="00CA2820" w:rsidRPr="006B7167">
        <w:t>.2  Particip</w:t>
      </w:r>
      <w:r w:rsidR="00F92DC4" w:rsidRPr="006B7167">
        <w:t>antes</w:t>
      </w:r>
      <w:bookmarkEnd w:id="4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44" w:name="_Toc200663183"/>
      <w:r w:rsidRPr="006B7167">
        <w:t>4</w:t>
      </w:r>
      <w:r w:rsidR="00CA2820" w:rsidRPr="006B7167">
        <w:t xml:space="preserve">.3  </w:t>
      </w:r>
      <w:r w:rsidR="006E1A2A">
        <w:t xml:space="preserve">Método de </w:t>
      </w:r>
      <w:r w:rsidR="006E1A2A" w:rsidRPr="006E1A2A">
        <w:t>reclutamiento</w:t>
      </w:r>
      <w:bookmarkEnd w:id="4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71064E5C" w14:textId="3A78421A" w:rsidR="00843F5E" w:rsidRPr="00FA4FD2" w:rsidRDefault="00E84591">
      <w:pPr>
        <w:rPr>
          <w:szCs w:val="22"/>
        </w:rPr>
      </w:pPr>
      <w:r w:rsidRPr="004E3A33">
        <w:rPr>
          <w:szCs w:val="22"/>
        </w:rPr>
        <w:t xml:space="preserve">Antes de acceder al cuestionario, los participantes </w:t>
      </w:r>
      <w:r w:rsidR="00394B9C">
        <w:rPr>
          <w:szCs w:val="22"/>
        </w:rPr>
        <w:t xml:space="preserve">han de </w:t>
      </w:r>
      <w:r w:rsidRPr="004E3A33">
        <w:rPr>
          <w:szCs w:val="22"/>
        </w:rPr>
        <w:t>leer la hoja informativa del estudio (</w:t>
      </w:r>
      <w:r w:rsidRPr="004E3A33">
        <w:rPr>
          <w:i/>
          <w:iCs/>
          <w:szCs w:val="22"/>
        </w:rPr>
        <w:t>Anexo 3</w:t>
      </w:r>
      <w:r w:rsidRPr="004E3A33">
        <w:rPr>
          <w:szCs w:val="22"/>
        </w:rPr>
        <w:t xml:space="preserve">). Una vez leída, </w:t>
      </w:r>
      <w:r w:rsidR="00394B9C">
        <w:rPr>
          <w:szCs w:val="22"/>
        </w:rPr>
        <w:t>han de</w:t>
      </w:r>
      <w:r w:rsidRPr="004E3A33">
        <w:rPr>
          <w:szCs w:val="22"/>
        </w:rPr>
        <w:t xml:space="preserve"> aceptar las condiciones y confirmar que han </w:t>
      </w:r>
      <w:r w:rsidR="00394B9C">
        <w:rPr>
          <w:szCs w:val="22"/>
        </w:rPr>
        <w:t>entendido</w:t>
      </w:r>
      <w:r w:rsidRPr="004E3A33">
        <w:rPr>
          <w:szCs w:val="22"/>
        </w:rPr>
        <w:t xml:space="preserve"> su contenido.</w:t>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45" w:name="_Toc200663184"/>
      <w:r w:rsidRPr="006B7167">
        <w:t>4</w:t>
      </w:r>
      <w:r w:rsidR="00AD2C79" w:rsidRPr="006B7167">
        <w:t>.</w:t>
      </w:r>
      <w:r w:rsidR="007F6245">
        <w:t>4</w:t>
      </w:r>
      <w:r w:rsidR="00AD2C79" w:rsidRPr="006B7167">
        <w:t xml:space="preserve"> </w:t>
      </w:r>
      <w:r w:rsidR="006E1A2A">
        <w:t>Recolección de datos</w:t>
      </w:r>
      <w:bookmarkEnd w:id="45"/>
    </w:p>
    <w:p w14:paraId="42A65344" w14:textId="77777777" w:rsidR="00AD2C79" w:rsidRPr="006E1A2A" w:rsidRDefault="00AD2C79" w:rsidP="00BD2F0E">
      <w:pPr>
        <w:rPr>
          <w:szCs w:val="22"/>
        </w:rPr>
      </w:pPr>
    </w:p>
    <w:p w14:paraId="2539470C" w14:textId="0C903DB5" w:rsidR="00394B9C" w:rsidRDefault="00394B9C" w:rsidP="00394B9C">
      <w:pPr>
        <w:rPr>
          <w:szCs w:val="22"/>
        </w:rPr>
      </w:pPr>
      <w:r w:rsidRPr="00394B9C">
        <w:rPr>
          <w:szCs w:val="22"/>
        </w:rPr>
        <w:t>Las respuestas se almacenan de forma anónima en una base de datos gestionada a través de Supabase</w:t>
      </w:r>
      <w:r>
        <w:rPr>
          <w:szCs w:val="22"/>
        </w:rPr>
        <w:t>, mencionado en el capítulo anterior</w:t>
      </w:r>
      <w:r w:rsidRPr="00394B9C">
        <w:rPr>
          <w:szCs w:val="22"/>
        </w:rPr>
        <w:t>.</w:t>
      </w:r>
      <w:r>
        <w:rPr>
          <w:szCs w:val="22"/>
        </w:rPr>
        <w:t xml:space="preserve"> </w:t>
      </w:r>
      <w:r w:rsidRPr="00394B9C">
        <w:rPr>
          <w:szCs w:val="22"/>
        </w:rPr>
        <w:t>Cada fila de la tabla representa las respuestas de un participante.</w:t>
      </w:r>
      <w:r>
        <w:rPr>
          <w:szCs w:val="22"/>
        </w:rPr>
        <w:t xml:space="preserve"> </w:t>
      </w:r>
    </w:p>
    <w:p w14:paraId="223685AE" w14:textId="77777777" w:rsidR="00394B9C" w:rsidRDefault="00394B9C" w:rsidP="00394B9C">
      <w:pPr>
        <w:rPr>
          <w:szCs w:val="22"/>
        </w:rPr>
      </w:pPr>
    </w:p>
    <w:p w14:paraId="4555B342" w14:textId="6FD52647" w:rsidR="00394B9C" w:rsidRDefault="00394B9C" w:rsidP="00394B9C">
      <w:pPr>
        <w:rPr>
          <w:szCs w:val="22"/>
        </w:rPr>
      </w:pPr>
      <w:r w:rsidRPr="00394B9C">
        <w:rPr>
          <w:szCs w:val="22"/>
        </w:rPr>
        <w:t>Adicionalmente, existe una segunda base de datos donde se recogen, de forma opcional, el nombre completo y correo electrónico de aquellas personas interesadas en participar en el sorteo de 150 €. Esta información se almacena por separado y solo es accesible para personas autorizadas. Esta segunda base de datos será eliminada una vez finalizado el concurso.</w:t>
      </w:r>
    </w:p>
    <w:p w14:paraId="0E6BB792" w14:textId="77777777" w:rsidR="00394B9C" w:rsidRDefault="00394B9C" w:rsidP="00BD2F0E">
      <w:pPr>
        <w:rPr>
          <w:szCs w:val="22"/>
        </w:rPr>
      </w:pPr>
    </w:p>
    <w:p w14:paraId="1EBCB669" w14:textId="5D9887E5" w:rsidR="006703B0" w:rsidRPr="006E1A2A" w:rsidRDefault="006703B0">
      <w:pPr>
        <w:rPr>
          <w:b/>
          <w:sz w:val="30"/>
          <w:szCs w:val="30"/>
        </w:rPr>
      </w:pPr>
    </w:p>
    <w:p w14:paraId="51A5AD09" w14:textId="77777777" w:rsidR="00394B9C" w:rsidRDefault="00394B9C">
      <w:pPr>
        <w:jc w:val="left"/>
        <w:rPr>
          <w:b/>
          <w:sz w:val="30"/>
          <w:szCs w:val="30"/>
        </w:rPr>
      </w:pPr>
      <w:r>
        <w:rPr>
          <w:b/>
          <w:sz w:val="30"/>
          <w:szCs w:val="30"/>
        </w:rPr>
        <w:br w:type="page"/>
      </w:r>
    </w:p>
    <w:p w14:paraId="1B871C98" w14:textId="3FA2550D"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46" w:name="_Resultados_y_discusión"/>
      <w:bookmarkStart w:id="47" w:name="_Toc200663185"/>
      <w:bookmarkEnd w:id="46"/>
      <w:r>
        <w:t xml:space="preserve">Resultados y </w:t>
      </w:r>
      <w:r w:rsidR="00411AC5">
        <w:t>discusión</w:t>
      </w:r>
      <w:bookmarkEnd w:id="47"/>
      <w:r w:rsidR="00411AC5">
        <w:t xml:space="preserve"> </w:t>
      </w:r>
    </w:p>
    <w:p w14:paraId="3B4A876C" w14:textId="77777777" w:rsidR="00981429" w:rsidRDefault="00981429" w:rsidP="00981429"/>
    <w:p w14:paraId="0D6F0D9E" w14:textId="20F045A9" w:rsidR="00981429" w:rsidRDefault="00981429" w:rsidP="00981429">
      <w:pPr>
        <w:pStyle w:val="Ttulo2"/>
      </w:pPr>
      <w:bookmarkStart w:id="48" w:name="_Toc200663186"/>
      <w:r>
        <w:t>5.</w:t>
      </w:r>
      <w:r w:rsidR="00AD1C85">
        <w:t>1</w:t>
      </w:r>
      <w:r>
        <w:t xml:space="preserve"> </w:t>
      </w:r>
      <w:r w:rsidRPr="00981429">
        <w:t>Características sociodemográficas</w:t>
      </w:r>
      <w:bookmarkEnd w:id="48"/>
    </w:p>
    <w:p w14:paraId="41FCDDD6" w14:textId="77777777" w:rsidR="000F61B5" w:rsidRDefault="000F61B5" w:rsidP="000F61B5"/>
    <w:p w14:paraId="2D8383AA" w14:textId="41869FF1" w:rsidR="00AD1C85" w:rsidRDefault="00EA0435" w:rsidP="00AD1C85">
      <w:pPr>
        <w:rPr>
          <w:szCs w:val="22"/>
        </w:rPr>
      </w:pPr>
      <w:r>
        <w:rPr>
          <w:szCs w:val="22"/>
        </w:rPr>
        <w:t xml:space="preserve">El </w:t>
      </w:r>
      <w:r w:rsidRPr="00394B9C">
        <w:rPr>
          <w:szCs w:val="22"/>
        </w:rPr>
        <w:t>cuestionario</w:t>
      </w:r>
      <w:r w:rsidR="009F4B7C" w:rsidRPr="00394B9C">
        <w:rPr>
          <w:szCs w:val="22"/>
        </w:rPr>
        <w:t xml:space="preserve"> (</w:t>
      </w:r>
      <w:hyperlink w:anchor="Cuestionario" w:history="1">
        <w:r w:rsidR="009F4B7C" w:rsidRPr="00394B9C">
          <w:rPr>
            <w:rStyle w:val="Hipervnculo"/>
            <w:i/>
            <w:iCs/>
            <w:color w:val="auto"/>
            <w:szCs w:val="22"/>
            <w:u w:val="none"/>
          </w:rPr>
          <w:t>Anexo 3</w:t>
        </w:r>
      </w:hyperlink>
      <w:r w:rsidR="009F4B7C" w:rsidRPr="00394B9C">
        <w:rPr>
          <w:szCs w:val="22"/>
        </w:rPr>
        <w:t>)</w:t>
      </w:r>
      <w:r w:rsidRPr="00394B9C">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1AEF7AAB" w14:textId="77777777" w:rsidR="00394B9C" w:rsidRPr="00AD1C85" w:rsidRDefault="00394B9C" w:rsidP="00AD1C85">
      <w:pPr>
        <w:rPr>
          <w:szCs w:val="22"/>
        </w:rPr>
      </w:pPr>
    </w:p>
    <w:p w14:paraId="295EE7E7" w14:textId="47CAFA94" w:rsid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1275402" w14:textId="77777777" w:rsidR="00394B9C" w:rsidRPr="00AD1C85" w:rsidRDefault="00394B9C" w:rsidP="00AD1C85">
      <w:pPr>
        <w:rPr>
          <w:szCs w:val="22"/>
        </w:rPr>
      </w:pPr>
    </w:p>
    <w:p w14:paraId="28F00128" w14:textId="253F2483" w:rsidR="000D3ADF" w:rsidRPr="000D3ADF" w:rsidRDefault="00AD1C85" w:rsidP="00EA187B">
      <w:pPr>
        <w:rPr>
          <w:szCs w:val="22"/>
        </w:rPr>
      </w:pPr>
      <w:r w:rsidRPr="00AD1C85">
        <w:rPr>
          <w:szCs w:val="22"/>
        </w:rPr>
        <w:t xml:space="preserve">En relación con el nivel de estudios, la mayoría cuenta con estudios universitarios o superiores (92,4%), mientras que </w:t>
      </w:r>
      <w:r w:rsidR="00394B9C">
        <w:rPr>
          <w:szCs w:val="22"/>
        </w:rPr>
        <w:t>el</w:t>
      </w:r>
      <w:r w:rsidRPr="00AD1C85">
        <w:rPr>
          <w:szCs w:val="22"/>
        </w:rPr>
        <w:t xml:space="preserve">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46B54DE6" w:rsidR="000D3ADF" w:rsidRPr="007E7F31" w:rsidRDefault="007650D0" w:rsidP="000D3ADF">
      <w:pPr>
        <w:jc w:val="center"/>
        <w:rPr>
          <w:i/>
          <w:iCs/>
          <w:color w:val="404040" w:themeColor="text1" w:themeTint="BF"/>
          <w:sz w:val="20"/>
          <w:szCs w:val="20"/>
        </w:rPr>
      </w:pPr>
      <w:bookmarkStart w:id="49" w:name="figura7"/>
      <w:r>
        <w:rPr>
          <w:i/>
          <w:iCs/>
          <w:color w:val="404040" w:themeColor="text1" w:themeTint="BF"/>
          <w:sz w:val="20"/>
          <w:szCs w:val="20"/>
        </w:rPr>
        <w:t>Figura 7</w:t>
      </w:r>
      <w:bookmarkEnd w:id="49"/>
      <w:r w:rsidR="000D3ADF" w:rsidRPr="007E7F31">
        <w:rPr>
          <w:i/>
          <w:iCs/>
          <w:color w:val="404040" w:themeColor="text1" w:themeTint="BF"/>
          <w:sz w:val="20"/>
          <w:szCs w:val="20"/>
        </w:rPr>
        <w:t>: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50" w:name="_5.2_Influencia_del"/>
      <w:bookmarkStart w:id="51" w:name="_Toc200663187"/>
      <w:bookmarkEnd w:id="50"/>
      <w:r>
        <w:t xml:space="preserve">5.2 Influencia </w:t>
      </w:r>
      <w:r w:rsidRPr="00791ED9">
        <w:t>del perfil del participante en la percepción sobre la IA</w:t>
      </w:r>
      <w:bookmarkEnd w:id="51"/>
    </w:p>
    <w:p w14:paraId="67DC5640" w14:textId="77777777" w:rsidR="00CC71DF" w:rsidRDefault="00CC71DF" w:rsidP="00CC71DF"/>
    <w:p w14:paraId="14813423" w14:textId="309BEB0D"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hyperlink w:anchor="figura8" w:history="1">
        <w:r w:rsidR="007650D0" w:rsidRPr="007650D0">
          <w:rPr>
            <w:rStyle w:val="Hipervnculo"/>
            <w:i/>
            <w:iCs/>
            <w:color w:val="auto"/>
            <w:szCs w:val="22"/>
            <w:u w:val="none"/>
          </w:rPr>
          <w:t>Figura 8</w:t>
        </w:r>
      </w:hyperlink>
      <w:r w:rsidR="007650D0">
        <w:rPr>
          <w:szCs w:val="22"/>
        </w:rPr>
        <w:t>)</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15522803">
            <wp:extent cx="4044950" cy="2359592"/>
            <wp:effectExtent l="0" t="0" r="0" b="317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71862" cy="2375291"/>
                    </a:xfrm>
                    <a:prstGeom prst="rect">
                      <a:avLst/>
                    </a:prstGeom>
                    <a:noFill/>
                    <a:ln>
                      <a:noFill/>
                    </a:ln>
                  </pic:spPr>
                </pic:pic>
              </a:graphicData>
            </a:graphic>
          </wp:inline>
        </w:drawing>
      </w:r>
    </w:p>
    <w:p w14:paraId="0E7931D1" w14:textId="41DAA738" w:rsidR="00FA5F6F" w:rsidRPr="00FA5F6F" w:rsidRDefault="007650D0" w:rsidP="00FA5F6F">
      <w:pPr>
        <w:jc w:val="center"/>
        <w:rPr>
          <w:i/>
          <w:iCs/>
          <w:szCs w:val="22"/>
        </w:rPr>
      </w:pPr>
      <w:bookmarkStart w:id="52" w:name="figura8"/>
      <w:r>
        <w:rPr>
          <w:i/>
          <w:iCs/>
          <w:szCs w:val="22"/>
        </w:rPr>
        <w:t>Figura 8</w:t>
      </w:r>
      <w:bookmarkEnd w:id="52"/>
      <w:r w:rsidR="00FA5F6F">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500176F9" w:rsidR="000D3ADF" w:rsidRPr="007650D0" w:rsidRDefault="00614E66" w:rsidP="00EA187B">
      <w:pPr>
        <w:rPr>
          <w:szCs w:val="22"/>
        </w:rPr>
      </w:pPr>
      <w:r w:rsidRPr="00614E66">
        <w:rPr>
          <w:szCs w:val="22"/>
        </w:rPr>
        <w:t xml:space="preserve">En cuanto a los resultados por género, se observa que las personas que se identifican como mujeres tienden a mostrar un nivel de confianza más bajo hacia los sistemas de IA, en comparación con las que se identifican como </w:t>
      </w:r>
      <w:r w:rsidRPr="007650D0">
        <w:rPr>
          <w:szCs w:val="22"/>
        </w:rPr>
        <w:t>hombres (</w:t>
      </w:r>
      <w:hyperlink w:anchor="figura9" w:history="1">
        <w:r w:rsidR="007650D0" w:rsidRPr="007650D0">
          <w:rPr>
            <w:rStyle w:val="Hipervnculo"/>
            <w:i/>
            <w:iCs/>
            <w:color w:val="auto"/>
            <w:szCs w:val="22"/>
            <w:u w:val="none"/>
          </w:rPr>
          <w:t>Figura 9</w:t>
        </w:r>
      </w:hyperlink>
      <w:r w:rsidRPr="007650D0">
        <w:rPr>
          <w:i/>
          <w:iCs/>
          <w:szCs w:val="22"/>
        </w:rPr>
        <w:t>, izquierda)</w:t>
      </w:r>
      <w:r w:rsidR="000D3ADF" w:rsidRPr="007650D0">
        <w:rPr>
          <w:szCs w:val="22"/>
        </w:rPr>
        <w:t>.</w:t>
      </w:r>
    </w:p>
    <w:p w14:paraId="07F2BC01" w14:textId="392D4E07" w:rsidR="00614E66" w:rsidRPr="007650D0" w:rsidRDefault="00614E66" w:rsidP="00EA187B">
      <w:pPr>
        <w:rPr>
          <w:szCs w:val="22"/>
        </w:rPr>
      </w:pPr>
      <w:commentRangeStart w:id="53"/>
      <w:r w:rsidRPr="007650D0">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hyperlink w:anchor="figura9" w:history="1">
        <w:r w:rsidR="007650D0" w:rsidRPr="007650D0">
          <w:rPr>
            <w:rStyle w:val="Hipervnculo"/>
            <w:i/>
            <w:iCs/>
            <w:color w:val="auto"/>
            <w:szCs w:val="22"/>
            <w:u w:val="none"/>
          </w:rPr>
          <w:t>Figura 9</w:t>
        </w:r>
      </w:hyperlink>
      <w:r w:rsidRPr="007650D0">
        <w:rPr>
          <w:i/>
          <w:iCs/>
          <w:szCs w:val="22"/>
        </w:rPr>
        <w:t>, derecha)</w:t>
      </w:r>
      <w:r w:rsidRPr="007650D0">
        <w:rPr>
          <w:szCs w:val="22"/>
        </w:rPr>
        <w:t>.</w:t>
      </w:r>
      <w:commentRangeEnd w:id="53"/>
      <w:r w:rsidR="00EA0C46" w:rsidRPr="007650D0">
        <w:rPr>
          <w:rStyle w:val="Refdecomentario"/>
        </w:rPr>
        <w:commentReference w:id="53"/>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B9748A5">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F1DDD3F" w:rsidR="008C5FC3" w:rsidRPr="000D3ADF" w:rsidRDefault="007650D0" w:rsidP="000D3ADF">
      <w:pPr>
        <w:jc w:val="center"/>
        <w:rPr>
          <w:bCs/>
          <w:i/>
          <w:iCs/>
          <w:color w:val="404040" w:themeColor="text1" w:themeTint="BF"/>
          <w:sz w:val="20"/>
          <w:szCs w:val="20"/>
        </w:rPr>
      </w:pPr>
      <w:bookmarkStart w:id="54" w:name="figura9"/>
      <w:r>
        <w:rPr>
          <w:bCs/>
          <w:i/>
          <w:iCs/>
          <w:color w:val="404040" w:themeColor="text1" w:themeTint="BF"/>
          <w:sz w:val="20"/>
          <w:szCs w:val="20"/>
        </w:rPr>
        <w:t>Figura 9</w:t>
      </w:r>
      <w:bookmarkEnd w:id="54"/>
      <w:r w:rsidR="000E136E"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000E136E"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02170659" w:rsidR="00716C2D" w:rsidRDefault="008C5FC3" w:rsidP="008C5FC3">
      <w:pPr>
        <w:rPr>
          <w:szCs w:val="22"/>
        </w:rPr>
      </w:pPr>
      <w:r w:rsidRPr="00EF2C38">
        <w:rPr>
          <w:szCs w:val="22"/>
        </w:rPr>
        <w:t xml:space="preserve">La </w:t>
      </w:r>
      <w:hyperlink w:anchor="figura10" w:history="1">
        <w:r w:rsidR="003326A9" w:rsidRPr="00EF2C38">
          <w:rPr>
            <w:rStyle w:val="Hipervnculo"/>
            <w:bCs/>
            <w:i/>
            <w:iCs/>
            <w:color w:val="auto"/>
            <w:szCs w:val="22"/>
            <w:u w:val="none"/>
          </w:rPr>
          <w:t xml:space="preserve">Figura </w:t>
        </w:r>
        <w:r w:rsidR="003326A9" w:rsidRPr="00EF2C38">
          <w:rPr>
            <w:rStyle w:val="Hipervnculo"/>
            <w:bCs/>
            <w:i/>
            <w:iCs/>
            <w:color w:val="auto"/>
            <w:szCs w:val="22"/>
            <w:u w:val="none"/>
          </w:rPr>
          <w:t>10</w:t>
        </w:r>
      </w:hyperlink>
      <w:r w:rsidR="003326A9" w:rsidRPr="00EF2C38">
        <w:rPr>
          <w:bCs/>
          <w:i/>
          <w:iCs/>
          <w:color w:val="404040" w:themeColor="text1" w:themeTint="BF"/>
          <w:szCs w:val="22"/>
        </w:rPr>
        <w:t xml:space="preserve"> </w:t>
      </w:r>
      <w:r w:rsidRPr="00EF2C38">
        <w:rPr>
          <w:szCs w:val="22"/>
        </w:rPr>
        <w:t>representa el uso diario de tecnologías basadas en la IA según la edad. En ella se puede observar que los grupos más jóvenes utilizan con mayor frecuencia este tipo de tecnologías, mientras</w:t>
      </w:r>
      <w:r>
        <w:rPr>
          <w:szCs w:val="22"/>
        </w:rPr>
        <w:t xml:space="preserve">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w:t>
      </w:r>
      <w:r w:rsidR="00716C2D" w:rsidRPr="003B3A3B">
        <w:rPr>
          <w:szCs w:val="22"/>
        </w:rPr>
        <w:t>dio</w:t>
      </w:r>
      <w:r w:rsidR="00F33E74" w:rsidRPr="003B3A3B">
        <w:rPr>
          <w:szCs w:val="22"/>
        </w:rPr>
        <w:t xml:space="preserve"> </w:t>
      </w:r>
      <w:hyperlink w:anchor="bib51" w:history="1">
        <w:r w:rsidR="00F33E74" w:rsidRPr="003B3A3B">
          <w:rPr>
            <w:rStyle w:val="Hipervnculo"/>
            <w:color w:val="auto"/>
            <w:szCs w:val="22"/>
            <w:u w:val="none"/>
            <w:vertAlign w:val="superscript"/>
          </w:rPr>
          <w:t>[</w:t>
        </w:r>
        <w:r w:rsidR="002E6AF8" w:rsidRPr="003B3A3B">
          <w:rPr>
            <w:rStyle w:val="Hipervnculo"/>
            <w:color w:val="auto"/>
            <w:szCs w:val="22"/>
            <w:u w:val="none"/>
            <w:vertAlign w:val="superscript"/>
          </w:rPr>
          <w:t>51</w:t>
        </w:r>
        <w:r w:rsidR="00F33E74" w:rsidRPr="003B3A3B">
          <w:rPr>
            <w:rStyle w:val="Hipervnculo"/>
            <w:color w:val="auto"/>
            <w:szCs w:val="22"/>
            <w:u w:val="none"/>
            <w:vertAlign w:val="superscript"/>
          </w:rPr>
          <w:t>]</w:t>
        </w:r>
      </w:hyperlink>
      <w:r w:rsidR="00716C2D" w:rsidRPr="003B3A3B">
        <w:rPr>
          <w:szCs w:val="22"/>
        </w:rPr>
        <w:t xml:space="preserve">. </w:t>
      </w:r>
    </w:p>
    <w:p w14:paraId="722569E9" w14:textId="20874A94" w:rsidR="00716C2D" w:rsidRPr="00716C2D" w:rsidRDefault="00461927" w:rsidP="00716C2D">
      <w:pPr>
        <w:rPr>
          <w:szCs w:val="22"/>
        </w:rPr>
      </w:pPr>
      <w:commentRangeStart w:id="55"/>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55"/>
      <w:r w:rsidR="00EA0C46">
        <w:rPr>
          <w:rStyle w:val="Refdecomentario"/>
        </w:rPr>
        <w:commentReference w:id="55"/>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576FEB00">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7E38D7F1" w:rsidR="00C36B67" w:rsidRDefault="003326A9" w:rsidP="00D82D63">
      <w:pPr>
        <w:jc w:val="center"/>
        <w:rPr>
          <w:bCs/>
          <w:i/>
          <w:iCs/>
          <w:color w:val="404040" w:themeColor="text1" w:themeTint="BF"/>
          <w:sz w:val="20"/>
          <w:szCs w:val="20"/>
        </w:rPr>
      </w:pPr>
      <w:bookmarkStart w:id="56" w:name="figura10"/>
      <w:r>
        <w:rPr>
          <w:bCs/>
          <w:i/>
          <w:iCs/>
          <w:color w:val="404040" w:themeColor="text1" w:themeTint="BF"/>
          <w:sz w:val="20"/>
          <w:szCs w:val="20"/>
        </w:rPr>
        <w:t xml:space="preserve">Figura </w:t>
      </w:r>
      <w:r>
        <w:rPr>
          <w:bCs/>
          <w:i/>
          <w:iCs/>
          <w:color w:val="404040" w:themeColor="text1" w:themeTint="BF"/>
          <w:sz w:val="20"/>
          <w:szCs w:val="20"/>
        </w:rPr>
        <w:t>10</w:t>
      </w:r>
      <w:bookmarkEnd w:id="56"/>
      <w:r w:rsidR="008B1B51"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3299FECF" w:rsidR="00E4037B" w:rsidRPr="00EF2C38" w:rsidRDefault="005D7207" w:rsidP="005D7207">
      <w:pPr>
        <w:rPr>
          <w:bCs/>
          <w:szCs w:val="22"/>
        </w:rPr>
      </w:pPr>
      <w:r w:rsidRPr="00EF2C38">
        <w:rPr>
          <w:bCs/>
          <w:szCs w:val="22"/>
        </w:rPr>
        <w:t>Por último</w:t>
      </w:r>
      <w:r w:rsidR="00E4037B" w:rsidRPr="00EF2C38">
        <w:rPr>
          <w:bCs/>
          <w:szCs w:val="22"/>
        </w:rPr>
        <w:t xml:space="preserve">, se ha </w:t>
      </w:r>
      <w:r w:rsidRPr="00EF2C38">
        <w:rPr>
          <w:bCs/>
          <w:szCs w:val="22"/>
        </w:rPr>
        <w:t>analiza</w:t>
      </w:r>
      <w:r w:rsidR="00E4037B" w:rsidRPr="00EF2C38">
        <w:rPr>
          <w:bCs/>
          <w:szCs w:val="22"/>
        </w:rPr>
        <w:t>do</w:t>
      </w:r>
      <w:r w:rsidRPr="00EF2C38">
        <w:rPr>
          <w:bCs/>
          <w:szCs w:val="22"/>
        </w:rPr>
        <w:t xml:space="preserve"> las respuesta</w:t>
      </w:r>
      <w:r w:rsidR="00E4037B" w:rsidRPr="00EF2C38">
        <w:rPr>
          <w:bCs/>
          <w:szCs w:val="22"/>
        </w:rPr>
        <w:t xml:space="preserve">s a la pregunta </w:t>
      </w:r>
      <w:r w:rsidR="00E4037B" w:rsidRPr="00EF2C38">
        <w:rPr>
          <w:bCs/>
          <w:i/>
          <w:iCs/>
          <w:szCs w:val="22"/>
        </w:rPr>
        <w:t>“¿Crees que tu nivel de conocimiento sobre la IA influye en tu confianza hacia ella?</w:t>
      </w:r>
      <w:r w:rsidR="00E4037B" w:rsidRPr="00EF2C38">
        <w:rPr>
          <w:bCs/>
          <w:szCs w:val="22"/>
        </w:rPr>
        <w:t>” (</w:t>
      </w:r>
      <w:hyperlink w:anchor="figura11" w:history="1">
        <w:r w:rsidR="00EF2C38" w:rsidRPr="00EF2C38">
          <w:rPr>
            <w:rStyle w:val="Hipervnculo"/>
            <w:bCs/>
            <w:i/>
            <w:iCs/>
            <w:color w:val="auto"/>
            <w:szCs w:val="22"/>
            <w:u w:val="none"/>
          </w:rPr>
          <w:t xml:space="preserve">Figura </w:t>
        </w:r>
        <w:r w:rsidR="00EF2C38" w:rsidRPr="00EF2C38">
          <w:rPr>
            <w:rStyle w:val="Hipervnculo"/>
            <w:bCs/>
            <w:i/>
            <w:iCs/>
            <w:color w:val="auto"/>
            <w:szCs w:val="22"/>
            <w:u w:val="none"/>
          </w:rPr>
          <w:t>11</w:t>
        </w:r>
      </w:hyperlink>
      <w:r w:rsidR="00E4037B" w:rsidRPr="00EF2C38">
        <w:rPr>
          <w:bCs/>
          <w:szCs w:val="22"/>
        </w:rPr>
        <w:t xml:space="preserve">). </w:t>
      </w:r>
      <w:r w:rsidR="006902C7" w:rsidRPr="00EF2C38">
        <w:rPr>
          <w:bCs/>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rPr>
          <w:noProof/>
        </w:rPr>
        <w:drawing>
          <wp:inline distT="0" distB="0" distL="0" distR="0" wp14:anchorId="09A2BCAC" wp14:editId="2515FBF7">
            <wp:extent cx="4714875" cy="2750388"/>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37215" cy="2763420"/>
                    </a:xfrm>
                    <a:prstGeom prst="rect">
                      <a:avLst/>
                    </a:prstGeom>
                    <a:noFill/>
                    <a:ln>
                      <a:noFill/>
                    </a:ln>
                  </pic:spPr>
                </pic:pic>
              </a:graphicData>
            </a:graphic>
          </wp:inline>
        </w:drawing>
      </w:r>
    </w:p>
    <w:p w14:paraId="3618E09B" w14:textId="0D32C0FB" w:rsidR="00E4037B" w:rsidRPr="00E4037B" w:rsidRDefault="00EF2C38" w:rsidP="00E4037B">
      <w:pPr>
        <w:jc w:val="center"/>
        <w:rPr>
          <w:bCs/>
          <w:i/>
          <w:iCs/>
          <w:color w:val="404040" w:themeColor="text1" w:themeTint="BF"/>
          <w:sz w:val="20"/>
          <w:szCs w:val="20"/>
        </w:rPr>
      </w:pPr>
      <w:bookmarkStart w:id="57" w:name="figura11"/>
      <w:r>
        <w:rPr>
          <w:bCs/>
          <w:i/>
          <w:iCs/>
          <w:color w:val="404040" w:themeColor="text1" w:themeTint="BF"/>
          <w:sz w:val="20"/>
          <w:szCs w:val="20"/>
        </w:rPr>
        <w:t xml:space="preserve">Figura </w:t>
      </w:r>
      <w:r>
        <w:rPr>
          <w:bCs/>
          <w:i/>
          <w:iCs/>
          <w:color w:val="404040" w:themeColor="text1" w:themeTint="BF"/>
          <w:sz w:val="20"/>
          <w:szCs w:val="20"/>
        </w:rPr>
        <w:t>11</w:t>
      </w:r>
      <w:bookmarkEnd w:id="57"/>
      <w:r w:rsidR="00E4037B">
        <w:rPr>
          <w:bCs/>
          <w:i/>
          <w:iCs/>
          <w:color w:val="404040" w:themeColor="text1" w:themeTint="BF"/>
          <w:sz w:val="20"/>
          <w:szCs w:val="20"/>
        </w:rPr>
        <w:t>: Nivel de confianza en los sistemas de IA en función del conocimiento</w:t>
      </w:r>
    </w:p>
    <w:p w14:paraId="0F05CA7A" w14:textId="77777777" w:rsidR="00E4037B" w:rsidRDefault="00E4037B" w:rsidP="005D7207">
      <w:pPr>
        <w:rPr>
          <w:bCs/>
          <w:color w:val="404040" w:themeColor="text1" w:themeTint="BF"/>
          <w:sz w:val="20"/>
          <w:szCs w:val="20"/>
        </w:rPr>
      </w:pPr>
    </w:p>
    <w:p w14:paraId="2117F105" w14:textId="77777777" w:rsidR="00475DC9" w:rsidRPr="005D7207" w:rsidRDefault="00475DC9" w:rsidP="005D7207">
      <w:pPr>
        <w:rPr>
          <w:bCs/>
          <w:color w:val="404040" w:themeColor="text1" w:themeTint="BF"/>
          <w:sz w:val="20"/>
          <w:szCs w:val="20"/>
        </w:rPr>
      </w:pPr>
    </w:p>
    <w:p w14:paraId="058F6859" w14:textId="09A94583" w:rsidR="00C36B67" w:rsidRDefault="00C36B67" w:rsidP="00C36B67">
      <w:pPr>
        <w:pStyle w:val="Ttulo2"/>
      </w:pPr>
      <w:bookmarkStart w:id="58" w:name="_Toc200663188"/>
      <w:bookmarkStart w:id="59" w:name="_5.3_Percepción_social"/>
      <w:bookmarkEnd w:id="59"/>
      <w:r>
        <w:t>5.3</w:t>
      </w:r>
      <w:r w:rsidR="005F6E86">
        <w:t xml:space="preserve"> </w:t>
      </w:r>
      <w:r w:rsidR="005F6E86" w:rsidRPr="005F6E86">
        <w:t>Percepción social y delegación de decisiones en la inteligencia artificial</w:t>
      </w:r>
      <w:bookmarkEnd w:id="58"/>
      <w:r>
        <w:t xml:space="preserve"> </w:t>
      </w:r>
    </w:p>
    <w:p w14:paraId="0A8F36E6" w14:textId="0491A66D" w:rsidR="002A0138" w:rsidRPr="00C36B67" w:rsidRDefault="002A0138" w:rsidP="00C36B67">
      <w:pPr>
        <w:rPr>
          <w:b/>
          <w:szCs w:val="22"/>
        </w:rPr>
      </w:pPr>
    </w:p>
    <w:p w14:paraId="568BCEC8" w14:textId="4CD6E16B" w:rsidR="00AF1FED" w:rsidRPr="00EF2C38" w:rsidRDefault="00F42CA9" w:rsidP="003D3206">
      <w:pPr>
        <w:rPr>
          <w:bCs/>
          <w:szCs w:val="22"/>
        </w:rPr>
      </w:pPr>
      <w:r w:rsidRPr="00EF2C38">
        <w:rPr>
          <w:bCs/>
          <w:szCs w:val="22"/>
        </w:rPr>
        <w:t>A continuación, se ha analizado qu</w:t>
      </w:r>
      <w:r w:rsidR="00274DAF" w:rsidRPr="00EF2C38">
        <w:rPr>
          <w:bCs/>
          <w:szCs w:val="22"/>
        </w:rPr>
        <w:t>é</w:t>
      </w:r>
      <w:r w:rsidRPr="00EF2C38">
        <w:rPr>
          <w:bCs/>
          <w:szCs w:val="22"/>
        </w:rPr>
        <w:t xml:space="preserve"> tipo de decisiones prefieren delegar a la IA</w:t>
      </w:r>
      <w:r w:rsidR="00DC4BC7" w:rsidRPr="00EF2C38">
        <w:rPr>
          <w:bCs/>
          <w:szCs w:val="22"/>
        </w:rPr>
        <w:t xml:space="preserve"> los usuarios del cuestionario</w:t>
      </w:r>
      <w:r w:rsidR="009F4B7C" w:rsidRPr="00EF2C38">
        <w:rPr>
          <w:bCs/>
          <w:szCs w:val="22"/>
        </w:rPr>
        <w:t xml:space="preserve"> (</w:t>
      </w:r>
      <w:hyperlink w:anchor="figura12" w:history="1">
        <w:r w:rsidR="00EF2C38" w:rsidRPr="00EF2C38">
          <w:rPr>
            <w:rStyle w:val="Hipervnculo"/>
            <w:bCs/>
            <w:i/>
            <w:iCs/>
            <w:color w:val="auto"/>
            <w:szCs w:val="22"/>
            <w:u w:val="none"/>
          </w:rPr>
          <w:t xml:space="preserve">Figura </w:t>
        </w:r>
        <w:r w:rsidR="00EF2C38" w:rsidRPr="00EF2C38">
          <w:rPr>
            <w:rStyle w:val="Hipervnculo"/>
            <w:bCs/>
            <w:i/>
            <w:iCs/>
            <w:color w:val="auto"/>
            <w:szCs w:val="22"/>
            <w:u w:val="none"/>
          </w:rPr>
          <w:t>12</w:t>
        </w:r>
      </w:hyperlink>
      <w:r w:rsidRPr="00EF2C38">
        <w:rPr>
          <w:bCs/>
          <w:szCs w:val="22"/>
        </w:rPr>
        <w:t>). Como se puede observar, la mayoría prefiere</w:t>
      </w:r>
      <w:r w:rsidR="00DC4BC7" w:rsidRPr="00EF2C38">
        <w:rPr>
          <w:bCs/>
          <w:szCs w:val="22"/>
        </w:rPr>
        <w:t>n</w:t>
      </w:r>
      <w:r w:rsidRPr="00EF2C38">
        <w:rPr>
          <w:bCs/>
          <w:szCs w:val="22"/>
        </w:rPr>
        <w:t xml:space="preserve"> delegar</w:t>
      </w:r>
      <w:r w:rsidR="00DC4BC7" w:rsidRPr="00EF2C38">
        <w:rPr>
          <w:bCs/>
          <w:szCs w:val="22"/>
        </w:rPr>
        <w:t xml:space="preserve"> a</w:t>
      </w:r>
      <w:r w:rsidRPr="00EF2C38">
        <w:rPr>
          <w:bCs/>
          <w:szCs w:val="22"/>
        </w:rPr>
        <w:t xml:space="preserve"> la IA</w:t>
      </w:r>
      <w:r w:rsidR="00DC4BC7" w:rsidRPr="00EF2C38">
        <w:rPr>
          <w:bCs/>
          <w:szCs w:val="22"/>
        </w:rPr>
        <w:t xml:space="preserve"> </w:t>
      </w:r>
      <w:r w:rsidRPr="00EF2C38">
        <w:rPr>
          <w:bCs/>
          <w:szCs w:val="22"/>
        </w:rPr>
        <w:t>decisiones logísticas, mientras que aspectos más perso</w:t>
      </w:r>
      <w:r w:rsidR="00DC4BC7" w:rsidRPr="00EF2C38">
        <w:rPr>
          <w:bCs/>
          <w:szCs w:val="22"/>
        </w:rPr>
        <w:t>nales re</w:t>
      </w:r>
      <w:r w:rsidRPr="00EF2C38">
        <w:rPr>
          <w:bCs/>
          <w:szCs w:val="22"/>
        </w:rPr>
        <w:t>lacionad</w:t>
      </w:r>
      <w:r w:rsidR="00DC4BC7" w:rsidRPr="00EF2C38">
        <w:rPr>
          <w:bCs/>
          <w:szCs w:val="22"/>
        </w:rPr>
        <w:t>o</w:t>
      </w:r>
      <w:r w:rsidRPr="00EF2C38">
        <w:rPr>
          <w:bCs/>
          <w:szCs w:val="22"/>
        </w:rPr>
        <w:t xml:space="preserve">s con la salud o la legalidad </w:t>
      </w:r>
      <w:r w:rsidR="00DC4BC7" w:rsidRPr="00EF2C38">
        <w:rPr>
          <w:bCs/>
          <w:szCs w:val="22"/>
        </w:rPr>
        <w:t>tienden a delegarse menos</w:t>
      </w:r>
      <w:r w:rsidRPr="00EF2C38">
        <w:rPr>
          <w:bCs/>
          <w:szCs w:val="22"/>
        </w:rPr>
        <w:t xml:space="preserve">. </w:t>
      </w:r>
    </w:p>
    <w:p w14:paraId="577D4FC5" w14:textId="77777777" w:rsidR="001115D0" w:rsidRPr="00AF1FED" w:rsidRDefault="001115D0" w:rsidP="003D3206">
      <w:pPr>
        <w:rPr>
          <w:bCs/>
          <w:szCs w:val="22"/>
        </w:rPr>
      </w:pPr>
    </w:p>
    <w:p w14:paraId="755413C9" w14:textId="6F601D87" w:rsidR="00E72D4F" w:rsidRDefault="001115D0" w:rsidP="007E7F31">
      <w:pPr>
        <w:jc w:val="center"/>
        <w:rPr>
          <w:bCs/>
          <w:i/>
          <w:iCs/>
          <w:color w:val="404040" w:themeColor="text1" w:themeTint="BF"/>
          <w:sz w:val="20"/>
          <w:szCs w:val="20"/>
        </w:rPr>
      </w:pPr>
      <w:r w:rsidRPr="001115D0">
        <w:rPr>
          <w:bCs/>
          <w:i/>
          <w:iCs/>
          <w:noProof/>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24B5BEE4" w14:textId="58D122F0" w:rsidR="00F42CA9" w:rsidRPr="007E7F31" w:rsidRDefault="00EF2C38" w:rsidP="007E7F31">
      <w:pPr>
        <w:jc w:val="center"/>
        <w:rPr>
          <w:bCs/>
          <w:i/>
          <w:iCs/>
          <w:color w:val="404040" w:themeColor="text1" w:themeTint="BF"/>
          <w:sz w:val="20"/>
          <w:szCs w:val="20"/>
        </w:rPr>
      </w:pPr>
      <w:bookmarkStart w:id="60" w:name="figura12"/>
      <w:r>
        <w:rPr>
          <w:bCs/>
          <w:i/>
          <w:iCs/>
          <w:color w:val="404040" w:themeColor="text1" w:themeTint="BF"/>
          <w:sz w:val="20"/>
          <w:szCs w:val="20"/>
        </w:rPr>
        <w:t xml:space="preserve">Figura </w:t>
      </w:r>
      <w:r>
        <w:rPr>
          <w:bCs/>
          <w:i/>
          <w:iCs/>
          <w:color w:val="404040" w:themeColor="text1" w:themeTint="BF"/>
          <w:sz w:val="20"/>
          <w:szCs w:val="20"/>
        </w:rPr>
        <w:t xml:space="preserve"> 12</w:t>
      </w:r>
      <w:bookmarkEnd w:id="60"/>
      <w:r w:rsidR="00F42CA9" w:rsidRPr="007E7F31">
        <w:rPr>
          <w:bCs/>
          <w:i/>
          <w:iCs/>
          <w:color w:val="404040" w:themeColor="text1" w:themeTint="BF"/>
          <w:sz w:val="20"/>
          <w:szCs w:val="20"/>
        </w:rPr>
        <w:t>:</w:t>
      </w:r>
      <w:r>
        <w:rPr>
          <w:bCs/>
          <w:i/>
          <w:iCs/>
          <w:color w:val="404040" w:themeColor="text1" w:themeTint="BF"/>
          <w:sz w:val="20"/>
          <w:szCs w:val="20"/>
        </w:rPr>
        <w:t xml:space="preserve"> </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7AFFBF2" w:rsidR="009F4B7C" w:rsidRPr="00EF2C38" w:rsidRDefault="00DC4BC7" w:rsidP="009F4B7C">
      <w:pPr>
        <w:rPr>
          <w:bCs/>
          <w:szCs w:val="22"/>
        </w:rPr>
      </w:pPr>
      <w:r w:rsidRPr="00EF2C38">
        <w:rPr>
          <w:bCs/>
          <w:szCs w:val="22"/>
        </w:rPr>
        <w:t>Además, para comprender mejor la percepción general sobre la IA, se ha analizado el nivel de acuerdo de los participantes respecto a dos afirmaciones clave: la influencia actual de la IA en la mejora de la</w:t>
      </w:r>
      <w:r w:rsidR="009F4B7C" w:rsidRPr="00EF2C38">
        <w:rPr>
          <w:bCs/>
          <w:szCs w:val="22"/>
        </w:rPr>
        <w:t xml:space="preserve"> calidad de </w:t>
      </w:r>
      <w:r w:rsidRPr="00EF2C38">
        <w:rPr>
          <w:bCs/>
          <w:szCs w:val="22"/>
        </w:rPr>
        <w:t>vida</w:t>
      </w:r>
      <w:r w:rsidR="00E76E07" w:rsidRPr="00EF2C38">
        <w:rPr>
          <w:bCs/>
          <w:szCs w:val="22"/>
        </w:rPr>
        <w:t xml:space="preserve"> (</w:t>
      </w:r>
      <w:hyperlink w:anchor="figura13" w:history="1">
        <w:r w:rsidR="00EF2C38" w:rsidRPr="00EF2C38">
          <w:rPr>
            <w:rStyle w:val="Hipervnculo"/>
            <w:bCs/>
            <w:i/>
            <w:iCs/>
            <w:color w:val="auto"/>
            <w:szCs w:val="22"/>
            <w:u w:val="none"/>
          </w:rPr>
          <w:t xml:space="preserve">Figura </w:t>
        </w:r>
        <w:r w:rsidR="00EF2C38" w:rsidRPr="00EF2C38">
          <w:rPr>
            <w:rStyle w:val="Hipervnculo"/>
            <w:bCs/>
            <w:i/>
            <w:iCs/>
            <w:color w:val="auto"/>
            <w:szCs w:val="22"/>
            <w:u w:val="none"/>
          </w:rPr>
          <w:t>13</w:t>
        </w:r>
      </w:hyperlink>
      <w:r w:rsidR="00E76E07" w:rsidRPr="00EF2C38">
        <w:rPr>
          <w:bCs/>
          <w:szCs w:val="22"/>
        </w:rPr>
        <w:t>)</w:t>
      </w:r>
      <w:r w:rsidRPr="00EF2C38">
        <w:rPr>
          <w:bCs/>
          <w:szCs w:val="22"/>
        </w:rPr>
        <w:t xml:space="preserve"> y su impacto futuro en ámbitos personales y sociales</w:t>
      </w:r>
      <w:r w:rsidR="00E76E07" w:rsidRPr="00EF2C38">
        <w:rPr>
          <w:bCs/>
          <w:szCs w:val="22"/>
        </w:rPr>
        <w:t xml:space="preserve"> (</w:t>
      </w:r>
      <w:hyperlink w:anchor="figura14" w:history="1">
        <w:r w:rsidR="00EF2C38" w:rsidRPr="00EF2C38">
          <w:rPr>
            <w:rStyle w:val="Hipervnculo"/>
            <w:bCs/>
            <w:i/>
            <w:iCs/>
            <w:color w:val="auto"/>
            <w:szCs w:val="22"/>
            <w:u w:val="none"/>
          </w:rPr>
          <w:t xml:space="preserve">Figura </w:t>
        </w:r>
        <w:r w:rsidR="00EF2C38" w:rsidRPr="00EF2C38">
          <w:rPr>
            <w:rStyle w:val="Hipervnculo"/>
            <w:bCs/>
            <w:i/>
            <w:iCs/>
            <w:color w:val="auto"/>
            <w:szCs w:val="22"/>
            <w:u w:val="none"/>
          </w:rPr>
          <w:t>14</w:t>
        </w:r>
      </w:hyperlink>
      <w:r w:rsidR="00E76E07" w:rsidRPr="00EF2C38">
        <w:rPr>
          <w:bCs/>
          <w:szCs w:val="22"/>
        </w:rPr>
        <w:t>)</w:t>
      </w:r>
      <w:r w:rsidRPr="00EF2C38">
        <w:rPr>
          <w:bCs/>
          <w:szCs w:val="22"/>
        </w:rPr>
        <w:t>.</w:t>
      </w:r>
    </w:p>
    <w:p w14:paraId="5022B12E" w14:textId="77777777" w:rsidR="00475DC9" w:rsidRPr="00EF2C38" w:rsidRDefault="00475DC9" w:rsidP="009F4B7C">
      <w:pPr>
        <w:rPr>
          <w:bCs/>
          <w:szCs w:val="22"/>
        </w:rPr>
      </w:pPr>
    </w:p>
    <w:p w14:paraId="7A624C76" w14:textId="77777777" w:rsidR="00475DC9" w:rsidRPr="00EF2C38" w:rsidRDefault="00475DC9" w:rsidP="00475DC9">
      <w:pPr>
        <w:rPr>
          <w:bCs/>
          <w:szCs w:val="22"/>
        </w:rPr>
      </w:pPr>
      <w:r w:rsidRPr="00EF2C38">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 Esto indica que, en relación con el futuro, las opiniones se distribuyen de forma más extrema: mientras más personas se muestran totalmente de acuerdo con el impacto de la IA, también aumenta ligeramente el número de quienes no están de acuerdo.</w:t>
      </w:r>
    </w:p>
    <w:p w14:paraId="7934D1D2" w14:textId="77777777" w:rsidR="00475DC9" w:rsidRPr="00EF2C38" w:rsidRDefault="00475DC9" w:rsidP="009F4B7C">
      <w:pPr>
        <w:rPr>
          <w:bCs/>
          <w:szCs w:val="22"/>
        </w:rPr>
      </w:pP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79CB45E1" w:rsidR="009452D3" w:rsidRDefault="00EF2C38" w:rsidP="009452D3">
      <w:pPr>
        <w:jc w:val="center"/>
        <w:rPr>
          <w:bCs/>
          <w:i/>
          <w:iCs/>
          <w:color w:val="404040" w:themeColor="text1" w:themeTint="BF"/>
          <w:sz w:val="20"/>
          <w:szCs w:val="20"/>
        </w:rPr>
      </w:pPr>
      <w:bookmarkStart w:id="61" w:name="figura13"/>
      <w:r>
        <w:rPr>
          <w:bCs/>
          <w:i/>
          <w:iCs/>
          <w:color w:val="404040" w:themeColor="text1" w:themeTint="BF"/>
          <w:sz w:val="20"/>
          <w:szCs w:val="20"/>
        </w:rPr>
        <w:t xml:space="preserve">Figura </w:t>
      </w:r>
      <w:r>
        <w:rPr>
          <w:bCs/>
          <w:i/>
          <w:iCs/>
          <w:color w:val="404040" w:themeColor="text1" w:themeTint="BF"/>
          <w:sz w:val="20"/>
          <w:szCs w:val="20"/>
        </w:rPr>
        <w:t>13</w:t>
      </w:r>
      <w:bookmarkEnd w:id="61"/>
      <w:r w:rsidR="009452D3" w:rsidRPr="007E7F31">
        <w:rPr>
          <w:bCs/>
          <w:i/>
          <w:iCs/>
          <w:color w:val="404040" w:themeColor="text1" w:themeTint="BF"/>
          <w:sz w:val="20"/>
          <w:szCs w:val="20"/>
        </w:rPr>
        <w:t>: Nivel de acuerdo con la afirmación sobre los beneficios actuales de la IA</w:t>
      </w:r>
      <w:r w:rsidR="009452D3" w:rsidRPr="007E7F31">
        <w:rPr>
          <w:rStyle w:val="Refdenotaalpie"/>
          <w:bCs/>
          <w:i/>
          <w:iCs/>
          <w:color w:val="404040" w:themeColor="text1" w:themeTint="BF"/>
          <w:sz w:val="20"/>
          <w:szCs w:val="20"/>
        </w:rPr>
        <w:footnoteReference w:id="8"/>
      </w:r>
      <w:r w:rsidR="009452D3" w:rsidRPr="007E7F31">
        <w:rPr>
          <w:bCs/>
          <w:i/>
          <w:iCs/>
          <w:color w:val="404040" w:themeColor="text1" w:themeTint="BF"/>
          <w:sz w:val="20"/>
          <w:szCs w:val="20"/>
        </w:rPr>
        <w:t>.</w:t>
      </w:r>
    </w:p>
    <w:p w14:paraId="1B7612B5" w14:textId="77777777" w:rsidR="00475DC9" w:rsidRDefault="00475DC9" w:rsidP="009452D3">
      <w:pPr>
        <w:jc w:val="center"/>
        <w:rPr>
          <w:bCs/>
          <w:i/>
          <w:iCs/>
          <w:color w:val="404040" w:themeColor="text1" w:themeTint="BF"/>
          <w:sz w:val="20"/>
          <w:szCs w:val="20"/>
        </w:rPr>
      </w:pPr>
    </w:p>
    <w:p w14:paraId="21601720" w14:textId="2D3E48AA" w:rsidR="00E76E07" w:rsidRDefault="001115D0" w:rsidP="001115D0">
      <w:pPr>
        <w:jc w:val="center"/>
        <w:rPr>
          <w:bCs/>
          <w:szCs w:val="22"/>
        </w:rPr>
      </w:pPr>
      <w:r w:rsidRPr="001115D0">
        <w:rPr>
          <w:bCs/>
          <w:noProof/>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2E328DF8" w:rsidR="009452D3" w:rsidRPr="007E7F31" w:rsidRDefault="00EF2C38" w:rsidP="009452D3">
      <w:pPr>
        <w:jc w:val="center"/>
        <w:rPr>
          <w:bCs/>
          <w:i/>
          <w:iCs/>
          <w:color w:val="404040" w:themeColor="text1" w:themeTint="BF"/>
          <w:sz w:val="20"/>
          <w:szCs w:val="20"/>
        </w:rPr>
      </w:pPr>
      <w:bookmarkStart w:id="62" w:name="figura14"/>
      <w:r>
        <w:rPr>
          <w:bCs/>
          <w:i/>
          <w:iCs/>
          <w:color w:val="404040" w:themeColor="text1" w:themeTint="BF"/>
          <w:sz w:val="20"/>
          <w:szCs w:val="20"/>
        </w:rPr>
        <w:t xml:space="preserve">Figura </w:t>
      </w:r>
      <w:r>
        <w:rPr>
          <w:bCs/>
          <w:i/>
          <w:iCs/>
          <w:color w:val="404040" w:themeColor="text1" w:themeTint="BF"/>
          <w:sz w:val="20"/>
          <w:szCs w:val="20"/>
        </w:rPr>
        <w:t>14</w:t>
      </w:r>
      <w:bookmarkEnd w:id="62"/>
      <w:r w:rsidR="009452D3"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602F83A" w14:textId="77777777" w:rsidR="007E7F31" w:rsidRDefault="007E7F31" w:rsidP="00040B0B">
      <w:pPr>
        <w:rPr>
          <w:bCs/>
          <w:szCs w:val="22"/>
        </w:rPr>
      </w:pPr>
    </w:p>
    <w:p w14:paraId="4A19F7DE" w14:textId="66B5FF14" w:rsidR="00510AA3" w:rsidRDefault="00510AA3" w:rsidP="00510AA3">
      <w:pPr>
        <w:pStyle w:val="Ttulo2"/>
      </w:pPr>
      <w:bookmarkStart w:id="63" w:name="_Toc200663189"/>
      <w:bookmarkStart w:id="64" w:name="_5.4_Análisis_comparativo"/>
      <w:bookmarkEnd w:id="64"/>
      <w:r>
        <w:t xml:space="preserve">5.4 </w:t>
      </w:r>
      <w:r w:rsidR="009F2696" w:rsidRPr="009F2696">
        <w:t>Análisis comparativo sobre la percepción de sesgos en IA y humanos</w:t>
      </w:r>
      <w:bookmarkEnd w:id="63"/>
    </w:p>
    <w:p w14:paraId="41EE0AC5" w14:textId="77777777" w:rsidR="00831336" w:rsidRPr="00831336" w:rsidRDefault="00831336" w:rsidP="00831336"/>
    <w:p w14:paraId="6BDF68B2" w14:textId="51BADFCD" w:rsidR="00831336" w:rsidRPr="003E79ED"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w:t>
      </w:r>
      <w:r w:rsidR="00557355" w:rsidRPr="003E79ED">
        <w:rPr>
          <w:szCs w:val="22"/>
        </w:rPr>
        <w:t>sistemas de inteligencia artificial como en las decisiones humanas</w:t>
      </w:r>
      <w:r w:rsidR="00A9209A" w:rsidRPr="003E79ED">
        <w:rPr>
          <w:szCs w:val="22"/>
        </w:rPr>
        <w:t xml:space="preserve">. </w:t>
      </w:r>
    </w:p>
    <w:p w14:paraId="3EBCD00E" w14:textId="28A6C7CD" w:rsidR="00A9209A" w:rsidRPr="003E79ED" w:rsidRDefault="00A9209A" w:rsidP="00557355">
      <w:pPr>
        <w:rPr>
          <w:szCs w:val="22"/>
        </w:rPr>
      </w:pPr>
      <w:r w:rsidRPr="003E79ED">
        <w:rPr>
          <w:szCs w:val="22"/>
        </w:rPr>
        <w:t xml:space="preserve">En primer lugar, la </w:t>
      </w:r>
      <w:hyperlink w:anchor="figura15" w:history="1">
        <w:r w:rsidR="003E79ED" w:rsidRPr="003E79ED">
          <w:rPr>
            <w:rStyle w:val="Hipervnculo"/>
            <w:bCs/>
            <w:i/>
            <w:iCs/>
            <w:color w:val="auto"/>
            <w:szCs w:val="22"/>
            <w:u w:val="none"/>
          </w:rPr>
          <w:t>Figura</w:t>
        </w:r>
        <w:r w:rsidR="003E79ED" w:rsidRPr="003E79ED">
          <w:rPr>
            <w:rStyle w:val="Hipervnculo"/>
            <w:bCs/>
            <w:i/>
            <w:iCs/>
            <w:color w:val="auto"/>
            <w:szCs w:val="22"/>
            <w:u w:val="none"/>
          </w:rPr>
          <w:t xml:space="preserve"> 15</w:t>
        </w:r>
      </w:hyperlink>
      <w:r w:rsidRPr="003E79ED">
        <w:rPr>
          <w:szCs w:val="22"/>
        </w:rPr>
        <w:t xml:space="preserve"> recoge los datos de la pregunta “</w:t>
      </w:r>
      <w:r w:rsidRPr="003E79ED">
        <w:rPr>
          <w:i/>
          <w:iCs/>
          <w:szCs w:val="22"/>
        </w:rPr>
        <w:t>¿Crees que los sistemas de inteligencia artificial pueden tomar decisiones sesgadas (injustas o discriminatorias)?</w:t>
      </w:r>
      <w:r w:rsidRPr="003E79ED">
        <w:rPr>
          <w:szCs w:val="22"/>
        </w:rPr>
        <w:t>”. La mayoría de las personas encuestadas aseguran que sí</w:t>
      </w:r>
      <w:r w:rsidR="00BF5DC8" w:rsidRPr="003E79ED">
        <w:rPr>
          <w:szCs w:val="22"/>
        </w:rPr>
        <w:t>, justificando que la IA se entrena a partir</w:t>
      </w:r>
      <w:r w:rsidRPr="003E79ED">
        <w:rPr>
          <w:szCs w:val="22"/>
        </w:rPr>
        <w:t xml:space="preserve"> de datos que pueden estar </w:t>
      </w:r>
      <w:r w:rsidR="00BF5DC8" w:rsidRPr="003E79ED">
        <w:rPr>
          <w:szCs w:val="22"/>
        </w:rPr>
        <w:t xml:space="preserve">ya </w:t>
      </w:r>
      <w:r w:rsidRPr="003E79ED">
        <w:rPr>
          <w:szCs w:val="22"/>
        </w:rPr>
        <w:t>sesgados por la sociedad, mientras que un 18,2% opina que la IA analiza los datos de forma neutral y, por tanto, no obtiene sesgos.</w:t>
      </w:r>
    </w:p>
    <w:p w14:paraId="612AFB44" w14:textId="77777777" w:rsidR="00475DC9" w:rsidRPr="003E79ED" w:rsidRDefault="00475DC9" w:rsidP="00557355">
      <w:pPr>
        <w:rPr>
          <w:szCs w:val="22"/>
        </w:rPr>
      </w:pPr>
    </w:p>
    <w:p w14:paraId="4EF46BEF" w14:textId="625DC9E0" w:rsidR="00440382" w:rsidRPr="003E79ED" w:rsidRDefault="00A9209A" w:rsidP="00557355">
      <w:pPr>
        <w:rPr>
          <w:szCs w:val="22"/>
        </w:rPr>
      </w:pPr>
      <w:r w:rsidRPr="003E79ED">
        <w:rPr>
          <w:szCs w:val="22"/>
        </w:rPr>
        <w:t xml:space="preserve">Por otro lado, la </w:t>
      </w:r>
      <w:hyperlink w:anchor="figura16" w:history="1">
        <w:r w:rsidR="003E79ED" w:rsidRPr="003E79ED">
          <w:rPr>
            <w:rStyle w:val="Hipervnculo"/>
            <w:bCs/>
            <w:i/>
            <w:iCs/>
            <w:color w:val="auto"/>
            <w:szCs w:val="22"/>
            <w:u w:val="none"/>
          </w:rPr>
          <w:t xml:space="preserve">Figura </w:t>
        </w:r>
        <w:r w:rsidR="003E79ED" w:rsidRPr="003E79ED">
          <w:rPr>
            <w:rStyle w:val="Hipervnculo"/>
            <w:bCs/>
            <w:i/>
            <w:iCs/>
            <w:color w:val="auto"/>
            <w:szCs w:val="22"/>
            <w:u w:val="none"/>
          </w:rPr>
          <w:t>16</w:t>
        </w:r>
      </w:hyperlink>
      <w:r w:rsidR="00440382" w:rsidRPr="003E79ED">
        <w:rPr>
          <w:szCs w:val="22"/>
        </w:rPr>
        <w:t xml:space="preserve"> </w:t>
      </w:r>
      <w:r w:rsidRPr="003E79ED">
        <w:rPr>
          <w:szCs w:val="22"/>
        </w:rPr>
        <w:t>muestra los resultados sobre la percepción de sesgos en los seres humanos. En este caso, el consenso es aún mayor ya que casi un 76% de los participantes reconoce que las personas “siempre tenemos algún tipo de sesgo” al tomar decisiones, mientras que solo un 3% considera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noProof/>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4C9FA2F" w:rsidR="00E91BEF" w:rsidRDefault="003E79ED" w:rsidP="00C450CD">
      <w:pPr>
        <w:jc w:val="center"/>
        <w:rPr>
          <w:szCs w:val="22"/>
        </w:rPr>
      </w:pPr>
      <w:bookmarkStart w:id="65" w:name="figura15"/>
      <w:r>
        <w:rPr>
          <w:bCs/>
          <w:i/>
          <w:iCs/>
          <w:color w:val="404040" w:themeColor="text1" w:themeTint="BF"/>
          <w:sz w:val="20"/>
          <w:szCs w:val="20"/>
        </w:rPr>
        <w:t xml:space="preserve">Figura </w:t>
      </w:r>
      <w:r>
        <w:rPr>
          <w:bCs/>
          <w:i/>
          <w:iCs/>
          <w:color w:val="404040" w:themeColor="text1" w:themeTint="BF"/>
          <w:sz w:val="20"/>
          <w:szCs w:val="20"/>
        </w:rPr>
        <w:t>1</w:t>
      </w:r>
      <w:bookmarkEnd w:id="65"/>
      <w:r>
        <w:rPr>
          <w:bCs/>
          <w:i/>
          <w:iCs/>
          <w:color w:val="404040" w:themeColor="text1" w:themeTint="BF"/>
          <w:sz w:val="20"/>
          <w:szCs w:val="20"/>
        </w:rPr>
        <w:t>5</w:t>
      </w:r>
      <w:r w:rsidR="00E91BEF" w:rsidRPr="007E7F31">
        <w:rPr>
          <w:bCs/>
          <w:i/>
          <w:iCs/>
          <w:color w:val="404040" w:themeColor="text1" w:themeTint="BF"/>
          <w:sz w:val="20"/>
          <w:szCs w:val="20"/>
        </w:rPr>
        <w:t>:Resultados sesgos en la IA en la toma de decisiones</w:t>
      </w:r>
      <w:r w:rsidR="00E91BEF" w:rsidRPr="007E7F31">
        <w:rPr>
          <w:rStyle w:val="Refdenotaalpie"/>
          <w:bCs/>
          <w:i/>
          <w:iCs/>
          <w:color w:val="404040" w:themeColor="text1" w:themeTint="BF"/>
          <w:sz w:val="20"/>
          <w:szCs w:val="20"/>
        </w:rPr>
        <w:footnoteReference w:id="10"/>
      </w:r>
      <w:r w:rsidR="00E91BEF"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042396A2" w:rsidR="00831336" w:rsidRDefault="003E79ED" w:rsidP="00831336">
      <w:pPr>
        <w:jc w:val="center"/>
        <w:rPr>
          <w:bCs/>
          <w:i/>
          <w:iCs/>
          <w:color w:val="404040" w:themeColor="text1" w:themeTint="BF"/>
          <w:sz w:val="20"/>
          <w:szCs w:val="20"/>
        </w:rPr>
      </w:pPr>
      <w:bookmarkStart w:id="66" w:name="figura16"/>
      <w:r>
        <w:rPr>
          <w:bCs/>
          <w:i/>
          <w:iCs/>
          <w:color w:val="404040" w:themeColor="text1" w:themeTint="BF"/>
          <w:sz w:val="20"/>
          <w:szCs w:val="20"/>
        </w:rPr>
        <w:t xml:space="preserve">Figura </w:t>
      </w:r>
      <w:r>
        <w:rPr>
          <w:bCs/>
          <w:i/>
          <w:iCs/>
          <w:color w:val="404040" w:themeColor="text1" w:themeTint="BF"/>
          <w:sz w:val="20"/>
          <w:szCs w:val="20"/>
        </w:rPr>
        <w:t>16</w:t>
      </w:r>
      <w:bookmarkEnd w:id="66"/>
      <w:r w:rsidR="00831336" w:rsidRPr="007E7F31">
        <w:rPr>
          <w:bCs/>
          <w:i/>
          <w:iCs/>
          <w:color w:val="404040" w:themeColor="text1" w:themeTint="BF"/>
          <w:sz w:val="20"/>
          <w:szCs w:val="20"/>
        </w:rPr>
        <w:t>:</w:t>
      </w:r>
      <w:r w:rsidR="00440382">
        <w:rPr>
          <w:bCs/>
          <w:i/>
          <w:iCs/>
          <w:color w:val="404040" w:themeColor="text1" w:themeTint="BF"/>
          <w:sz w:val="20"/>
          <w:szCs w:val="20"/>
        </w:rPr>
        <w:t xml:space="preserve"> </w:t>
      </w:r>
      <w:r w:rsidR="00831336" w:rsidRPr="007E7F31">
        <w:rPr>
          <w:bCs/>
          <w:i/>
          <w:iCs/>
          <w:color w:val="404040" w:themeColor="text1" w:themeTint="BF"/>
          <w:sz w:val="20"/>
          <w:szCs w:val="20"/>
        </w:rPr>
        <w:t>Resultados sesgos en las personas en la toma de decisiones</w:t>
      </w:r>
      <w:r w:rsidR="00831336"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04A16D6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hyperlink w:anchor="figura15" w:history="1">
        <w:r w:rsidR="003E79ED" w:rsidRPr="003E79ED">
          <w:rPr>
            <w:rStyle w:val="Hipervnculo"/>
            <w:bCs/>
            <w:i/>
            <w:iCs/>
            <w:color w:val="auto"/>
            <w:szCs w:val="22"/>
            <w:u w:val="none"/>
          </w:rPr>
          <w:t>Figura 15</w:t>
        </w:r>
      </w:hyperlink>
      <w:r w:rsidR="003E79ED">
        <w:rPr>
          <w:bCs/>
          <w:i/>
          <w:iCs/>
          <w:szCs w:val="22"/>
        </w:rPr>
        <w:t xml:space="preserve"> </w:t>
      </w:r>
      <w:r w:rsidR="00E91BEF">
        <w:rPr>
          <w:i/>
          <w:iCs/>
          <w:szCs w:val="22"/>
        </w:rPr>
        <w:t xml:space="preserve">y </w:t>
      </w:r>
      <w:hyperlink w:anchor="figura16" w:history="1">
        <w:r w:rsidR="003E79ED" w:rsidRPr="003E79ED">
          <w:rPr>
            <w:rStyle w:val="Hipervnculo"/>
            <w:i/>
            <w:iCs/>
            <w:szCs w:val="22"/>
          </w:rPr>
          <w:t>16</w:t>
        </w:r>
      </w:hyperlink>
      <w:r w:rsidRPr="00516327">
        <w:rPr>
          <w:szCs w:val="22"/>
        </w:rPr>
        <w:t xml:space="preserve">) y 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Pr="003E79ED" w:rsidRDefault="00040ED4" w:rsidP="00E72D4F">
      <w:pPr>
        <w:rPr>
          <w:szCs w:val="22"/>
        </w:rPr>
      </w:pPr>
      <w:r w:rsidRPr="005C6FAC">
        <w:rPr>
          <w:szCs w:val="22"/>
        </w:rPr>
        <w:t xml:space="preserve">En la primera </w:t>
      </w:r>
      <w:r w:rsidRPr="003E79ED">
        <w:rPr>
          <w:szCs w:val="22"/>
        </w:rPr>
        <w:t>tabla</w:t>
      </w:r>
      <w:r w:rsidR="005C6FAC" w:rsidRPr="003E79ED">
        <w:rPr>
          <w:szCs w:val="22"/>
        </w:rPr>
        <w:t xml:space="preserve"> (</w:t>
      </w:r>
      <w:r w:rsidR="005C6FAC" w:rsidRPr="003E79ED">
        <w:rPr>
          <w:i/>
          <w:iCs/>
          <w:szCs w:val="22"/>
        </w:rPr>
        <w:t>Tabla 1)</w:t>
      </w:r>
      <w:r w:rsidRPr="003E79ED">
        <w:rPr>
          <w:szCs w:val="22"/>
        </w:rPr>
        <w:t>, se observa que</w:t>
      </w:r>
      <w:r w:rsidR="00631BB0" w:rsidRPr="003E79ED">
        <w:rPr>
          <w:szCs w:val="22"/>
        </w:rPr>
        <w:t xml:space="preserve"> la mayoría de los usuarios (66%) consideran que las personas tienen más sesgos, </w:t>
      </w:r>
      <w:r w:rsidRPr="003E79ED">
        <w:rPr>
          <w:szCs w:val="22"/>
        </w:rPr>
        <w:t xml:space="preserve">incluso quienes </w:t>
      </w:r>
      <w:r w:rsidR="00631BB0" w:rsidRPr="003E79ED">
        <w:rPr>
          <w:szCs w:val="22"/>
        </w:rPr>
        <w:t xml:space="preserve">anteriormente </w:t>
      </w:r>
      <w:r w:rsidRPr="003E79ED">
        <w:rPr>
          <w:szCs w:val="22"/>
        </w:rPr>
        <w:t>considera</w:t>
      </w:r>
      <w:r w:rsidR="00631BB0" w:rsidRPr="003E79ED">
        <w:rPr>
          <w:szCs w:val="22"/>
        </w:rPr>
        <w:t>ba</w:t>
      </w:r>
      <w:r w:rsidRPr="003E79ED">
        <w:rPr>
          <w:szCs w:val="22"/>
        </w:rPr>
        <w:t>n que los sistemas de IA pueden tomar decisiones sesgadas</w:t>
      </w:r>
      <w:r w:rsidR="005C6FAC" w:rsidRPr="003E79ED">
        <w:rPr>
          <w:szCs w:val="22"/>
        </w:rPr>
        <w:t xml:space="preserve"> (</w:t>
      </w:r>
      <w:r w:rsidR="005C6FAC" w:rsidRPr="003E79ED">
        <w:rPr>
          <w:i/>
          <w:iCs/>
          <w:szCs w:val="22"/>
        </w:rPr>
        <w:t>15 personas</w:t>
      </w:r>
      <w:r w:rsidR="00631BB0" w:rsidRPr="003E79ED">
        <w:rPr>
          <w:szCs w:val="22"/>
        </w:rPr>
        <w:t>).</w:t>
      </w:r>
      <w:r w:rsidR="005C6FAC" w:rsidRPr="003E79ED">
        <w:rPr>
          <w:szCs w:val="22"/>
        </w:rPr>
        <w:t xml:space="preserve"> </w:t>
      </w:r>
    </w:p>
    <w:p w14:paraId="3D5DDF82" w14:textId="77777777" w:rsidR="005C6FAC" w:rsidRPr="003E79ED" w:rsidRDefault="005C6FAC" w:rsidP="00E72D4F">
      <w:pPr>
        <w:rPr>
          <w:szCs w:val="22"/>
        </w:rPr>
      </w:pPr>
    </w:p>
    <w:p w14:paraId="2105475E" w14:textId="260F9A96" w:rsidR="005C6FAC" w:rsidRPr="005C6FAC" w:rsidRDefault="005C6FAC" w:rsidP="00E72D4F">
      <w:pPr>
        <w:rPr>
          <w:szCs w:val="22"/>
        </w:rPr>
      </w:pPr>
      <w:r w:rsidRPr="003E79ED">
        <w:rPr>
          <w:szCs w:val="22"/>
        </w:rPr>
        <w:t>En la segunda tabla (</w:t>
      </w:r>
      <w:r w:rsidRPr="003E79ED">
        <w:rPr>
          <w:i/>
          <w:iCs/>
          <w:szCs w:val="22"/>
        </w:rPr>
        <w:t>Tabla 2)</w:t>
      </w:r>
      <w:r w:rsidRPr="003E79ED">
        <w:rPr>
          <w:szCs w:val="22"/>
        </w:rPr>
        <w:t>, centrada</w:t>
      </w:r>
      <w:r w:rsidRPr="005C6FAC">
        <w:rPr>
          <w:szCs w:val="22"/>
        </w:rPr>
        <w:t xml:space="preserve">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5E08F5C8" w:rsidR="00631BB0" w:rsidRPr="009E0928" w:rsidRDefault="00631BB0" w:rsidP="00631BB0">
            <w:pPr>
              <w:jc w:val="center"/>
              <w:rPr>
                <w:sz w:val="20"/>
                <w:szCs w:val="20"/>
              </w:rPr>
            </w:pPr>
            <w:r w:rsidRPr="007E7F31">
              <w:rPr>
                <w:sz w:val="20"/>
                <w:szCs w:val="20"/>
              </w:rPr>
              <w:t xml:space="preserve">Respuestas sobre la percepción de la </w:t>
            </w:r>
            <w:r w:rsidRPr="009E0928">
              <w:rPr>
                <w:sz w:val="20"/>
                <w:szCs w:val="20"/>
              </w:rPr>
              <w:t>IA (</w:t>
            </w:r>
            <w:hyperlink w:anchor="figura15" w:history="1">
              <w:r w:rsidR="009E0928" w:rsidRPr="009E0928">
                <w:rPr>
                  <w:rStyle w:val="Hipervnculo"/>
                  <w:bCs/>
                  <w:i/>
                  <w:iCs/>
                  <w:color w:val="auto"/>
                  <w:sz w:val="20"/>
                  <w:szCs w:val="20"/>
                  <w:u w:val="none"/>
                </w:rPr>
                <w:t>Figura 15</w:t>
              </w:r>
            </w:hyperlink>
            <w:r w:rsidRPr="009E0928">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7086DF9F" w:rsidR="00CF5DF3" w:rsidRPr="00516327" w:rsidRDefault="00CF5DF3" w:rsidP="00CF5DF3">
            <w:pPr>
              <w:jc w:val="center"/>
              <w:rPr>
                <w:sz w:val="20"/>
                <w:szCs w:val="20"/>
              </w:rPr>
            </w:pPr>
            <w:r w:rsidRPr="009E0928">
              <w:rPr>
                <w:sz w:val="20"/>
                <w:szCs w:val="20"/>
              </w:rPr>
              <w:t>(</w:t>
            </w:r>
            <w:hyperlink w:anchor="figura16" w:history="1">
              <w:r w:rsidR="009E0928" w:rsidRPr="009E0928">
                <w:rPr>
                  <w:rStyle w:val="Hipervnculo"/>
                  <w:bCs/>
                  <w:i/>
                  <w:iCs/>
                  <w:color w:val="auto"/>
                  <w:sz w:val="20"/>
                  <w:szCs w:val="20"/>
                  <w:u w:val="none"/>
                </w:rPr>
                <w:t>Figura 16</w:t>
              </w:r>
            </w:hyperlink>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2BF8996A" w14:textId="5216293A" w:rsidR="00475DC9" w:rsidRDefault="00475DC9" w:rsidP="006A30D3"/>
    <w:p w14:paraId="508C3F47" w14:textId="09DC7569"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w:t>
      </w:r>
      <w:r w:rsidR="004A44E3" w:rsidRPr="00677AB9">
        <w:t>IA (</w:t>
      </w:r>
      <w:hyperlink w:anchor="figura17" w:history="1">
        <w:r w:rsidR="00BB473F" w:rsidRPr="00677AB9">
          <w:rPr>
            <w:rStyle w:val="Hipervnculo"/>
            <w:bCs/>
            <w:i/>
            <w:iCs/>
            <w:color w:val="auto"/>
            <w:szCs w:val="22"/>
            <w:u w:val="none"/>
          </w:rPr>
          <w:t>Figura 1</w:t>
        </w:r>
        <w:r w:rsidR="00BB473F" w:rsidRPr="00677AB9">
          <w:rPr>
            <w:rStyle w:val="Hipervnculo"/>
            <w:bCs/>
            <w:i/>
            <w:iCs/>
            <w:color w:val="auto"/>
            <w:szCs w:val="22"/>
            <w:u w:val="none"/>
          </w:rPr>
          <w:t>7</w:t>
        </w:r>
      </w:hyperlink>
      <w:r w:rsidR="004A44E3" w:rsidRPr="00677AB9">
        <w:rPr>
          <w:i/>
          <w:iCs/>
        </w:rPr>
        <w:t>)</w:t>
      </w:r>
      <w:r w:rsidR="004A44E3" w:rsidRPr="00677AB9">
        <w:t xml:space="preserve">. Asimismo, se ha examinado la frecuencia de uso de herramientas basadas en IA respecto a esa misma cuestión </w:t>
      </w:r>
      <w:r w:rsidRPr="00677AB9">
        <w:t>(</w:t>
      </w:r>
      <w:hyperlink w:anchor="figura18" w:history="1">
        <w:r w:rsidR="00BB473F" w:rsidRPr="00677AB9">
          <w:rPr>
            <w:rStyle w:val="Hipervnculo"/>
            <w:bCs/>
            <w:i/>
            <w:iCs/>
            <w:color w:val="auto"/>
            <w:szCs w:val="22"/>
            <w:u w:val="none"/>
          </w:rPr>
          <w:t>Figura 1</w:t>
        </w:r>
        <w:r w:rsidR="00BB473F" w:rsidRPr="00677AB9">
          <w:rPr>
            <w:rStyle w:val="Hipervnculo"/>
            <w:bCs/>
            <w:i/>
            <w:iCs/>
            <w:color w:val="auto"/>
            <w:szCs w:val="22"/>
            <w:u w:val="none"/>
          </w:rPr>
          <w:t>8</w:t>
        </w:r>
      </w:hyperlink>
      <w:r w:rsidRPr="00677AB9">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1BA1C420" w:rsidR="009C021D" w:rsidRPr="007E7F31" w:rsidRDefault="00BB473F" w:rsidP="009C021D">
      <w:pPr>
        <w:jc w:val="center"/>
        <w:rPr>
          <w:bCs/>
          <w:i/>
          <w:iCs/>
          <w:color w:val="404040" w:themeColor="text1" w:themeTint="BF"/>
          <w:sz w:val="20"/>
          <w:szCs w:val="20"/>
        </w:rPr>
      </w:pPr>
      <w:bookmarkStart w:id="67" w:name="figura17"/>
      <w:r>
        <w:rPr>
          <w:bCs/>
          <w:i/>
          <w:iCs/>
          <w:color w:val="404040" w:themeColor="text1" w:themeTint="BF"/>
          <w:sz w:val="20"/>
          <w:szCs w:val="20"/>
        </w:rPr>
        <w:t xml:space="preserve">Figura </w:t>
      </w:r>
      <w:r>
        <w:rPr>
          <w:bCs/>
          <w:i/>
          <w:iCs/>
          <w:color w:val="404040" w:themeColor="text1" w:themeTint="BF"/>
          <w:sz w:val="20"/>
          <w:szCs w:val="20"/>
        </w:rPr>
        <w:t>17</w:t>
      </w:r>
      <w:bookmarkEnd w:id="67"/>
      <w:r>
        <w:rPr>
          <w:bCs/>
          <w:i/>
          <w:iCs/>
          <w:color w:val="404040" w:themeColor="text1" w:themeTint="BF"/>
          <w:sz w:val="20"/>
          <w:szCs w:val="20"/>
        </w:rPr>
        <w:t>:</w:t>
      </w:r>
      <w:r w:rsidR="009C021D" w:rsidRPr="007E7F31">
        <w:rPr>
          <w:bCs/>
          <w:i/>
          <w:iCs/>
          <w:color w:val="404040" w:themeColor="text1" w:themeTint="BF"/>
          <w:sz w:val="20"/>
          <w:szCs w:val="20"/>
        </w:rPr>
        <w:t xml:space="preserve">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5B098BFF" w:rsidR="009C021D" w:rsidRPr="007E7F31" w:rsidRDefault="00BB473F" w:rsidP="007E7F31">
      <w:pPr>
        <w:jc w:val="center"/>
        <w:rPr>
          <w:bCs/>
          <w:i/>
          <w:iCs/>
          <w:color w:val="404040" w:themeColor="text1" w:themeTint="BF"/>
          <w:sz w:val="20"/>
          <w:szCs w:val="20"/>
        </w:rPr>
      </w:pPr>
      <w:bookmarkStart w:id="68" w:name="figura18"/>
      <w:r>
        <w:rPr>
          <w:bCs/>
          <w:i/>
          <w:iCs/>
          <w:color w:val="404040" w:themeColor="text1" w:themeTint="BF"/>
          <w:sz w:val="20"/>
          <w:szCs w:val="20"/>
        </w:rPr>
        <w:t xml:space="preserve">Figura </w:t>
      </w:r>
      <w:r>
        <w:rPr>
          <w:bCs/>
          <w:i/>
          <w:iCs/>
          <w:color w:val="404040" w:themeColor="text1" w:themeTint="BF"/>
          <w:sz w:val="20"/>
          <w:szCs w:val="20"/>
        </w:rPr>
        <w:t>18</w:t>
      </w:r>
      <w:bookmarkEnd w:id="68"/>
      <w:r w:rsidR="009C021D"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69B340F5" w:rsidR="0080549C" w:rsidRPr="0080549C" w:rsidRDefault="0080549C" w:rsidP="0080549C">
      <w:r w:rsidRPr="0080549C">
        <w:t>Por otro lado, también se ha analizado quién de</w:t>
      </w:r>
      <w:r w:rsidRPr="00BB47C3">
        <w:rPr>
          <w:szCs w:val="22"/>
        </w:rPr>
        <w:t>bería ser considerado el principal responsable de evitar los sesgos en los sistemas de inteligencia artificial (</w:t>
      </w:r>
      <w:hyperlink w:anchor="figura19" w:history="1">
        <w:r w:rsidR="00677AB9" w:rsidRPr="00BB47C3">
          <w:rPr>
            <w:rStyle w:val="Hipervnculo"/>
            <w:bCs/>
            <w:i/>
            <w:iCs/>
            <w:color w:val="auto"/>
            <w:szCs w:val="22"/>
            <w:u w:val="none"/>
          </w:rPr>
          <w:t xml:space="preserve">Figura </w:t>
        </w:r>
        <w:r w:rsidR="00677AB9" w:rsidRPr="00BB47C3">
          <w:rPr>
            <w:rStyle w:val="Hipervnculo"/>
            <w:bCs/>
            <w:i/>
            <w:iCs/>
            <w:color w:val="auto"/>
            <w:szCs w:val="22"/>
            <w:u w:val="none"/>
          </w:rPr>
          <w:t>19</w:t>
        </w:r>
      </w:hyperlink>
      <w:r w:rsidRPr="00BB47C3">
        <w:rPr>
          <w:szCs w:val="22"/>
        </w:rPr>
        <w:t>). La m</w:t>
      </w:r>
      <w:r w:rsidRPr="0080549C">
        <w:t>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noProof/>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502171D1" w:rsidR="00F35B45" w:rsidRDefault="00677AB9" w:rsidP="00F35B45">
      <w:pPr>
        <w:jc w:val="center"/>
        <w:rPr>
          <w:bCs/>
          <w:i/>
          <w:iCs/>
          <w:color w:val="404040" w:themeColor="text1" w:themeTint="BF"/>
          <w:sz w:val="20"/>
          <w:szCs w:val="20"/>
        </w:rPr>
      </w:pPr>
      <w:bookmarkStart w:id="69" w:name="figura19"/>
      <w:r>
        <w:rPr>
          <w:bCs/>
          <w:i/>
          <w:iCs/>
          <w:color w:val="404040" w:themeColor="text1" w:themeTint="BF"/>
          <w:sz w:val="20"/>
          <w:szCs w:val="20"/>
        </w:rPr>
        <w:t xml:space="preserve">Figura </w:t>
      </w:r>
      <w:r>
        <w:rPr>
          <w:bCs/>
          <w:i/>
          <w:iCs/>
          <w:color w:val="404040" w:themeColor="text1" w:themeTint="BF"/>
          <w:sz w:val="20"/>
          <w:szCs w:val="20"/>
        </w:rPr>
        <w:t>19</w:t>
      </w:r>
      <w:bookmarkEnd w:id="69"/>
      <w:r w:rsidR="00F35B45" w:rsidRPr="007E7F31">
        <w:rPr>
          <w:bCs/>
          <w:i/>
          <w:iCs/>
          <w:color w:val="404040" w:themeColor="text1" w:themeTint="BF"/>
          <w:sz w:val="20"/>
          <w:szCs w:val="20"/>
        </w:rPr>
        <w:t>:Resultados sesgos en las personas en la toma de decisiones.</w:t>
      </w:r>
      <w:r w:rsidR="00F35B45" w:rsidRPr="007E7F31">
        <w:rPr>
          <w:rStyle w:val="Refdenotaalpie"/>
          <w:bCs/>
          <w:i/>
          <w:iCs/>
          <w:color w:val="404040" w:themeColor="text1" w:themeTint="BF"/>
          <w:sz w:val="20"/>
          <w:szCs w:val="20"/>
        </w:rPr>
        <w:footnoteReference w:id="13"/>
      </w:r>
      <w:r w:rsidR="00F35B45"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184ACA0" w:rsidR="000D3ADF" w:rsidRDefault="000D3ADF" w:rsidP="000D3ADF">
      <w:r>
        <w:t>También se ha encontrado relevante observar en que etapa los participantes creen que se debería consciencia y educar sobre el uso y los riesgos de la IA</w:t>
      </w:r>
      <w:r w:rsidRPr="00BB47C3">
        <w:rPr>
          <w:szCs w:val="22"/>
        </w:rPr>
        <w:t> (</w:t>
      </w:r>
      <w:hyperlink w:anchor="figura20" w:history="1">
        <w:r w:rsidR="00BB47C3" w:rsidRPr="00BB47C3">
          <w:rPr>
            <w:rStyle w:val="Hipervnculo"/>
            <w:bCs/>
            <w:i/>
            <w:iCs/>
            <w:color w:val="auto"/>
            <w:szCs w:val="22"/>
            <w:u w:val="none"/>
          </w:rPr>
          <w:t xml:space="preserve">Figura </w:t>
        </w:r>
        <w:r w:rsidR="00BB47C3" w:rsidRPr="00BB47C3">
          <w:rPr>
            <w:rStyle w:val="Hipervnculo"/>
            <w:bCs/>
            <w:i/>
            <w:iCs/>
            <w:color w:val="auto"/>
            <w:szCs w:val="22"/>
            <w:u w:val="none"/>
          </w:rPr>
          <w:t>20</w:t>
        </w:r>
      </w:hyperlink>
      <w:r w:rsidRPr="00BB47C3">
        <w:rPr>
          <w:szCs w:val="22"/>
        </w:rPr>
        <w:t>). E</w:t>
      </w:r>
      <w:r>
        <w:t xml:space="preserv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rPr>
          <w:noProof/>
        </w:rPr>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3E70ED57" w:rsidR="000D3ADF" w:rsidRDefault="00677AB9" w:rsidP="000D3ADF">
      <w:pPr>
        <w:jc w:val="center"/>
        <w:rPr>
          <w:i/>
          <w:iCs/>
          <w:color w:val="404040" w:themeColor="text1" w:themeTint="BF"/>
          <w:sz w:val="20"/>
          <w:szCs w:val="20"/>
        </w:rPr>
      </w:pPr>
      <w:bookmarkStart w:id="70" w:name="figura20"/>
      <w:r>
        <w:rPr>
          <w:bCs/>
          <w:i/>
          <w:iCs/>
          <w:color w:val="404040" w:themeColor="text1" w:themeTint="BF"/>
          <w:sz w:val="20"/>
          <w:szCs w:val="20"/>
        </w:rPr>
        <w:t>Figura</w:t>
      </w:r>
      <w:r>
        <w:rPr>
          <w:bCs/>
          <w:i/>
          <w:iCs/>
          <w:color w:val="404040" w:themeColor="text1" w:themeTint="BF"/>
          <w:sz w:val="20"/>
          <w:szCs w:val="20"/>
        </w:rPr>
        <w:t xml:space="preserve"> 20</w:t>
      </w:r>
      <w:bookmarkEnd w:id="70"/>
      <w:r w:rsidR="000D3ADF" w:rsidRPr="00701862">
        <w:rPr>
          <w:i/>
          <w:iCs/>
          <w:color w:val="404040" w:themeColor="text1" w:themeTint="BF"/>
          <w:sz w:val="20"/>
          <w:szCs w:val="20"/>
        </w:rPr>
        <w:t xml:space="preserve">: </w:t>
      </w:r>
      <w:r w:rsidR="000D3ADF">
        <w:rPr>
          <w:i/>
          <w:iCs/>
          <w:color w:val="404040" w:themeColor="text1" w:themeTint="BF"/>
          <w:sz w:val="20"/>
          <w:szCs w:val="20"/>
        </w:rPr>
        <w:t>Respuestas sobre en qué etapa se debería consciencia</w:t>
      </w:r>
      <w:r w:rsidR="00B048D5">
        <w:rPr>
          <w:i/>
          <w:iCs/>
          <w:color w:val="404040" w:themeColor="text1" w:themeTint="BF"/>
          <w:sz w:val="20"/>
          <w:szCs w:val="20"/>
        </w:rPr>
        <w:t>r</w:t>
      </w:r>
      <w:r w:rsidR="000D3ADF">
        <w:rPr>
          <w:i/>
          <w:iCs/>
          <w:color w:val="404040" w:themeColor="text1" w:themeTint="BF"/>
          <w:sz w:val="20"/>
          <w:szCs w:val="20"/>
        </w:rPr>
        <w:t xml:space="preserve"> y educar sobre el uso y los riesgos de la IA.</w:t>
      </w:r>
      <w:r w:rsidR="000D3ADF">
        <w:rPr>
          <w:rStyle w:val="Refdenotaalpie"/>
          <w:i/>
          <w:iCs/>
          <w:color w:val="404040" w:themeColor="text1" w:themeTint="BF"/>
          <w:sz w:val="20"/>
          <w:szCs w:val="20"/>
        </w:rPr>
        <w:footnoteReference w:id="14"/>
      </w:r>
      <w:r w:rsidR="000D3ADF">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71" w:name="_Toc200663190"/>
      <w:r w:rsidRPr="000D3ADF">
        <w:t>Valoración de los principios éticos generales</w:t>
      </w:r>
      <w:bookmarkEnd w:id="71"/>
    </w:p>
    <w:p w14:paraId="0F71F912" w14:textId="0307CAC2"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w:t>
      </w:r>
      <w:r w:rsidRPr="00E25B27">
        <w:rPr>
          <w:i/>
          <w:iCs/>
          <w:szCs w:val="22"/>
        </w:rPr>
        <w:t>ible</w:t>
      </w:r>
      <w:r w:rsidRPr="00E25B27">
        <w:rPr>
          <w:szCs w:val="22"/>
        </w:rPr>
        <w:t xml:space="preserve"> </w:t>
      </w:r>
      <w:hyperlink w:anchor="bib53" w:history="1">
        <w:r w:rsidRPr="00E25B27">
          <w:rPr>
            <w:rStyle w:val="Hipervnculo"/>
            <w:color w:val="auto"/>
            <w:szCs w:val="22"/>
            <w:u w:val="none"/>
            <w:vertAlign w:val="superscript"/>
          </w:rPr>
          <w:t>[</w:t>
        </w:r>
        <w:r w:rsidR="001E4A4F" w:rsidRPr="00E25B27">
          <w:rPr>
            <w:rStyle w:val="Hipervnculo"/>
            <w:color w:val="auto"/>
            <w:szCs w:val="22"/>
            <w:u w:val="none"/>
            <w:vertAlign w:val="superscript"/>
          </w:rPr>
          <w:t>53</w:t>
        </w:r>
        <w:r w:rsidRPr="00E25B27">
          <w:rPr>
            <w:rStyle w:val="Hipervnculo"/>
            <w:color w:val="auto"/>
            <w:szCs w:val="22"/>
            <w:u w:val="none"/>
            <w:vertAlign w:val="superscript"/>
          </w:rPr>
          <w:t>]</w:t>
        </w:r>
      </w:hyperlink>
      <w:r w:rsidRPr="00E25B27">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75472C26" w:rsidR="000D3ADF" w:rsidRPr="000D3ADF" w:rsidRDefault="000D3ADF" w:rsidP="000D3ADF">
      <w:pPr>
        <w:rPr>
          <w:szCs w:val="22"/>
        </w:rPr>
      </w:pPr>
      <w:r w:rsidRPr="000D3ADF">
        <w:rPr>
          <w:szCs w:val="22"/>
        </w:rPr>
        <w:t>En l</w:t>
      </w:r>
      <w:r w:rsidRPr="00BB47C3">
        <w:rPr>
          <w:szCs w:val="22"/>
        </w:rPr>
        <w:t xml:space="preserve">a </w:t>
      </w:r>
      <w:hyperlink w:anchor="figura21" w:history="1">
        <w:r w:rsidR="00BB47C3" w:rsidRPr="00BB47C3">
          <w:rPr>
            <w:rStyle w:val="Hipervnculo"/>
            <w:bCs/>
            <w:i/>
            <w:iCs/>
            <w:color w:val="auto"/>
            <w:szCs w:val="22"/>
            <w:u w:val="none"/>
          </w:rPr>
          <w:t xml:space="preserve">Figura </w:t>
        </w:r>
        <w:r w:rsidR="00BB47C3" w:rsidRPr="00BB47C3">
          <w:rPr>
            <w:rStyle w:val="Hipervnculo"/>
            <w:bCs/>
            <w:i/>
            <w:iCs/>
            <w:color w:val="auto"/>
            <w:szCs w:val="22"/>
            <w:u w:val="none"/>
          </w:rPr>
          <w:t>21</w:t>
        </w:r>
      </w:hyperlink>
      <w:r w:rsidR="00BB47C3" w:rsidRPr="00BB47C3">
        <w:rPr>
          <w:bCs/>
          <w:i/>
          <w:iCs/>
          <w:szCs w:val="22"/>
        </w:rPr>
        <w:t xml:space="preserve"> </w:t>
      </w:r>
      <w:r w:rsidRPr="00BB47C3">
        <w:rPr>
          <w:szCs w:val="22"/>
        </w:rPr>
        <w:t xml:space="preserve">se observa como la mayoría de los encuestados muestran una gran aceptación hacia los tres principios. </w:t>
      </w:r>
      <w:r w:rsidRPr="000D3ADF">
        <w:rPr>
          <w:szCs w:val="22"/>
        </w:rPr>
        <w:t>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4AC93C2A">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3EBAD21E" w:rsidR="000D3ADF" w:rsidRPr="0018284B" w:rsidRDefault="00677AB9" w:rsidP="000D3ADF">
      <w:pPr>
        <w:jc w:val="center"/>
        <w:rPr>
          <w:bCs/>
          <w:i/>
          <w:iCs/>
          <w:color w:val="404040" w:themeColor="text1" w:themeTint="BF"/>
          <w:sz w:val="20"/>
          <w:szCs w:val="20"/>
        </w:rPr>
      </w:pPr>
      <w:bookmarkStart w:id="72" w:name="figura21"/>
      <w:r>
        <w:rPr>
          <w:bCs/>
          <w:i/>
          <w:iCs/>
          <w:color w:val="404040" w:themeColor="text1" w:themeTint="BF"/>
          <w:sz w:val="20"/>
          <w:szCs w:val="20"/>
        </w:rPr>
        <w:t xml:space="preserve">Figura </w:t>
      </w:r>
      <w:r>
        <w:rPr>
          <w:bCs/>
          <w:i/>
          <w:iCs/>
          <w:color w:val="404040" w:themeColor="text1" w:themeTint="BF"/>
          <w:sz w:val="20"/>
          <w:szCs w:val="20"/>
        </w:rPr>
        <w:t>21</w:t>
      </w:r>
      <w:bookmarkEnd w:id="72"/>
      <w:r w:rsidR="000D3ADF" w:rsidRPr="0018284B">
        <w:rPr>
          <w:bCs/>
          <w:i/>
          <w:iCs/>
          <w:color w:val="404040" w:themeColor="text1" w:themeTint="BF"/>
          <w:sz w:val="20"/>
          <w:szCs w:val="20"/>
        </w:rPr>
        <w:t xml:space="preserve">:Nivel de acuerdo de los participantes con los tres principios éticos que debería </w:t>
      </w:r>
      <w:r w:rsidR="000D3ADF">
        <w:rPr>
          <w:bCs/>
          <w:i/>
          <w:iCs/>
          <w:color w:val="404040" w:themeColor="text1" w:themeTint="BF"/>
          <w:sz w:val="20"/>
          <w:szCs w:val="20"/>
        </w:rPr>
        <w:t>respetar</w:t>
      </w:r>
      <w:r w:rsidR="000D3ADF"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73" w:name="_5.5_Percepción_social"/>
      <w:bookmarkStart w:id="74" w:name="_Toc200663191"/>
      <w:bookmarkEnd w:id="73"/>
      <w:r>
        <w:t xml:space="preserve">5.5 </w:t>
      </w:r>
      <w:r w:rsidR="00A339FB" w:rsidRPr="00A339FB">
        <w:t>Percepción social sobre el uso y límites de las IAs con capacidad emocional</w:t>
      </w:r>
      <w:bookmarkEnd w:id="74"/>
    </w:p>
    <w:p w14:paraId="27C76516" w14:textId="77777777" w:rsidR="000D3ADF" w:rsidRDefault="000D3ADF" w:rsidP="000D3ADF"/>
    <w:p w14:paraId="039E1E7E" w14:textId="0B852C75"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w:t>
      </w:r>
      <w:r w:rsidR="00BB47C3">
        <w:rPr>
          <w:i/>
          <w:iCs/>
        </w:rPr>
        <w:t> </w:t>
      </w:r>
      <w:r w:rsidRPr="005219F4">
        <w:rPr>
          <w:i/>
          <w:iCs/>
        </w:rPr>
        <w:t>1, 2 y 3, Anexo 3</w:t>
      </w:r>
      <w:r w:rsidRPr="005219F4">
        <w:t>).   </w:t>
      </w:r>
    </w:p>
    <w:p w14:paraId="0DCD90EE" w14:textId="77777777" w:rsidR="00CC48C5" w:rsidRDefault="00CC48C5" w:rsidP="005219F4"/>
    <w:p w14:paraId="330D9E79" w14:textId="4D904A19" w:rsidR="005219F4" w:rsidRPr="005219F4" w:rsidRDefault="005219F4" w:rsidP="001C7C49">
      <w:r w:rsidRPr="005219F4">
        <w:t>En el primer ca</w:t>
      </w:r>
      <w:r w:rsidRPr="00BB47C3">
        <w:rPr>
          <w:szCs w:val="22"/>
        </w:rPr>
        <w:t>so (</w:t>
      </w:r>
      <w:hyperlink w:anchor="figura22" w:history="1">
        <w:r w:rsidR="00BB47C3" w:rsidRPr="00BB47C3">
          <w:rPr>
            <w:rStyle w:val="Hipervnculo"/>
            <w:bCs/>
            <w:i/>
            <w:iCs/>
            <w:color w:val="auto"/>
            <w:szCs w:val="22"/>
            <w:u w:val="none"/>
          </w:rPr>
          <w:t xml:space="preserve">Figura </w:t>
        </w:r>
        <w:r w:rsidR="00BB47C3" w:rsidRPr="00BB47C3">
          <w:rPr>
            <w:rStyle w:val="Hipervnculo"/>
            <w:bCs/>
            <w:i/>
            <w:iCs/>
            <w:color w:val="auto"/>
            <w:szCs w:val="22"/>
            <w:u w:val="none"/>
          </w:rPr>
          <w:t>22</w:t>
        </w:r>
      </w:hyperlink>
      <w:r w:rsidR="00BB47C3" w:rsidRPr="00BB47C3">
        <w:rPr>
          <w:bCs/>
          <w:i/>
          <w:iCs/>
          <w:szCs w:val="22"/>
        </w:rPr>
        <w:t xml:space="preserve">) </w:t>
      </w:r>
      <w:r w:rsidR="001C7C49">
        <w:t xml:space="preserve">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rPr>
          <w:noProof/>
        </w:rPr>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076853BD" w:rsidR="005219F4" w:rsidRPr="005219F4" w:rsidRDefault="00677AB9" w:rsidP="005219F4">
      <w:pPr>
        <w:jc w:val="center"/>
        <w:rPr>
          <w:i/>
          <w:iCs/>
          <w:color w:val="404040" w:themeColor="text1" w:themeTint="BF"/>
          <w:sz w:val="20"/>
          <w:szCs w:val="20"/>
        </w:rPr>
      </w:pPr>
      <w:bookmarkStart w:id="75" w:name="figura22"/>
      <w:r>
        <w:rPr>
          <w:bCs/>
          <w:i/>
          <w:iCs/>
          <w:color w:val="404040" w:themeColor="text1" w:themeTint="BF"/>
          <w:sz w:val="20"/>
          <w:szCs w:val="20"/>
        </w:rPr>
        <w:t>Figura</w:t>
      </w:r>
      <w:r w:rsidR="005219F4" w:rsidRPr="0032520F">
        <w:rPr>
          <w:i/>
          <w:iCs/>
          <w:color w:val="404040" w:themeColor="text1" w:themeTint="BF"/>
          <w:sz w:val="20"/>
          <w:szCs w:val="20"/>
        </w:rPr>
        <w:t xml:space="preserve"> </w:t>
      </w:r>
      <w:r>
        <w:rPr>
          <w:i/>
          <w:iCs/>
          <w:color w:val="404040" w:themeColor="text1" w:themeTint="BF"/>
          <w:sz w:val="20"/>
          <w:szCs w:val="20"/>
        </w:rPr>
        <w:t>22</w:t>
      </w:r>
      <w:bookmarkEnd w:id="75"/>
      <w:r w:rsidR="005219F4" w:rsidRPr="0032520F">
        <w:rPr>
          <w:i/>
          <w:iCs/>
          <w:color w:val="404040" w:themeColor="text1" w:themeTint="BF"/>
          <w:sz w:val="20"/>
          <w:szCs w:val="20"/>
        </w:rPr>
        <w:t>: Respuestas caso 1</w:t>
      </w:r>
    </w:p>
    <w:p w14:paraId="72427A38" w14:textId="617568C7" w:rsidR="005219F4" w:rsidRPr="005219F4" w:rsidRDefault="005219F4" w:rsidP="005219F4"/>
    <w:p w14:paraId="77482DD5" w14:textId="0D7AE2A8" w:rsidR="00054698" w:rsidRPr="003D2033" w:rsidRDefault="005219F4" w:rsidP="003D2033">
      <w:r w:rsidRPr="005219F4">
        <w:t>En el segundo cas</w:t>
      </w:r>
      <w:r w:rsidRPr="00BB47C3">
        <w:rPr>
          <w:szCs w:val="22"/>
        </w:rPr>
        <w:t>o (</w:t>
      </w:r>
      <w:hyperlink w:anchor="figura23" w:history="1">
        <w:r w:rsidR="00BB47C3" w:rsidRPr="00BB47C3">
          <w:rPr>
            <w:rStyle w:val="Hipervnculo"/>
            <w:bCs/>
            <w:i/>
            <w:iCs/>
            <w:color w:val="auto"/>
            <w:szCs w:val="22"/>
            <w:u w:val="none"/>
          </w:rPr>
          <w:t>Figura</w:t>
        </w:r>
        <w:r w:rsidR="00BB47C3" w:rsidRPr="00BB47C3">
          <w:rPr>
            <w:rStyle w:val="Hipervnculo"/>
            <w:bCs/>
            <w:i/>
            <w:iCs/>
            <w:color w:val="auto"/>
            <w:szCs w:val="22"/>
            <w:u w:val="none"/>
          </w:rPr>
          <w:t xml:space="preserve"> 23</w:t>
        </w:r>
      </w:hyperlink>
      <w:r w:rsidRPr="00BB47C3">
        <w:rPr>
          <w:szCs w:val="22"/>
        </w:rPr>
        <w:t>),</w:t>
      </w:r>
      <w:r w:rsidR="00054698" w:rsidRPr="00BB47C3">
        <w:rPr>
          <w:szCs w:val="22"/>
        </w:rPr>
        <w:t xml:space="preserve"> que </w:t>
      </w:r>
      <w:r w:rsidR="00054698" w:rsidRPr="00054698">
        <w:t>planteaba el suicidio de un joven tras mantener una relación emocional con un chatbot,</w:t>
      </w:r>
      <w:r>
        <w:t xml:space="preserve"> </w:t>
      </w:r>
      <w:r w:rsidRPr="005219F4">
        <w:rPr>
          <w:i/>
          <w:iCs/>
        </w:rPr>
        <w:t>la empresa desarrolladora de la IA</w:t>
      </w:r>
      <w:r w:rsidR="00054698">
        <w:t xml:space="preserve"> ha sido la o</w:t>
      </w:r>
      <w:r w:rsidR="00054698" w:rsidRPr="00BB47C3">
        <w:rPr>
          <w:szCs w:val="22"/>
        </w:rPr>
        <w:t xml:space="preserve">pción más votada. Sin embargo, </w:t>
      </w:r>
      <w:r w:rsidRPr="00BB47C3">
        <w:rPr>
          <w:szCs w:val="22"/>
        </w:rPr>
        <w:t xml:space="preserve">el </w:t>
      </w:r>
      <w:r w:rsidRPr="00BB47C3">
        <w:rPr>
          <w:i/>
          <w:iCs/>
          <w:szCs w:val="22"/>
        </w:rPr>
        <w:t>entorno del joven</w:t>
      </w:r>
      <w:r w:rsidR="00054698" w:rsidRPr="00BB47C3">
        <w:rPr>
          <w:szCs w:val="22"/>
        </w:rPr>
        <w:t xml:space="preserve"> también ha recibido una cantidad significa</w:t>
      </w:r>
      <w:r w:rsidR="00054698" w:rsidRPr="00054698">
        <w:t>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rPr>
          <w:noProof/>
        </w:rPr>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77CAABB0" w:rsidR="005219F4" w:rsidRPr="005219F4" w:rsidRDefault="00677AB9" w:rsidP="005219F4">
      <w:pPr>
        <w:jc w:val="center"/>
        <w:rPr>
          <w:i/>
          <w:iCs/>
          <w:color w:val="404040" w:themeColor="text1" w:themeTint="BF"/>
          <w:sz w:val="20"/>
          <w:szCs w:val="20"/>
        </w:rPr>
      </w:pPr>
      <w:bookmarkStart w:id="76" w:name="figura23"/>
      <w:r>
        <w:rPr>
          <w:bCs/>
          <w:i/>
          <w:iCs/>
          <w:color w:val="404040" w:themeColor="text1" w:themeTint="BF"/>
          <w:sz w:val="20"/>
          <w:szCs w:val="20"/>
        </w:rPr>
        <w:t xml:space="preserve">Figura </w:t>
      </w:r>
      <w:r>
        <w:rPr>
          <w:bCs/>
          <w:i/>
          <w:iCs/>
          <w:color w:val="404040" w:themeColor="text1" w:themeTint="BF"/>
          <w:sz w:val="20"/>
          <w:szCs w:val="20"/>
        </w:rPr>
        <w:t>23</w:t>
      </w:r>
      <w:bookmarkEnd w:id="76"/>
      <w:r w:rsidR="005219F4" w:rsidRPr="0032520F">
        <w:rPr>
          <w:i/>
          <w:iCs/>
          <w:color w:val="404040" w:themeColor="text1" w:themeTint="BF"/>
          <w:sz w:val="20"/>
          <w:szCs w:val="20"/>
        </w:rPr>
        <w:t>: Respuestas caso 2</w:t>
      </w:r>
    </w:p>
    <w:p w14:paraId="2E012BA3" w14:textId="77777777" w:rsidR="005219F4" w:rsidRPr="00160EE0" w:rsidRDefault="005219F4" w:rsidP="001C7C49"/>
    <w:p w14:paraId="47998048" w14:textId="6CEB18C8" w:rsidR="00160EE0" w:rsidRDefault="005219F4" w:rsidP="00160EE0">
      <w:r w:rsidRPr="00054698">
        <w:t xml:space="preserve">En el tercer </w:t>
      </w:r>
      <w:r w:rsidRPr="00BB47C3">
        <w:rPr>
          <w:szCs w:val="22"/>
        </w:rPr>
        <w:t>caso (</w:t>
      </w:r>
      <w:hyperlink w:anchor="figura24" w:history="1">
        <w:r w:rsidR="00BB47C3" w:rsidRPr="00BB47C3">
          <w:rPr>
            <w:rStyle w:val="Hipervnculo"/>
            <w:bCs/>
            <w:i/>
            <w:iCs/>
            <w:color w:val="auto"/>
            <w:szCs w:val="22"/>
            <w:u w:val="none"/>
          </w:rPr>
          <w:t>Figura</w:t>
        </w:r>
        <w:r w:rsidR="00BB47C3" w:rsidRPr="00BB47C3">
          <w:rPr>
            <w:rStyle w:val="Hipervnculo"/>
            <w:bCs/>
            <w:i/>
            <w:iCs/>
            <w:color w:val="auto"/>
            <w:szCs w:val="22"/>
            <w:u w:val="none"/>
          </w:rPr>
          <w:t xml:space="preserve"> 24</w:t>
        </w:r>
      </w:hyperlink>
      <w:r w:rsidRPr="00BB47C3">
        <w:rPr>
          <w:szCs w:val="22"/>
        </w:rPr>
        <w:t xml:space="preserve">), </w:t>
      </w:r>
      <w:r w:rsidR="00054698" w:rsidRPr="00BB47C3">
        <w:rPr>
          <w:szCs w:val="22"/>
        </w:rPr>
        <w:t xml:space="preserve">también </w:t>
      </w:r>
      <w:r w:rsidR="00054698" w:rsidRPr="00054698">
        <w:t>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rPr>
          <w:noProof/>
        </w:rPr>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0B438CC0" w:rsidR="005219F4" w:rsidRPr="005219F4" w:rsidRDefault="00677AB9" w:rsidP="00405DE3">
      <w:pPr>
        <w:jc w:val="center"/>
        <w:rPr>
          <w:i/>
          <w:iCs/>
          <w:color w:val="404040" w:themeColor="text1" w:themeTint="BF"/>
          <w:sz w:val="20"/>
          <w:szCs w:val="20"/>
        </w:rPr>
      </w:pPr>
      <w:bookmarkStart w:id="77" w:name="figura24"/>
      <w:r>
        <w:rPr>
          <w:bCs/>
          <w:i/>
          <w:iCs/>
          <w:color w:val="404040" w:themeColor="text1" w:themeTint="BF"/>
          <w:sz w:val="20"/>
          <w:szCs w:val="20"/>
        </w:rPr>
        <w:t xml:space="preserve">Figura </w:t>
      </w:r>
      <w:r>
        <w:rPr>
          <w:bCs/>
          <w:i/>
          <w:iCs/>
          <w:color w:val="404040" w:themeColor="text1" w:themeTint="BF"/>
          <w:sz w:val="20"/>
          <w:szCs w:val="20"/>
        </w:rPr>
        <w:t>24</w:t>
      </w:r>
      <w:bookmarkEnd w:id="77"/>
      <w:r w:rsidR="005219F4"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Pr="00BB47C3" w:rsidRDefault="004125BE" w:rsidP="00160EE0">
      <w:pPr>
        <w:rPr>
          <w:szCs w:val="22"/>
        </w:rPr>
      </w:pPr>
    </w:p>
    <w:p w14:paraId="33CF8AB1" w14:textId="24962D72" w:rsidR="00B134B0" w:rsidRPr="00BB47C3" w:rsidRDefault="00331380" w:rsidP="00160EE0">
      <w:pPr>
        <w:rPr>
          <w:szCs w:val="22"/>
        </w:rPr>
      </w:pPr>
      <w:r w:rsidRPr="00BB47C3">
        <w:rPr>
          <w:szCs w:val="22"/>
        </w:rPr>
        <w:t xml:space="preserve">En primer lugar, la </w:t>
      </w:r>
      <w:hyperlink w:anchor="figura25" w:history="1">
        <w:r w:rsidR="00BB47C3" w:rsidRPr="00BB47C3">
          <w:rPr>
            <w:rStyle w:val="Hipervnculo"/>
            <w:bCs/>
            <w:i/>
            <w:iCs/>
            <w:color w:val="auto"/>
            <w:szCs w:val="22"/>
            <w:u w:val="none"/>
          </w:rPr>
          <w:t xml:space="preserve">Figura </w:t>
        </w:r>
        <w:r w:rsidR="00BB47C3" w:rsidRPr="00BB47C3">
          <w:rPr>
            <w:rStyle w:val="Hipervnculo"/>
            <w:bCs/>
            <w:i/>
            <w:iCs/>
            <w:color w:val="auto"/>
            <w:szCs w:val="22"/>
            <w:u w:val="none"/>
          </w:rPr>
          <w:t>25</w:t>
        </w:r>
      </w:hyperlink>
      <w:r w:rsidR="00BB47C3" w:rsidRPr="00BB47C3">
        <w:rPr>
          <w:bCs/>
          <w:i/>
          <w:iCs/>
          <w:szCs w:val="22"/>
        </w:rPr>
        <w:t xml:space="preserve"> </w:t>
      </w:r>
      <w:r w:rsidRPr="00BB47C3">
        <w:rPr>
          <w:szCs w:val="22"/>
        </w:rPr>
        <w:t>muestra las respuestas a la pregunta</w:t>
      </w:r>
      <w:r w:rsidR="00CC718A" w:rsidRPr="00BB47C3">
        <w:rPr>
          <w:szCs w:val="22"/>
        </w:rPr>
        <w:t>: “</w:t>
      </w:r>
      <w:r w:rsidR="00CC718A" w:rsidRPr="00BB47C3">
        <w:rPr>
          <w:i/>
          <w:iCs/>
          <w:szCs w:val="22"/>
        </w:rPr>
        <w:t>¿Piensas que este tipo de IAs, capaces de mantener conversaciones emocionales realistas, deberían estar disponibles para cualquier usuario</w:t>
      </w:r>
      <w:r w:rsidR="00CC718A" w:rsidRPr="00BB47C3">
        <w:rPr>
          <w:szCs w:val="22"/>
        </w:rPr>
        <w:t xml:space="preserve">?”. </w:t>
      </w:r>
      <w:r w:rsidR="005A0333" w:rsidRPr="00BB47C3">
        <w:rPr>
          <w:szCs w:val="22"/>
        </w:rPr>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Pr="00BB47C3" w:rsidRDefault="005A0333" w:rsidP="00160EE0">
      <w:pPr>
        <w:rPr>
          <w:szCs w:val="22"/>
        </w:rPr>
      </w:pPr>
    </w:p>
    <w:p w14:paraId="3F08838B" w14:textId="5FFA8379" w:rsidR="00331380" w:rsidRPr="00BB47C3" w:rsidRDefault="00331380" w:rsidP="00160EE0">
      <w:pPr>
        <w:rPr>
          <w:szCs w:val="22"/>
        </w:rPr>
      </w:pPr>
      <w:r w:rsidRPr="00BB47C3">
        <w:rPr>
          <w:szCs w:val="22"/>
        </w:rPr>
        <w:t xml:space="preserve">En segundo lugar, </w:t>
      </w:r>
      <w:r w:rsidRPr="00BB47C3">
        <w:rPr>
          <w:i/>
          <w:iCs/>
          <w:szCs w:val="22"/>
        </w:rPr>
        <w:t xml:space="preserve">la </w:t>
      </w:r>
      <w:hyperlink w:anchor="figura26" w:history="1">
        <w:r w:rsidR="00BB47C3" w:rsidRPr="00BB47C3">
          <w:rPr>
            <w:rStyle w:val="Hipervnculo"/>
            <w:bCs/>
            <w:i/>
            <w:iCs/>
            <w:color w:val="auto"/>
            <w:szCs w:val="22"/>
            <w:u w:val="none"/>
          </w:rPr>
          <w:t xml:space="preserve">Figura </w:t>
        </w:r>
        <w:r w:rsidR="00BB47C3" w:rsidRPr="00BB47C3">
          <w:rPr>
            <w:rStyle w:val="Hipervnculo"/>
            <w:bCs/>
            <w:i/>
            <w:iCs/>
            <w:color w:val="auto"/>
            <w:szCs w:val="22"/>
            <w:u w:val="none"/>
          </w:rPr>
          <w:t>26</w:t>
        </w:r>
      </w:hyperlink>
      <w:r w:rsidRPr="00BB47C3">
        <w:rPr>
          <w:szCs w:val="22"/>
        </w:rPr>
        <w:t xml:space="preserve"> recoge las opiniones sobre la siguiente pregunta: </w:t>
      </w:r>
      <w:r w:rsidR="00B134B0" w:rsidRPr="00BB47C3">
        <w:rPr>
          <w:szCs w:val="22"/>
        </w:rPr>
        <w:t>“</w:t>
      </w:r>
      <w:r w:rsidR="00B134B0" w:rsidRPr="00BB47C3">
        <w:rPr>
          <w:i/>
          <w:iCs/>
          <w:szCs w:val="22"/>
        </w:rPr>
        <w:t>¿Crees que la IA conversacional debería estar obligada a detectar señales de crisis emocional (como ideación suicida) y actuar de alguna forma (por ejemplo, alertar a una persona real o detener la conversación)?”</w:t>
      </w:r>
      <w:r w:rsidR="00B134B0" w:rsidRPr="00BB47C3">
        <w:rPr>
          <w:szCs w:val="22"/>
        </w:rPr>
        <w:t>.</w:t>
      </w:r>
      <w:r w:rsidRPr="00BB47C3">
        <w:rPr>
          <w:szCs w:val="22"/>
        </w:rPr>
        <w:t xml:space="preserve"> </w:t>
      </w:r>
      <w:r w:rsidR="005A0333" w:rsidRPr="00BB47C3">
        <w:rPr>
          <w:szCs w:val="22"/>
        </w:rPr>
        <w:t xml:space="preserve">En este caso, la mayoría </w:t>
      </w:r>
      <w:r w:rsidRPr="00BB47C3">
        <w:rPr>
          <w:szCs w:val="22"/>
        </w:rPr>
        <w:t xml:space="preserve">(68%) considera que debería ser un requisito mínimo, mientras que tan solo el 6% </w:t>
      </w:r>
      <w:r w:rsidR="002D6CB9" w:rsidRPr="00BB47C3">
        <w:rPr>
          <w:szCs w:val="22"/>
        </w:rPr>
        <w:t>o</w:t>
      </w:r>
      <w:r w:rsidRPr="00BB47C3">
        <w:rPr>
          <w:szCs w:val="22"/>
        </w:rPr>
        <w:t>pina que la responsabilidad final debería recaer en el usuario.</w:t>
      </w:r>
    </w:p>
    <w:p w14:paraId="25FD643C" w14:textId="23B2CABF" w:rsidR="00331380" w:rsidRDefault="000D173B" w:rsidP="00F23983">
      <w:pPr>
        <w:jc w:val="center"/>
      </w:pPr>
      <w:r w:rsidRPr="000D173B">
        <w:rPr>
          <w:noProof/>
        </w:rPr>
        <w:drawing>
          <wp:inline distT="0" distB="0" distL="0" distR="0" wp14:anchorId="02D68014" wp14:editId="125584DB">
            <wp:extent cx="4573583" cy="2667965"/>
            <wp:effectExtent l="0" t="0" r="0" b="0"/>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9138" cy="2671205"/>
                    </a:xfrm>
                    <a:prstGeom prst="rect">
                      <a:avLst/>
                    </a:prstGeom>
                    <a:noFill/>
                    <a:ln>
                      <a:noFill/>
                    </a:ln>
                  </pic:spPr>
                </pic:pic>
              </a:graphicData>
            </a:graphic>
          </wp:inline>
        </w:drawing>
      </w:r>
    </w:p>
    <w:p w14:paraId="215F6D96" w14:textId="5C1CCEDD" w:rsidR="00CC718A" w:rsidRDefault="00677AB9" w:rsidP="00CC718A">
      <w:pPr>
        <w:jc w:val="center"/>
        <w:rPr>
          <w:i/>
          <w:iCs/>
          <w:color w:val="404040" w:themeColor="text1" w:themeTint="BF"/>
          <w:sz w:val="20"/>
          <w:szCs w:val="20"/>
        </w:rPr>
      </w:pPr>
      <w:bookmarkStart w:id="78" w:name="figura25"/>
      <w:r>
        <w:rPr>
          <w:bCs/>
          <w:i/>
          <w:iCs/>
          <w:color w:val="404040" w:themeColor="text1" w:themeTint="BF"/>
          <w:sz w:val="20"/>
          <w:szCs w:val="20"/>
        </w:rPr>
        <w:t xml:space="preserve">Figura </w:t>
      </w:r>
      <w:r>
        <w:rPr>
          <w:bCs/>
          <w:i/>
          <w:iCs/>
          <w:color w:val="404040" w:themeColor="text1" w:themeTint="BF"/>
          <w:sz w:val="20"/>
          <w:szCs w:val="20"/>
        </w:rPr>
        <w:t>25</w:t>
      </w:r>
      <w:bookmarkEnd w:id="78"/>
      <w:r w:rsidR="00CC718A"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3F3BE7F6" w14:textId="77777777" w:rsidR="00434948" w:rsidRPr="00CC718A" w:rsidRDefault="00434948" w:rsidP="00CC718A">
      <w:pPr>
        <w:jc w:val="center"/>
        <w:rPr>
          <w:i/>
          <w:iCs/>
          <w:color w:val="404040" w:themeColor="text1" w:themeTint="BF"/>
          <w:sz w:val="20"/>
          <w:szCs w:val="20"/>
        </w:rPr>
      </w:pPr>
    </w:p>
    <w:p w14:paraId="067EFAE5" w14:textId="0BE8C95F" w:rsidR="00CC718A" w:rsidRDefault="006A6095" w:rsidP="00405DE3">
      <w:pPr>
        <w:jc w:val="center"/>
      </w:pPr>
      <w:r w:rsidRPr="006A6095">
        <w:rPr>
          <w:noProof/>
        </w:rPr>
        <w:drawing>
          <wp:inline distT="0" distB="0" distL="0" distR="0" wp14:anchorId="0A299491" wp14:editId="5E708D35">
            <wp:extent cx="4514054" cy="2633240"/>
            <wp:effectExtent l="0" t="0" r="1270" b="0"/>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21154" cy="2637382"/>
                    </a:xfrm>
                    <a:prstGeom prst="rect">
                      <a:avLst/>
                    </a:prstGeom>
                    <a:noFill/>
                    <a:ln>
                      <a:noFill/>
                    </a:ln>
                  </pic:spPr>
                </pic:pic>
              </a:graphicData>
            </a:graphic>
          </wp:inline>
        </w:drawing>
      </w:r>
    </w:p>
    <w:p w14:paraId="1E709A21" w14:textId="6C2AC157" w:rsidR="00CC718A" w:rsidRPr="0032520F" w:rsidRDefault="00677AB9" w:rsidP="00CC718A">
      <w:pPr>
        <w:jc w:val="center"/>
        <w:rPr>
          <w:i/>
          <w:iCs/>
          <w:color w:val="404040" w:themeColor="text1" w:themeTint="BF"/>
          <w:sz w:val="20"/>
          <w:szCs w:val="20"/>
        </w:rPr>
      </w:pPr>
      <w:bookmarkStart w:id="79" w:name="figura26"/>
      <w:r>
        <w:rPr>
          <w:bCs/>
          <w:i/>
          <w:iCs/>
          <w:color w:val="404040" w:themeColor="text1" w:themeTint="BF"/>
          <w:sz w:val="20"/>
          <w:szCs w:val="20"/>
        </w:rPr>
        <w:t xml:space="preserve">Figura </w:t>
      </w:r>
      <w:r>
        <w:rPr>
          <w:bCs/>
          <w:i/>
          <w:iCs/>
          <w:color w:val="404040" w:themeColor="text1" w:themeTint="BF"/>
          <w:sz w:val="20"/>
          <w:szCs w:val="20"/>
        </w:rPr>
        <w:t>26</w:t>
      </w:r>
      <w:bookmarkEnd w:id="79"/>
      <w:r w:rsidR="00CC718A"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80" w:name="_Toc200663192"/>
      <w:r w:rsidRPr="00860DCC">
        <w:t>Análisis e Interpretación de los resul</w:t>
      </w:r>
      <w:r>
        <w:t>tados</w:t>
      </w:r>
      <w:bookmarkEnd w:id="80"/>
    </w:p>
    <w:p w14:paraId="05F5F8BC" w14:textId="77777777" w:rsidR="007F6A7E" w:rsidRDefault="007F6A7E" w:rsidP="007F6A7E">
      <w:pPr>
        <w:ind w:right="4"/>
        <w:rPr>
          <w:color w:val="0000FF"/>
          <w:sz w:val="28"/>
          <w:szCs w:val="28"/>
        </w:rPr>
      </w:pPr>
    </w:p>
    <w:p w14:paraId="275AB650" w14:textId="707EEDE9" w:rsidR="00842E26" w:rsidRPr="00B33C88" w:rsidRDefault="00514FF1" w:rsidP="007F6A7E">
      <w:pPr>
        <w:ind w:right="4"/>
        <w:rPr>
          <w:szCs w:val="22"/>
        </w:rPr>
      </w:pPr>
      <w:r w:rsidRPr="00B33C88">
        <w:rPr>
          <w:szCs w:val="22"/>
        </w:rPr>
        <w:t>Este capítulo tiene como objetivo analizar e interpretar los resultados obtenidos a través de la encuesta realizada</w:t>
      </w:r>
      <w:r w:rsidR="00842E26" w:rsidRPr="00B33C88">
        <w:rPr>
          <w:szCs w:val="22"/>
        </w:rPr>
        <w:t xml:space="preserve">, expuestos en el </w:t>
      </w:r>
      <w:hyperlink w:anchor="_Resultados_y_discusión" w:history="1">
        <w:r w:rsidR="00842E26" w:rsidRPr="00B33C88">
          <w:rPr>
            <w:rStyle w:val="Hipervnculo"/>
            <w:color w:val="auto"/>
            <w:szCs w:val="22"/>
            <w:u w:val="none"/>
          </w:rPr>
          <w:t>capítulo 5</w:t>
        </w:r>
      </w:hyperlink>
      <w:r w:rsidRPr="00B33C88">
        <w:rPr>
          <w:szCs w:val="22"/>
        </w:rPr>
        <w:t xml:space="preserve">. Para ello, se relacionan los datos con el marco teórico expuesto en el </w:t>
      </w:r>
      <w:hyperlink w:anchor="_Revisión_Literaria" w:history="1">
        <w:r w:rsidR="00842E26" w:rsidRPr="00B33C88">
          <w:rPr>
            <w:rStyle w:val="Hipervnculo"/>
            <w:color w:val="auto"/>
            <w:szCs w:val="22"/>
            <w:u w:val="none"/>
          </w:rPr>
          <w:t>c</w:t>
        </w:r>
        <w:r w:rsidRPr="00B33C88">
          <w:rPr>
            <w:rStyle w:val="Hipervnculo"/>
            <w:color w:val="auto"/>
            <w:szCs w:val="22"/>
            <w:u w:val="none"/>
          </w:rPr>
          <w:t>apítulo 2</w:t>
        </w:r>
      </w:hyperlink>
      <w:r w:rsidRPr="00B33C88">
        <w:rPr>
          <w:szCs w:val="22"/>
        </w:rPr>
        <w:t xml:space="preserve">. </w:t>
      </w:r>
    </w:p>
    <w:p w14:paraId="7300F870" w14:textId="77777777" w:rsidR="00A1289E" w:rsidRPr="00B33C88" w:rsidRDefault="00A1289E" w:rsidP="007F6A7E">
      <w:pPr>
        <w:ind w:right="4"/>
        <w:rPr>
          <w:szCs w:val="22"/>
        </w:rPr>
      </w:pPr>
    </w:p>
    <w:p w14:paraId="47C10156" w14:textId="77777777" w:rsidR="007F1D0C" w:rsidRPr="00B33C88" w:rsidRDefault="007F1D0C" w:rsidP="007F1D0C">
      <w:pPr>
        <w:pStyle w:val="Ttulo2"/>
      </w:pPr>
      <w:bookmarkStart w:id="81" w:name="_Toc200663193"/>
      <w:r w:rsidRPr="00B33C88">
        <w:t>6.1 Nivel de confianza y percepción de sesgos según el uso de la IA</w:t>
      </w:r>
      <w:bookmarkEnd w:id="81"/>
    </w:p>
    <w:p w14:paraId="525D2E9C" w14:textId="77777777" w:rsidR="007F1D0C" w:rsidRPr="00B33C88" w:rsidRDefault="007F1D0C" w:rsidP="007F1D0C"/>
    <w:p w14:paraId="5BD205DD" w14:textId="778F4A85" w:rsidR="007F1D0C" w:rsidRPr="00B33C88" w:rsidRDefault="007F1D0C" w:rsidP="007F1D0C">
      <w:r w:rsidRPr="00B33C88">
        <w:t xml:space="preserve">Un aspecto significativo de la encuesta </w:t>
      </w:r>
      <w:r w:rsidRPr="00B33C88">
        <w:rPr>
          <w:szCs w:val="22"/>
        </w:rPr>
        <w:t xml:space="preserve">es la relación entre el uso cotidiano de la IA y el nivel de confianza que los usuarios depositan en ella. Tal y como se muestra en la </w:t>
      </w:r>
      <w:r w:rsidR="00A566A3" w:rsidRPr="00B33C88">
        <w:rPr>
          <w:i/>
          <w:iCs/>
          <w:szCs w:val="22"/>
        </w:rPr>
        <w:t>Figura 8</w:t>
      </w:r>
      <w:r w:rsidRPr="00B33C88">
        <w:rPr>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ítulo 5.2</w:t>
        </w:r>
      </w:hyperlink>
      <w:r w:rsidRPr="00B33C88">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2.5</w:t>
        </w:r>
      </w:hyperlink>
      <w:r w:rsidRPr="00B33C88">
        <w:rPr>
          <w:szCs w:val="22"/>
        </w:rPr>
        <w:t xml:space="preserve">), donde el estudio global de KPMG muestra que el 52% de la población considera que la IA es fiable y tan solo el 46% afirma confiar en estos sistemas. </w:t>
      </w:r>
    </w:p>
    <w:p w14:paraId="2337DE68" w14:textId="77777777" w:rsidR="007F1D0C" w:rsidRPr="00B33C88" w:rsidRDefault="007F1D0C" w:rsidP="007F1D0C">
      <w:pPr>
        <w:ind w:right="4"/>
        <w:rPr>
          <w:szCs w:val="22"/>
        </w:rPr>
      </w:pPr>
    </w:p>
    <w:p w14:paraId="315BFD92" w14:textId="4F225C24" w:rsidR="007F1D0C" w:rsidRPr="00B33C88" w:rsidRDefault="007F1D0C" w:rsidP="007F1D0C">
      <w:pPr>
        <w:ind w:right="4"/>
        <w:rPr>
          <w:szCs w:val="22"/>
        </w:rPr>
      </w:pPr>
      <w:r w:rsidRPr="00B33C88">
        <w:rPr>
          <w:szCs w:val="22"/>
        </w:rPr>
        <w:t>También se puede observar (</w:t>
      </w:r>
      <w:hyperlink w:anchor="figura9" w:history="1">
        <w:r w:rsidR="00A566A3" w:rsidRPr="00B33C88">
          <w:rPr>
            <w:rStyle w:val="Hipervnculo"/>
            <w:i/>
            <w:iCs/>
            <w:color w:val="auto"/>
            <w:szCs w:val="22"/>
            <w:u w:val="none"/>
          </w:rPr>
          <w:t>Figura</w:t>
        </w:r>
        <w:r w:rsidR="00A566A3" w:rsidRPr="00B33C88">
          <w:rPr>
            <w:rStyle w:val="Hipervnculo"/>
            <w:i/>
            <w:iCs/>
            <w:color w:val="auto"/>
            <w:szCs w:val="22"/>
            <w:u w:val="none"/>
          </w:rPr>
          <w:t xml:space="preserve"> 9</w:t>
        </w:r>
      </w:hyperlink>
      <w:r w:rsidRPr="00B33C88">
        <w:rPr>
          <w:i/>
          <w:iCs/>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5.2</w:t>
        </w:r>
      </w:hyperlink>
      <w:r w:rsidRPr="00B33C88">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ítulo 2.5</w:t>
        </w:r>
      </w:hyperlink>
      <w:r w:rsidRPr="00B33C88">
        <w:rPr>
          <w:szCs w:val="22"/>
        </w:rPr>
        <w:t xml:space="preserve">). </w:t>
      </w:r>
    </w:p>
    <w:p w14:paraId="311B8FF3" w14:textId="77777777" w:rsidR="007F1D0C" w:rsidRPr="00B33C88" w:rsidRDefault="007F1D0C" w:rsidP="007F1D0C">
      <w:pPr>
        <w:ind w:right="4"/>
        <w:rPr>
          <w:szCs w:val="22"/>
        </w:rPr>
      </w:pPr>
    </w:p>
    <w:p w14:paraId="613A4E9E" w14:textId="07CFAC62" w:rsidR="007F1D0C" w:rsidRPr="00B33C88" w:rsidRDefault="007F1D0C" w:rsidP="007F1D0C">
      <w:r w:rsidRPr="00B33C88">
        <w:t xml:space="preserve">En relación con la percepción de los beneficios y riesgos de la IA, los resultados de la </w:t>
      </w:r>
      <w:hyperlink w:anchor="figura13" w:history="1">
        <w:r w:rsidR="00A566A3" w:rsidRPr="00B33C88">
          <w:rPr>
            <w:rStyle w:val="Hipervnculo"/>
            <w:i/>
            <w:iCs/>
            <w:color w:val="auto"/>
            <w:szCs w:val="22"/>
            <w:u w:val="none"/>
          </w:rPr>
          <w:t xml:space="preserve">Figura </w:t>
        </w:r>
        <w:r w:rsidR="00A566A3" w:rsidRPr="00B33C88">
          <w:rPr>
            <w:rStyle w:val="Hipervnculo"/>
            <w:i/>
            <w:iCs/>
            <w:color w:val="auto"/>
            <w:szCs w:val="22"/>
            <w:u w:val="none"/>
          </w:rPr>
          <w:t> 13</w:t>
        </w:r>
      </w:hyperlink>
      <w:r w:rsidRPr="00B33C88">
        <w:t> (</w:t>
      </w:r>
      <w:hyperlink w:anchor="_5.3_Percepción_social" w:history="1">
        <w:r w:rsidR="00B33C88" w:rsidRPr="00B33C88">
          <w:rPr>
            <w:rStyle w:val="Hipervnculo"/>
            <w:color w:val="auto"/>
            <w:u w:val="none"/>
          </w:rPr>
          <w:t>C</w:t>
        </w:r>
        <w:r w:rsidRPr="00B33C88">
          <w:rPr>
            <w:rStyle w:val="Hipervnculo"/>
            <w:i/>
            <w:iCs/>
            <w:color w:val="auto"/>
            <w:u w:val="none"/>
          </w:rPr>
          <w:t>ap</w:t>
        </w:r>
        <w:r w:rsidR="00B33C88" w:rsidRPr="00B33C88">
          <w:rPr>
            <w:rStyle w:val="Hipervnculo"/>
            <w:i/>
            <w:iCs/>
            <w:color w:val="auto"/>
            <w:u w:val="none"/>
          </w:rPr>
          <w:t>í</w:t>
        </w:r>
        <w:r w:rsidRPr="00B33C88">
          <w:rPr>
            <w:rStyle w:val="Hipervnculo"/>
            <w:i/>
            <w:iCs/>
            <w:color w:val="auto"/>
            <w:u w:val="none"/>
          </w:rPr>
          <w:t>tulo 5.3</w:t>
        </w:r>
      </w:hyperlink>
      <w:r w:rsidRPr="00B33C88">
        <w:t xml:space="preserve">) muestran que el 56% de los usuarios encuestados considera que la IA ya está beneficiando nuestras vidas, y un 67 % cree que lo hará también en el futuro. En el estudio global de KPMG, un 34 % de las personas entrevistadas considera </w:t>
      </w:r>
      <w:r w:rsidRPr="00B33C88">
        <w:rPr>
          <w:i/>
          <w:iCs/>
        </w:rPr>
        <w:t>que los riesgos superan los beneficios</w:t>
      </w:r>
      <w:r w:rsidRPr="00B33C88">
        <w:t xml:space="preserve">, </w:t>
      </w:r>
      <w:r w:rsidR="00690A4C" w:rsidRPr="00B33C88">
        <w:t>lo que implica que la mayoría no comparte esa visión negativa, aunque no queda claro si se oponen o simplemente no tienen una opinión definida.</w:t>
      </w:r>
    </w:p>
    <w:p w14:paraId="20D24814" w14:textId="77777777" w:rsidR="00690A4C" w:rsidRPr="00B33C88" w:rsidRDefault="00690A4C" w:rsidP="007F1D0C"/>
    <w:p w14:paraId="14E6E110" w14:textId="77777777" w:rsidR="007F1D0C" w:rsidRPr="00B33C88" w:rsidRDefault="007F1D0C" w:rsidP="007F1D0C">
      <w:r w:rsidRPr="00B33C88">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B33C88" w:rsidRDefault="007F1D0C" w:rsidP="007F1D0C"/>
    <w:p w14:paraId="69F86331" w14:textId="77777777" w:rsidR="007F1D0C" w:rsidRPr="00B33C88" w:rsidRDefault="007F1D0C" w:rsidP="007F1D0C">
      <w:r w:rsidRPr="00B33C88">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B33C88" w:rsidRDefault="007F1D0C" w:rsidP="007F1D0C">
      <w:pPr>
        <w:ind w:right="4"/>
        <w:rPr>
          <w:szCs w:val="22"/>
        </w:rPr>
      </w:pPr>
    </w:p>
    <w:p w14:paraId="5016E54F" w14:textId="04AB79D0" w:rsidR="003B5F9B" w:rsidRPr="00B33C88" w:rsidRDefault="003B5F9B" w:rsidP="007F1D0C">
      <w:pPr>
        <w:ind w:right="4"/>
        <w:rPr>
          <w:szCs w:val="22"/>
        </w:rPr>
      </w:pPr>
      <w:r w:rsidRPr="00B33C88">
        <w:rPr>
          <w:szCs w:val="22"/>
        </w:rPr>
        <w:t xml:space="preserve">Un dato especialmente interesante es que el 54 % de los encuestados afirma que, cuanto más sabe sobre la IA, más desconfianza le genera. A pesar de este conocimiento, los usuarios siguen haciendo un gran uso de ella. Esta aparente contradicción requiere de un análisis más profundo. </w:t>
      </w:r>
    </w:p>
    <w:p w14:paraId="0A64E6DC" w14:textId="77777777" w:rsidR="007F1D0C" w:rsidRPr="00B33C88" w:rsidRDefault="007F1D0C" w:rsidP="007F1D0C"/>
    <w:p w14:paraId="2E234B49" w14:textId="77777777" w:rsidR="003943DC" w:rsidRPr="00B33C88" w:rsidRDefault="003943DC">
      <w:pPr>
        <w:jc w:val="left"/>
        <w:rPr>
          <w:b/>
        </w:rPr>
      </w:pPr>
      <w:r w:rsidRPr="00B33C88">
        <w:rPr>
          <w:b/>
        </w:rPr>
        <w:br w:type="page"/>
      </w:r>
    </w:p>
    <w:p w14:paraId="5BF93AD2" w14:textId="06921B05" w:rsidR="007F1D0C" w:rsidRPr="00B33C88" w:rsidRDefault="007F1D0C" w:rsidP="007F1D0C">
      <w:r w:rsidRPr="00B33C88">
        <w:rPr>
          <w:b/>
        </w:rPr>
        <w:t>Contradicción entre uso y confianza IA</w:t>
      </w:r>
    </w:p>
    <w:p w14:paraId="03526D46" w14:textId="77777777" w:rsidR="007F1D0C" w:rsidRPr="00B33C88" w:rsidRDefault="007F1D0C" w:rsidP="007F1D0C"/>
    <w:p w14:paraId="0C36C7E3" w14:textId="0D6383AC" w:rsidR="007F1D0C" w:rsidRPr="00B33C88" w:rsidRDefault="007F1D0C" w:rsidP="007F1D0C">
      <w:r w:rsidRPr="00B33C88">
        <w:t>Un hallazgo interesante es la contradicción entre el alto nivel del uso de la IA y el reconocimiento de sus limitaciones éticas, es decir, sus sesgos (</w:t>
      </w:r>
      <w:hyperlink w:anchor="figura18" w:history="1">
        <w:r w:rsidR="00A02219" w:rsidRPr="00B33C88">
          <w:rPr>
            <w:rStyle w:val="Hipervnculo"/>
            <w:i/>
            <w:iCs/>
            <w:color w:val="auto"/>
            <w:szCs w:val="22"/>
            <w:u w:val="none"/>
          </w:rPr>
          <w:t>Fig</w:t>
        </w:r>
        <w:r w:rsidR="00A02219" w:rsidRPr="00B33C88">
          <w:rPr>
            <w:rStyle w:val="Hipervnculo"/>
            <w:i/>
            <w:iCs/>
            <w:color w:val="auto"/>
            <w:szCs w:val="22"/>
            <w:u w:val="none"/>
          </w:rPr>
          <w:t>u</w:t>
        </w:r>
        <w:r w:rsidR="00A02219" w:rsidRPr="00B33C88">
          <w:rPr>
            <w:rStyle w:val="Hipervnculo"/>
            <w:i/>
            <w:iCs/>
            <w:color w:val="auto"/>
            <w:szCs w:val="22"/>
            <w:u w:val="none"/>
          </w:rPr>
          <w:t xml:space="preserve">ra </w:t>
        </w:r>
        <w:r w:rsidR="00A02219" w:rsidRPr="00B33C88">
          <w:rPr>
            <w:rStyle w:val="Hipervnculo"/>
            <w:i/>
            <w:iCs/>
            <w:color w:val="auto"/>
            <w:szCs w:val="22"/>
            <w:u w:val="none"/>
          </w:rPr>
          <w:t>18</w:t>
        </w:r>
      </w:hyperlink>
      <w:r w:rsidRPr="00B33C88">
        <w:rPr>
          <w:i/>
          <w:iCs/>
        </w:rPr>
        <w:t xml:space="preserve">, </w:t>
      </w:r>
      <w:hyperlink w:anchor="_5.4_Análisis_comparativo"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4</w:t>
        </w:r>
      </w:hyperlink>
      <w:r w:rsidRPr="00B33C88">
        <w:rPr>
          <w:i/>
          <w:iCs/>
        </w:rPr>
        <w:t>)</w:t>
      </w:r>
      <w:r w:rsidRPr="00B33C88">
        <w:t xml:space="preserve">. </w:t>
      </w:r>
    </w:p>
    <w:p w14:paraId="2C9EFE73" w14:textId="77777777" w:rsidR="007F1D0C" w:rsidRPr="00B33C88" w:rsidRDefault="007F1D0C" w:rsidP="007F1D0C"/>
    <w:p w14:paraId="6A9447F9" w14:textId="77777777" w:rsidR="007F1D0C" w:rsidRPr="00B33C88" w:rsidRDefault="007F1D0C" w:rsidP="007F1D0C">
      <w:r w:rsidRPr="00B33C88">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B33C88" w:rsidRDefault="007F1D0C" w:rsidP="007F1D0C"/>
    <w:p w14:paraId="12FD515D" w14:textId="66BDF63E" w:rsidR="007F1D0C" w:rsidRPr="00B33C88" w:rsidRDefault="007F1D0C" w:rsidP="007F1D0C">
      <w:r w:rsidRPr="00B33C88">
        <w:t xml:space="preserve">Una explicación podría ser que los usos cotidianos de esta herramienta tienden a ser percibidos como inofensivos. Herramientas como </w:t>
      </w:r>
      <w:r w:rsidRPr="00B33C88">
        <w:rPr>
          <w:i/>
          <w:iCs/>
        </w:rPr>
        <w:t>ChatGPT</w:t>
      </w:r>
      <w:r w:rsidRPr="00B33C88">
        <w:t xml:space="preserve">, </w:t>
      </w:r>
      <w:r w:rsidRPr="00B33C88">
        <w:rPr>
          <w:i/>
          <w:iCs/>
        </w:rPr>
        <w:t>Grammarly</w:t>
      </w:r>
      <w:r w:rsidRPr="00B33C88">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rsidRPr="00B33C88">
        <w:t>sus</w:t>
      </w:r>
      <w:r w:rsidRPr="00B33C88">
        <w:t xml:space="preserve"> implicaciones éticas. Esta hipótesis se refuerza con las respuestas sobre el tipo de decisiones que los usuarios consideran aceptable delegar a la IA (</w:t>
      </w:r>
      <w:hyperlink w:anchor="figura12" w:history="1">
        <w:r w:rsidR="00A02219" w:rsidRPr="00B33C88">
          <w:rPr>
            <w:rStyle w:val="Hipervnculo"/>
            <w:i/>
            <w:iCs/>
            <w:color w:val="auto"/>
            <w:szCs w:val="22"/>
            <w:u w:val="none"/>
          </w:rPr>
          <w:t>Figura</w:t>
        </w:r>
        <w:r w:rsidR="001C629C" w:rsidRPr="00B33C88">
          <w:rPr>
            <w:rStyle w:val="Hipervnculo"/>
            <w:i/>
            <w:iCs/>
            <w:color w:val="auto"/>
            <w:szCs w:val="22"/>
            <w:u w:val="none"/>
          </w:rPr>
          <w:t> </w:t>
        </w:r>
        <w:r w:rsidR="00A02219" w:rsidRPr="00B33C88">
          <w:rPr>
            <w:rStyle w:val="Hipervnculo"/>
            <w:i/>
            <w:iCs/>
            <w:color w:val="auto"/>
            <w:szCs w:val="22"/>
            <w:u w:val="none"/>
          </w:rPr>
          <w:t>12</w:t>
        </w:r>
      </w:hyperlink>
      <w:r w:rsidRPr="00B33C88">
        <w:rPr>
          <w:i/>
          <w:iCs/>
        </w:rPr>
        <w:t>,</w:t>
      </w:r>
      <w:r w:rsidR="001C629C" w:rsidRPr="00B33C88">
        <w:rPr>
          <w:i/>
          <w:iCs/>
        </w:rPr>
        <w:t> </w:t>
      </w:r>
      <w:r w:rsidRPr="00B33C88">
        <w:rPr>
          <w:i/>
          <w:iCs/>
        </w:rPr>
        <w:t xml:space="preserve"> </w:t>
      </w:r>
      <w:hyperlink w:anchor="_5.3_Percepción_social"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3</w:t>
        </w:r>
      </w:hyperlink>
      <w:r w:rsidRPr="00B33C88">
        <w:t>), donde la opción “</w:t>
      </w:r>
      <w:r w:rsidRPr="00B33C88">
        <w:rPr>
          <w:i/>
          <w:iCs/>
        </w:rPr>
        <w:t>decisiones logísticas</w:t>
      </w:r>
      <w:r w:rsidRPr="00B33C88">
        <w:t xml:space="preserve">” es la más aceptada, mientras que las decisiones médicas o en situaciones límites, como ahora la conducción autónoma, son las menos respaldadas.  </w:t>
      </w:r>
    </w:p>
    <w:p w14:paraId="1B2713B6" w14:textId="77777777" w:rsidR="007F1D0C" w:rsidRPr="00B33C88" w:rsidRDefault="007F1D0C" w:rsidP="007F1D0C"/>
    <w:p w14:paraId="452BE610" w14:textId="77777777" w:rsidR="007F1D0C" w:rsidRPr="00B33C88" w:rsidRDefault="007F1D0C" w:rsidP="007F1D0C">
      <w:r w:rsidRPr="00B33C88">
        <w:t>Sin embargo, tal y como sugiere el marco teórico (</w:t>
      </w:r>
      <w:hyperlink w:anchor="_2.4__Ética" w:history="1">
        <w:r w:rsidRPr="00B33C88">
          <w:rPr>
            <w:rStyle w:val="Hipervnculo"/>
            <w:i/>
            <w:iCs/>
            <w:color w:val="auto"/>
            <w:u w:val="none"/>
          </w:rPr>
          <w:t>Capítulo 2.4</w:t>
        </w:r>
      </w:hyperlink>
      <w:r w:rsidRPr="00B33C88">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Pr="00B33C88" w:rsidRDefault="00690A4C" w:rsidP="007F1D0C"/>
    <w:p w14:paraId="4D408768" w14:textId="36C7100B" w:rsidR="00690A4C" w:rsidRPr="00B33C88" w:rsidRDefault="00690A4C" w:rsidP="007F1D0C">
      <w:r w:rsidRPr="00B33C88">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B33C88" w:rsidRDefault="00110416" w:rsidP="005E3483"/>
    <w:p w14:paraId="1F798853" w14:textId="77777777" w:rsidR="00BD7ACD" w:rsidRPr="00B33C88" w:rsidRDefault="00BD7ACD" w:rsidP="005E3483"/>
    <w:p w14:paraId="5F77EF87" w14:textId="515B0B02" w:rsidR="00F110B3" w:rsidRPr="00B33C88" w:rsidRDefault="00BD7ACD" w:rsidP="001C2CC7">
      <w:pPr>
        <w:pStyle w:val="Ttulo2"/>
      </w:pPr>
      <w:bookmarkStart w:id="82" w:name="_Toc200663194"/>
      <w:r w:rsidRPr="00B33C88">
        <w:t xml:space="preserve">6.2 </w:t>
      </w:r>
      <w:r w:rsidR="001C2CC7" w:rsidRPr="00B33C88">
        <w:t>Evaluación de los resultados desde un enfoque ético</w:t>
      </w:r>
      <w:bookmarkEnd w:id="82"/>
    </w:p>
    <w:p w14:paraId="12D9CD4B" w14:textId="77777777" w:rsidR="001C2CC7" w:rsidRPr="00B33C88" w:rsidRDefault="001C2CC7" w:rsidP="001C2CC7"/>
    <w:p w14:paraId="3DA7BE53" w14:textId="74728187" w:rsidR="00F110B3" w:rsidRPr="00B33C88" w:rsidRDefault="003C554F" w:rsidP="00F110B3">
      <w:r w:rsidRPr="00B33C88">
        <w:t xml:space="preserve">Al analizar los resultados de los diversos casos éticos del </w:t>
      </w:r>
      <w:hyperlink w:anchor="_5.5_Percepción_social" w:history="1">
        <w:r w:rsidRPr="00B33C88">
          <w:rPr>
            <w:rStyle w:val="Hipervnculo"/>
            <w:i/>
            <w:iCs/>
            <w:color w:val="auto"/>
            <w:u w:val="none"/>
          </w:rPr>
          <w:t>capítulo 5.5</w:t>
        </w:r>
      </w:hyperlink>
      <w:r w:rsidR="00033284" w:rsidRPr="00B33C88">
        <w:t xml:space="preserve">, </w:t>
      </w:r>
      <w:r w:rsidRPr="00B33C88">
        <w:t xml:space="preserve">se observa una clara tendencia por parte de los usuarios a asignar la responsabilidad principal de los dilemas a las empresas desarrolladoras de las IAs. En los tres casos planteados, se observa que los encuestados no solo reconocen el papel de las compañías como agentes clave en el diseño y control de estas tecnologías, sino que también esperan de ellas un mayor nivel de compromiso y responsabilidad ética. </w:t>
      </w:r>
    </w:p>
    <w:p w14:paraId="6360971D" w14:textId="77777777" w:rsidR="003C554F" w:rsidRPr="00B33C88" w:rsidRDefault="003C554F" w:rsidP="00F110B3"/>
    <w:p w14:paraId="65759781" w14:textId="77777777" w:rsidR="004125BE" w:rsidRPr="00B33C88" w:rsidRDefault="004125BE" w:rsidP="004125BE">
      <w:r w:rsidRPr="00B33C88">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7539B766" w:rsidR="00480668" w:rsidRPr="00B33C88" w:rsidRDefault="004125BE" w:rsidP="00F110B3">
      <w:r w:rsidRPr="00B33C88">
        <w:t>En cuanto al acceso a este tipo de tecnologías (</w:t>
      </w:r>
      <w:hyperlink w:anchor="figura25" w:history="1">
        <w:r w:rsidR="00BF2950" w:rsidRPr="00B33C88">
          <w:rPr>
            <w:rStyle w:val="Hipervnculo"/>
            <w:i/>
            <w:iCs/>
            <w:color w:val="auto"/>
            <w:szCs w:val="22"/>
            <w:u w:val="none"/>
          </w:rPr>
          <w:t xml:space="preserve">Figura </w:t>
        </w:r>
        <w:r w:rsidR="00BF2950" w:rsidRPr="00B33C88">
          <w:rPr>
            <w:rStyle w:val="Hipervnculo"/>
            <w:i/>
            <w:iCs/>
            <w:color w:val="auto"/>
            <w:szCs w:val="22"/>
            <w:u w:val="none"/>
          </w:rPr>
          <w:t>25</w:t>
        </w:r>
      </w:hyperlink>
      <w:r w:rsidRPr="00B33C88">
        <w:t>), la mayoría de los usuarios están de acuerdo en advertir sobre su contenido mediante etiquetas o restringirlo a edades. Esta posición coincide con lo planteado en el marco teórico (</w:t>
      </w:r>
      <w:hyperlink w:anchor="_2.4.1_Alineamiento_de" w:history="1">
        <w:r w:rsidRPr="00B33C88">
          <w:rPr>
            <w:rStyle w:val="Hipervnculo"/>
            <w:i/>
            <w:iCs/>
            <w:color w:val="auto"/>
            <w:u w:val="none"/>
          </w:rPr>
          <w:t>capítulo 2.4.1</w:t>
        </w:r>
      </w:hyperlink>
      <w:r w:rsidRPr="00B33C88">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Pr="00B33C88" w:rsidRDefault="004125BE" w:rsidP="00F110B3"/>
    <w:p w14:paraId="452CC072" w14:textId="61490106" w:rsidR="00366949" w:rsidRPr="00B33C88" w:rsidRDefault="00FD6DBA" w:rsidP="00366949">
      <w:pPr>
        <w:pStyle w:val="Ttulo3"/>
      </w:pPr>
      <w:bookmarkStart w:id="83" w:name="_Análisis_de_los"/>
      <w:bookmarkStart w:id="84" w:name="_Toc200663195"/>
      <w:bookmarkEnd w:id="83"/>
      <w:r w:rsidRPr="00B33C88">
        <w:t xml:space="preserve">Análisis de los resultados desde los </w:t>
      </w:r>
      <w:r w:rsidR="009E1580" w:rsidRPr="00B33C88">
        <w:t>perfiles</w:t>
      </w:r>
      <w:r w:rsidRPr="00B33C88">
        <w:t xml:space="preserve"> éticos</w:t>
      </w:r>
      <w:bookmarkEnd w:id="84"/>
    </w:p>
    <w:p w14:paraId="38448EC7" w14:textId="77777777" w:rsidR="00480668" w:rsidRPr="00B33C88" w:rsidRDefault="00480668" w:rsidP="00480668"/>
    <w:p w14:paraId="450B3E75" w14:textId="07129F47" w:rsidR="00366949" w:rsidRPr="00B33C88" w:rsidRDefault="00480668" w:rsidP="00366949">
      <w:r w:rsidRPr="00B33C88">
        <w:t>Este conjunto de resultados se puede analizar desde distintos enfoques éticos presentado</w:t>
      </w:r>
      <w:r w:rsidR="002D6CB9" w:rsidRPr="00B33C88">
        <w:t>s</w:t>
      </w:r>
      <w:r w:rsidRPr="00B33C88">
        <w:t xml:space="preserve"> en el marco teórico (</w:t>
      </w:r>
      <w:hyperlink w:anchor="_2.3_Categorías_éticas" w:history="1">
        <w:r w:rsidRPr="00B33C88">
          <w:rPr>
            <w:rStyle w:val="Hipervnculo"/>
            <w:i/>
            <w:iCs/>
            <w:color w:val="auto"/>
            <w:u w:val="none"/>
          </w:rPr>
          <w:t>Capítulo 2.3</w:t>
        </w:r>
      </w:hyperlink>
      <w:r w:rsidRPr="00B33C88">
        <w:t xml:space="preserve">). La asignación mayoritaria de responsabilidad principal a las empresas desarrolladoras de los sistemas basados en IA se alinea con la deontología Kantiana, la cual se basa en actuar por deber, buscando no solo los </w:t>
      </w:r>
      <w:r w:rsidR="002D6CB9" w:rsidRPr="00B33C88">
        <w:t> intereses sino los de la sociedad</w:t>
      </w:r>
      <w:r w:rsidR="00D96FCF" w:rsidRPr="00B33C88">
        <w:t xml:space="preserve">. </w:t>
      </w:r>
      <w:r w:rsidR="00B1601D" w:rsidRPr="00B33C88">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Pr="00B33C88" w:rsidRDefault="00B1601D" w:rsidP="00366949"/>
    <w:p w14:paraId="03F3DCBC" w14:textId="7B9D95AA" w:rsidR="00D90129" w:rsidRPr="00B33C88" w:rsidRDefault="00B1601D" w:rsidP="00366949">
      <w:r w:rsidRPr="00B33C88">
        <w:t>Por otro lado, el aumento de responsabilidad atribuida al usuario en el tercer caso puede vincularse con la</w:t>
      </w:r>
      <w:r w:rsidR="00312076" w:rsidRPr="00B33C88">
        <w:t xml:space="preserve"> ética de la virtud</w:t>
      </w:r>
      <w:r w:rsidR="00D96FCF" w:rsidRPr="00B33C88">
        <w:t xml:space="preserve">. Las personas que se basan en ella consideran </w:t>
      </w:r>
      <w:r w:rsidR="0069358F" w:rsidRPr="00B33C88">
        <w:t xml:space="preserve">que cada decisión que toman, por más agradable o difícil que sea, la realizan de forma voluntaria y no por obligación. Por lo tanto, se puede </w:t>
      </w:r>
      <w:r w:rsidR="002D6CB9" w:rsidRPr="00B33C88">
        <w:t>considerar</w:t>
      </w:r>
      <w:r w:rsidR="0069358F" w:rsidRPr="00B33C88">
        <w:t xml:space="preserve"> que las personas que se han inclinado en esta </w:t>
      </w:r>
      <w:r w:rsidR="001D047F" w:rsidRPr="00B33C88">
        <w:t>decisión</w:t>
      </w:r>
      <w:r w:rsidR="0069358F" w:rsidRPr="00B33C88">
        <w:t xml:space="preserve"> consideran que el hombre del tercer caso </w:t>
      </w:r>
      <w:r w:rsidR="001D047F" w:rsidRPr="00B33C88">
        <w:t xml:space="preserve">que se </w:t>
      </w:r>
      <w:r w:rsidR="004D1F7E" w:rsidRPr="00B33C88">
        <w:t>acabó</w:t>
      </w:r>
      <w:r w:rsidR="001D047F" w:rsidRPr="00B33C88">
        <w:t xml:space="preserve"> quitando la vida después de unas semanas chateando con un sistema de AI,</w:t>
      </w:r>
      <w:r w:rsidR="0069358F" w:rsidRPr="00B33C88">
        <w:t xml:space="preserve"> </w:t>
      </w:r>
      <w:r w:rsidR="00D90129" w:rsidRPr="00B33C88">
        <w:t>actuó de manera autónoma y no bajo una influencia determinante de la tecnología.</w:t>
      </w:r>
    </w:p>
    <w:p w14:paraId="72DFDB63" w14:textId="77777777" w:rsidR="004125BE" w:rsidRPr="00B33C88" w:rsidRDefault="004125BE" w:rsidP="00366949"/>
    <w:p w14:paraId="6696F689" w14:textId="6E4B187A" w:rsidR="00D90129" w:rsidRPr="00B33C88" w:rsidRDefault="00D90129" w:rsidP="00366949">
      <w:r w:rsidRPr="00B33C88">
        <w:t>En</w:t>
      </w:r>
      <w:r w:rsidR="001D047F" w:rsidRPr="00B33C88">
        <w:t xml:space="preserve"> la ética de la virtud, se cree que la virtud no es algo innato, </w:t>
      </w:r>
      <w:r w:rsidR="0069358F" w:rsidRPr="00B33C88">
        <w:t>sino que se cultiva a través de la educación, la experiencia y el esfuerzo constante</w:t>
      </w:r>
      <w:r w:rsidRPr="00B33C88">
        <w:t>. Esto abre el debate sobre si todos los individuos están igualmente preparados para afrontar situaciones de esta magnitud y hasta qué punto la formación en valores y cómo la educación en valores y virtudes puede influir en su uso responsable.</w:t>
      </w:r>
    </w:p>
    <w:p w14:paraId="7102D4C3" w14:textId="77777777" w:rsidR="00366949" w:rsidRPr="00B33C88" w:rsidRDefault="00366949" w:rsidP="00366949"/>
    <w:p w14:paraId="12CB2A5A" w14:textId="01FAB1D5" w:rsidR="00603DC0" w:rsidRPr="00B33C88" w:rsidRDefault="00603DC0" w:rsidP="00366949">
      <w:r w:rsidRPr="00B33C88">
        <w:t>Las preocupaciones sobre la restricción del acceso de la IA</w:t>
      </w:r>
      <w:r w:rsidR="00A436AF" w:rsidRPr="00B33C88">
        <w:t> </w:t>
      </w:r>
      <w:r w:rsidR="00CE4855" w:rsidRPr="00B33C88">
        <w:t>(</w:t>
      </w:r>
      <w:hyperlink w:anchor="figura25" w:history="1">
        <w:r w:rsidR="00BF2950" w:rsidRPr="00B33C88">
          <w:rPr>
            <w:rStyle w:val="Hipervnculo"/>
            <w:i/>
            <w:iCs/>
            <w:color w:val="auto"/>
            <w:szCs w:val="22"/>
            <w:u w:val="none"/>
          </w:rPr>
          <w:t xml:space="preserve">Figura </w:t>
        </w:r>
        <w:r w:rsidR="00BF2950" w:rsidRPr="00B33C88">
          <w:rPr>
            <w:rStyle w:val="Hipervnculo"/>
            <w:i/>
            <w:iCs/>
            <w:color w:val="auto"/>
            <w:szCs w:val="22"/>
            <w:u w:val="none"/>
          </w:rPr>
          <w:t>25</w:t>
        </w:r>
      </w:hyperlink>
      <w:r w:rsidR="00CE4855" w:rsidRPr="00B33C88">
        <w:rPr>
          <w:i/>
          <w:iCs/>
        </w:rPr>
        <w:t xml:space="preserve">, </w:t>
      </w:r>
      <w:hyperlink w:anchor="_5.5_Percepción_social" w:history="1">
        <w:r w:rsidR="00CE4855" w:rsidRPr="00B33C88">
          <w:rPr>
            <w:rStyle w:val="Hipervnculo"/>
            <w:i/>
            <w:iCs/>
            <w:color w:val="auto"/>
            <w:u w:val="none"/>
          </w:rPr>
          <w:t>cap</w:t>
        </w:r>
        <w:r w:rsidR="00A436AF" w:rsidRPr="00B33C88">
          <w:rPr>
            <w:rStyle w:val="Hipervnculo"/>
            <w:i/>
            <w:iCs/>
            <w:color w:val="auto"/>
            <w:u w:val="none"/>
          </w:rPr>
          <w:t>í</w:t>
        </w:r>
        <w:r w:rsidR="00CE4855" w:rsidRPr="00B33C88">
          <w:rPr>
            <w:rStyle w:val="Hipervnculo"/>
            <w:i/>
            <w:iCs/>
            <w:color w:val="auto"/>
            <w:u w:val="none"/>
          </w:rPr>
          <w:t>tulo</w:t>
        </w:r>
        <w:r w:rsidR="00A436AF" w:rsidRPr="00B33C88">
          <w:rPr>
            <w:rStyle w:val="Hipervnculo"/>
            <w:i/>
            <w:iCs/>
            <w:color w:val="auto"/>
            <w:u w:val="none"/>
          </w:rPr>
          <w:t xml:space="preserve"> </w:t>
        </w:r>
        <w:r w:rsidR="00CE4855" w:rsidRPr="00B33C88">
          <w:rPr>
            <w:rStyle w:val="Hipervnculo"/>
            <w:i/>
            <w:iCs/>
            <w:color w:val="auto"/>
            <w:u w:val="none"/>
          </w:rPr>
          <w:t>5 .5</w:t>
        </w:r>
      </w:hyperlink>
      <w:r w:rsidR="00CE4855" w:rsidRPr="00B33C88">
        <w:t>)</w:t>
      </w:r>
      <w:r w:rsidRPr="00B33C88">
        <w:t xml:space="preserve"> </w:t>
      </w:r>
      <w:r w:rsidR="00A436AF" w:rsidRPr="00B33C88">
        <w:t xml:space="preserve">pueden relacionarse con </w:t>
      </w:r>
      <w:r w:rsidRPr="00B33C88">
        <w:t xml:space="preserve">el utilitarismo, </w:t>
      </w:r>
      <w:r w:rsidR="00A436AF" w:rsidRPr="00B33C88">
        <w:t>que</w:t>
      </w:r>
      <w:r w:rsidRPr="00B33C88">
        <w:t xml:space="preserve"> busca maximizar el bienestar y la felicidad para el mayor número posible de personas. En este c</w:t>
      </w:r>
      <w:r w:rsidR="00A436AF" w:rsidRPr="00B33C88">
        <w:t>ontexto</w:t>
      </w:r>
      <w:r w:rsidRPr="00B33C88">
        <w:t xml:space="preserve">, establecer etiquetas de advertencia y restringir por edades se consideraría un fin para obtener como consecuencia el mayor bienestar de la sociedad. </w:t>
      </w:r>
    </w:p>
    <w:p w14:paraId="748B4314" w14:textId="77777777" w:rsidR="00603DC0" w:rsidRPr="00B33C88" w:rsidRDefault="00603DC0" w:rsidP="00366949"/>
    <w:p w14:paraId="01A50A8E" w14:textId="4F0A5F24" w:rsidR="00A436AF" w:rsidRPr="00B33C88" w:rsidRDefault="00603DC0" w:rsidP="00366949">
      <w:r w:rsidRPr="00B33C88">
        <w:t>Por último</w:t>
      </w:r>
      <w:r w:rsidR="00A436AF" w:rsidRPr="00B33C88">
        <w:t>, la necesidad de desarrollar mecanismos de IA capaces de detectar crisis emocionales (</w:t>
      </w:r>
      <w:hyperlink w:anchor="figura26" w:history="1">
        <w:r w:rsidR="00BF2950" w:rsidRPr="00B33C88">
          <w:rPr>
            <w:rStyle w:val="Hipervnculo"/>
            <w:i/>
            <w:iCs/>
            <w:color w:val="auto"/>
            <w:szCs w:val="22"/>
            <w:u w:val="none"/>
          </w:rPr>
          <w:t xml:space="preserve">Figura </w:t>
        </w:r>
        <w:r w:rsidR="00BF2950" w:rsidRPr="00B33C88">
          <w:rPr>
            <w:rStyle w:val="Hipervnculo"/>
            <w:i/>
            <w:iCs/>
            <w:color w:val="auto"/>
            <w:szCs w:val="22"/>
            <w:u w:val="none"/>
          </w:rPr>
          <w:t>26</w:t>
        </w:r>
      </w:hyperlink>
      <w:r w:rsidR="00A436AF" w:rsidRPr="00B33C88">
        <w:rPr>
          <w:i/>
          <w:iCs/>
        </w:rPr>
        <w:t xml:space="preserve">, </w:t>
      </w:r>
      <w:hyperlink w:anchor="_5.5_Percepción_social" w:history="1">
        <w:r w:rsidR="00B33C88" w:rsidRPr="00B33C88">
          <w:rPr>
            <w:rStyle w:val="Hipervnculo"/>
            <w:i/>
            <w:iCs/>
            <w:color w:val="auto"/>
            <w:u w:val="none"/>
          </w:rPr>
          <w:t>capítulo 5 .5</w:t>
        </w:r>
      </w:hyperlink>
      <w:r w:rsidR="00A436AF" w:rsidRPr="00B33C88">
        <w:t>) se basa en la ética del cuidado que enfatiza la importancia de la empatía y la responsabilidad hacia los demás. Por lo tanto, 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85" w:name="_Conclusiones_y_trabajos"/>
      <w:bookmarkEnd w:id="85"/>
      <w:r>
        <w:br w:type="page"/>
      </w:r>
    </w:p>
    <w:p w14:paraId="280C2C50" w14:textId="063031AA" w:rsidR="00BD5C4D" w:rsidRPr="002B1B3F" w:rsidRDefault="00040177">
      <w:pPr>
        <w:pStyle w:val="Ttulo1"/>
        <w:rPr>
          <w:color w:val="0000FF"/>
        </w:rPr>
      </w:pPr>
      <w:bookmarkStart w:id="86" w:name="_Toc200663196"/>
      <w:commentRangeStart w:id="87"/>
      <w:r w:rsidRPr="002B1B3F">
        <w:t>Conclusio</w:t>
      </w:r>
      <w:r w:rsidR="007F6A7E">
        <w:t>nes y trabajos futuros</w:t>
      </w:r>
      <w:bookmarkEnd w:id="86"/>
      <w:commentRangeEnd w:id="87"/>
      <w:r w:rsidR="00F25E2C">
        <w:rPr>
          <w:rStyle w:val="Refdecomentario"/>
          <w:b w:val="0"/>
        </w:rPr>
        <w:commentReference w:id="87"/>
      </w:r>
    </w:p>
    <w:p w14:paraId="760CBAEC" w14:textId="77777777" w:rsidR="00BD5C4D" w:rsidRPr="002B1B3F" w:rsidRDefault="00BD5C4D">
      <w:pPr>
        <w:ind w:right="4"/>
        <w:rPr>
          <w:b/>
          <w:sz w:val="44"/>
          <w:szCs w:val="44"/>
        </w:rPr>
      </w:pPr>
    </w:p>
    <w:p w14:paraId="4171839E" w14:textId="02E0785E" w:rsidR="00BD5C4D" w:rsidRDefault="001C29E5">
      <w:pPr>
        <w:ind w:right="4"/>
        <w:rPr>
          <w:szCs w:val="22"/>
        </w:rPr>
      </w:pPr>
      <w:r w:rsidRPr="001C29E5">
        <w:rPr>
          <w:szCs w:val="22"/>
        </w:rPr>
        <w:t>En este trabajo se ha analizado cómo diferentes perfiles perciben la inteligencia artificial (IA) y qué grado de confianza depositan en ella. A partir de un cuestionario difundido principalmente entre personas jóvenes de entre 18 y 24 años, se ha podido observar una tendencia general hacia una confianza moderada en estos sistemas,</w:t>
      </w:r>
      <w:r>
        <w:rPr>
          <w:szCs w:val="22"/>
        </w:rPr>
        <w:t xml:space="preserve"> </w:t>
      </w:r>
      <w:r w:rsidR="00D6152B" w:rsidRPr="00D6152B">
        <w:rPr>
          <w:szCs w:val="22"/>
        </w:rPr>
        <w:t>pero también una creciente conciencia crítica respecto a sus riesgos y posibles sesgos.</w:t>
      </w:r>
    </w:p>
    <w:p w14:paraId="2288AAAE" w14:textId="3D8E5393" w:rsidR="00D6152B" w:rsidRPr="00D6152B" w:rsidRDefault="00453872" w:rsidP="00453872">
      <w:pPr>
        <w:tabs>
          <w:tab w:val="left" w:pos="3425"/>
        </w:tabs>
        <w:ind w:right="4"/>
        <w:rPr>
          <w:bCs/>
          <w:szCs w:val="22"/>
        </w:rPr>
      </w:pPr>
      <w:r>
        <w:rPr>
          <w:bCs/>
          <w:szCs w:val="22"/>
        </w:rPr>
        <w:tab/>
      </w:r>
    </w:p>
    <w:p w14:paraId="6C48AD65" w14:textId="17A1D414" w:rsidR="001C29E5" w:rsidRDefault="001C29E5">
      <w:pPr>
        <w:ind w:right="4"/>
        <w:rPr>
          <w:bCs/>
          <w:szCs w:val="22"/>
        </w:rPr>
      </w:pPr>
      <w:r w:rsidRPr="001C29E5">
        <w:rPr>
          <w:bCs/>
          <w:szCs w:val="22"/>
        </w:rPr>
        <w:t>Uno de los hallazgos más destacados es la contradicción observada entre el nivel de confianza y el uso de la IA. Los usuarios que más la utilizan son, al mismo tiempo, quienes muestran una mayor confianza en ella, lo cual contradice la hipótesis inicial del estudio</w:t>
      </w:r>
      <w:r>
        <w:rPr>
          <w:bCs/>
          <w:szCs w:val="22"/>
        </w:rPr>
        <w:t xml:space="preserve">. </w:t>
      </w:r>
      <w:r w:rsidRPr="001C29E5">
        <w:rPr>
          <w:bCs/>
          <w:szCs w:val="22"/>
        </w:rPr>
        <w:t>Este resultado puede deberse a que dichas personas emplean la IA principalmente para tareas logísticas o rutinarias que les permiten ahorrar tiempo en su día a día</w:t>
      </w:r>
      <w:r>
        <w:rPr>
          <w:bCs/>
          <w:szCs w:val="22"/>
        </w:rPr>
        <w:t xml:space="preserve">, y que perciben como actividades de bajo riesgo. </w:t>
      </w:r>
    </w:p>
    <w:p w14:paraId="098ED1D5" w14:textId="77777777" w:rsidR="00536C76" w:rsidRDefault="00536C76">
      <w:pPr>
        <w:ind w:right="4"/>
        <w:rPr>
          <w:bCs/>
          <w:szCs w:val="22"/>
        </w:rPr>
      </w:pPr>
    </w:p>
    <w:p w14:paraId="4FD8DB36" w14:textId="1D450D47" w:rsidR="00D6152B" w:rsidRDefault="001C29E5">
      <w:pPr>
        <w:ind w:right="4"/>
        <w:rPr>
          <w:bCs/>
          <w:szCs w:val="22"/>
        </w:rPr>
      </w:pPr>
      <w:r w:rsidRPr="001C29E5">
        <w:rPr>
          <w:bCs/>
          <w:szCs w:val="22"/>
        </w:rPr>
        <w:t>También se destaca la percepción generalizada de que la IA puede estar sesgada, especialmente porque aprende a partir de datos que reflejan desigualdades sociales. No obstante, la mayoría de los participantes reconoce que los humanos también estamos condicionados por sesgos propios</w:t>
      </w:r>
    </w:p>
    <w:p w14:paraId="23BE2A34" w14:textId="77777777" w:rsidR="001C29E5" w:rsidRDefault="001C29E5">
      <w:pPr>
        <w:ind w:right="4"/>
        <w:rPr>
          <w:bCs/>
          <w:szCs w:val="22"/>
        </w:rPr>
      </w:pPr>
    </w:p>
    <w:p w14:paraId="3AD32D60" w14:textId="41E5F5F7" w:rsidR="00BD5C4D" w:rsidRPr="00D6152B" w:rsidRDefault="001C29E5">
      <w:pPr>
        <w:ind w:right="4"/>
        <w:rPr>
          <w:rFonts w:ascii="Arial" w:eastAsia="Arial" w:hAnsi="Arial" w:cs="Arial"/>
          <w:bCs/>
          <w:szCs w:val="22"/>
        </w:rPr>
      </w:pPr>
      <w:r w:rsidRPr="001C29E5">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comprender los retos e implicaciones sociales, éticas y técnicas que plantea esta tecnología.</w:t>
      </w:r>
    </w:p>
    <w:p w14:paraId="6DEB511C" w14:textId="77777777" w:rsidR="001C29E5" w:rsidRDefault="001C29E5">
      <w:pPr>
        <w:ind w:right="4"/>
        <w:rPr>
          <w:iCs/>
        </w:rPr>
      </w:pPr>
    </w:p>
    <w:p w14:paraId="528081B5" w14:textId="5498B81E" w:rsidR="00BD5C4D" w:rsidRDefault="00D6152B">
      <w:pPr>
        <w:ind w:right="4"/>
        <w:rPr>
          <w:iCs/>
        </w:rPr>
      </w:pPr>
      <w:r>
        <w:rPr>
          <w:iCs/>
        </w:rPr>
        <w:t>Con el objetivo de adquiri</w:t>
      </w:r>
      <w:r w:rsidR="001C29E5">
        <w:rPr>
          <w:iCs/>
        </w:rPr>
        <w:t>r</w:t>
      </w:r>
      <w:r>
        <w:rPr>
          <w:iCs/>
        </w:rPr>
        <w:t xml:space="preserve"> un mayor conocimiento en este ámbito, se proponen los siguientes estudios: </w:t>
      </w:r>
    </w:p>
    <w:p w14:paraId="26F2AD6B" w14:textId="77777777" w:rsidR="00D6152B" w:rsidRDefault="00D6152B">
      <w:pPr>
        <w:ind w:right="4"/>
        <w:rPr>
          <w:iCs/>
        </w:rPr>
      </w:pPr>
    </w:p>
    <w:p w14:paraId="69805A62" w14:textId="77777777" w:rsidR="001C29E5" w:rsidRDefault="001C29E5" w:rsidP="00D6152B">
      <w:pPr>
        <w:pStyle w:val="Prrafodelista"/>
        <w:numPr>
          <w:ilvl w:val="0"/>
          <w:numId w:val="20"/>
        </w:numPr>
        <w:ind w:right="4"/>
        <w:rPr>
          <w:iCs/>
        </w:rPr>
      </w:pPr>
      <w:r w:rsidRPr="001C29E5">
        <w:rPr>
          <w:iCs/>
        </w:rPr>
        <w:t>Realizar un análisis centrado en el grado de confianza hacia la IA en situaciones límite, como por ejemplo en la conducción autónoma.</w:t>
      </w:r>
    </w:p>
    <w:p w14:paraId="4E44AF51" w14:textId="77777777" w:rsidR="001C29E5" w:rsidRPr="001C29E5" w:rsidRDefault="001C29E5" w:rsidP="001C29E5">
      <w:pPr>
        <w:pStyle w:val="Prrafodelista"/>
        <w:ind w:right="4"/>
        <w:rPr>
          <w:iCs/>
          <w:sz w:val="6"/>
          <w:szCs w:val="6"/>
        </w:rPr>
      </w:pPr>
    </w:p>
    <w:p w14:paraId="4A844ACE" w14:textId="77777777" w:rsidR="001C29E5" w:rsidRDefault="001C29E5" w:rsidP="005D69C5">
      <w:pPr>
        <w:pStyle w:val="Prrafodelista"/>
        <w:numPr>
          <w:ilvl w:val="0"/>
          <w:numId w:val="20"/>
        </w:numPr>
        <w:ind w:right="4"/>
        <w:rPr>
          <w:iCs/>
        </w:rPr>
      </w:pPr>
      <w:r w:rsidRPr="001C29E5">
        <w:rPr>
          <w:iCs/>
        </w:rPr>
        <w:t>Estudiar en mayor profundidad la percepción de los sesgos tanto en la IA como en las personas, y proponer líneas de mejora en este ámbito.</w:t>
      </w:r>
    </w:p>
    <w:p w14:paraId="5036A1A5" w14:textId="77777777" w:rsidR="001C29E5" w:rsidRPr="001C29E5" w:rsidRDefault="001C29E5" w:rsidP="001C29E5">
      <w:pPr>
        <w:pStyle w:val="Prrafodelista"/>
        <w:rPr>
          <w:iCs/>
          <w:sz w:val="6"/>
          <w:szCs w:val="6"/>
        </w:rPr>
      </w:pPr>
    </w:p>
    <w:p w14:paraId="2101CA5C" w14:textId="7BFB7E8F" w:rsidR="00D6152B" w:rsidRPr="00D6152B" w:rsidRDefault="001C29E5" w:rsidP="001B6348">
      <w:pPr>
        <w:pStyle w:val="Prrafodelista"/>
        <w:ind w:right="4"/>
        <w:rPr>
          <w:iCs/>
        </w:rPr>
      </w:pPr>
      <w:r w:rsidRPr="001C29E5">
        <w:rPr>
          <w:iCs/>
        </w:rPr>
        <w:t>Dado que gran parte de la muestra está formada por jóvenes universitarios de Cataluña, se propone comparar los resultados con los de otros países o contextos culturales, con el fin de analizar cómo varía la percepción social de la IA según el entorno socio-tecnológico.</w:t>
      </w: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27FF7A80" w14:textId="77777777" w:rsidR="001A238C" w:rsidRDefault="001A238C" w:rsidP="00A92BD6">
      <w:pPr>
        <w:ind w:right="4"/>
        <w:rPr>
          <w:b/>
          <w:sz w:val="28"/>
          <w:szCs w:val="28"/>
          <w:lang w:val="en-GB"/>
        </w:rPr>
        <w:sectPr w:rsidR="001A238C">
          <w:footerReference w:type="default" r:id="rId60"/>
          <w:pgSz w:w="11899" w:h="16838"/>
          <w:pgMar w:top="1418" w:right="1429" w:bottom="1418" w:left="1417" w:header="709" w:footer="709" w:gutter="0"/>
          <w:cols w:space="720"/>
        </w:sectPr>
      </w:pPr>
    </w:p>
    <w:p w14:paraId="16F53651" w14:textId="4D22924B" w:rsidR="00BD5C4D" w:rsidRPr="00B40ECC" w:rsidRDefault="00D97F01" w:rsidP="00A92BD6">
      <w:pPr>
        <w:ind w:right="4"/>
        <w:rPr>
          <w:b/>
          <w:sz w:val="28"/>
          <w:szCs w:val="28"/>
          <w:lang w:val="en-GB"/>
        </w:rPr>
      </w:pPr>
      <w:r w:rsidRPr="00B40ECC">
        <w:rPr>
          <w:b/>
          <w:sz w:val="28"/>
          <w:szCs w:val="28"/>
          <w:lang w:val="en-GB"/>
        </w:rPr>
        <w:t xml:space="preserve">Bibliografía </w:t>
      </w:r>
    </w:p>
    <w:p w14:paraId="5831810A" w14:textId="77777777" w:rsidR="00BD5C4D" w:rsidRPr="00B40ECC" w:rsidRDefault="00BD5C4D" w:rsidP="00A92BD6">
      <w:pPr>
        <w:pBdr>
          <w:top w:val="nil"/>
          <w:left w:val="nil"/>
          <w:bottom w:val="nil"/>
          <w:right w:val="nil"/>
          <w:between w:val="nil"/>
        </w:pBdr>
        <w:ind w:right="4"/>
        <w:rPr>
          <w:sz w:val="20"/>
          <w:szCs w:val="20"/>
          <w:lang w:val="en-GB"/>
        </w:rPr>
      </w:pPr>
    </w:p>
    <w:p w14:paraId="05CC5F1C" w14:textId="052EC6FC" w:rsidR="00AD0F19" w:rsidRPr="00B40ECC" w:rsidRDefault="00AD0F19" w:rsidP="00A92BD6">
      <w:pPr>
        <w:ind w:right="4"/>
        <w:rPr>
          <w:szCs w:val="22"/>
          <w:lang w:val="en-GB"/>
        </w:rPr>
      </w:pPr>
    </w:p>
    <w:p w14:paraId="63C4A1F7" w14:textId="77777777" w:rsidR="00D97F01" w:rsidRPr="00B40ECC" w:rsidRDefault="00D97F01" w:rsidP="00A92BD6">
      <w:pPr>
        <w:ind w:right="4"/>
        <w:rPr>
          <w:szCs w:val="22"/>
          <w:lang w:val="en-GB"/>
        </w:rPr>
        <w:sectPr w:rsidR="00D97F01" w:rsidRPr="00B40ECC" w:rsidSect="001A238C">
          <w:type w:val="continuous"/>
          <w:pgSz w:w="11899" w:h="16838"/>
          <w:pgMar w:top="1418" w:right="1429" w:bottom="1418" w:left="1417" w:header="709" w:footer="709" w:gutter="0"/>
          <w:cols w:num="2" w:space="720"/>
        </w:sectPr>
      </w:pPr>
    </w:p>
    <w:p w14:paraId="4D24512B" w14:textId="6A2EDA5B" w:rsidR="006B788E" w:rsidRPr="00B40ECC" w:rsidRDefault="00AD0F19" w:rsidP="00B40ECC">
      <w:pPr>
        <w:ind w:right="4"/>
        <w:rPr>
          <w:bCs/>
          <w:szCs w:val="22"/>
          <w:u w:val="single"/>
          <w:lang w:val="en-GB"/>
        </w:rPr>
      </w:pPr>
      <w:bookmarkStart w:id="88" w:name="bib1"/>
      <w:r w:rsidRPr="00B40ECC">
        <w:rPr>
          <w:szCs w:val="22"/>
          <w:lang w:val="en-GB"/>
        </w:rPr>
        <w:t>[</w:t>
      </w:r>
      <w:r w:rsidR="006B788E" w:rsidRPr="00B40ECC">
        <w:rPr>
          <w:szCs w:val="22"/>
          <w:lang w:val="en-GB"/>
        </w:rPr>
        <w:t xml:space="preserve">1] </w:t>
      </w:r>
      <w:r w:rsidR="006B788E" w:rsidRPr="00B40ECC">
        <w:rPr>
          <w:bCs/>
          <w:szCs w:val="22"/>
        </w:rPr>
        <w:fldChar w:fldCharType="begin"/>
      </w:r>
      <w:r w:rsidR="006B788E" w:rsidRPr="00B40ECC">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B40ECC">
        <w:rPr>
          <w:bCs/>
          <w:szCs w:val="22"/>
        </w:rPr>
        <w:fldChar w:fldCharType="separate"/>
      </w:r>
      <w:r w:rsidR="00EB4113" w:rsidRPr="00B40ECC">
        <w:rPr>
          <w:szCs w:val="22"/>
          <w:lang w:val="en-GB"/>
        </w:rPr>
        <w:t>(</w:t>
      </w:r>
      <w:r w:rsidR="00EB4113" w:rsidRPr="00B40ECC">
        <w:rPr>
          <w:i/>
          <w:iCs/>
          <w:szCs w:val="22"/>
          <w:lang w:val="en-GB"/>
        </w:rPr>
        <w:t>UNESCO’s Recommendation on the Ethics of Artificial Intelligence: key facts - UNESCO Biblioteca Digital</w:t>
      </w:r>
      <w:r w:rsidR="00EB4113" w:rsidRPr="00B40ECC">
        <w:rPr>
          <w:szCs w:val="22"/>
          <w:lang w:val="en-GB"/>
        </w:rPr>
        <w:t>, s. f.)</w:t>
      </w:r>
      <w:r w:rsidR="006B788E" w:rsidRPr="00B40ECC">
        <w:rPr>
          <w:bCs/>
          <w:szCs w:val="22"/>
        </w:rPr>
        <w:fldChar w:fldCharType="end"/>
      </w:r>
      <w:r w:rsidR="00C45D84" w:rsidRPr="00B40ECC">
        <w:rPr>
          <w:bCs/>
          <w:szCs w:val="22"/>
          <w:lang w:val="en-GB"/>
        </w:rPr>
        <w:t xml:space="preserve"> </w:t>
      </w:r>
      <w:hyperlink r:id="rId61" w:history="1">
        <w:r w:rsidR="00C45D84" w:rsidRPr="00B40ECC">
          <w:rPr>
            <w:rStyle w:val="Hipervnculo"/>
            <w:bCs/>
            <w:color w:val="auto"/>
            <w:szCs w:val="22"/>
            <w:lang w:val="en-GB"/>
          </w:rPr>
          <w:t>https://unesdoc.unesco.org/ark:/48223/pf0000385082</w:t>
        </w:r>
      </w:hyperlink>
      <w:bookmarkEnd w:id="88"/>
      <w:r w:rsidR="00C45D84" w:rsidRPr="00B40ECC">
        <w:rPr>
          <w:bCs/>
          <w:szCs w:val="22"/>
          <w:u w:val="single"/>
          <w:lang w:val="en-GB"/>
        </w:rPr>
        <w:t xml:space="preserve"> </w:t>
      </w:r>
    </w:p>
    <w:p w14:paraId="1170DCF2" w14:textId="77777777" w:rsidR="00EB4113" w:rsidRPr="00B40ECC" w:rsidRDefault="00EB4113" w:rsidP="00B40ECC">
      <w:pPr>
        <w:ind w:right="4"/>
        <w:rPr>
          <w:bCs/>
          <w:szCs w:val="22"/>
          <w:lang w:val="en-GB"/>
        </w:rPr>
      </w:pPr>
    </w:p>
    <w:p w14:paraId="422FC795" w14:textId="0D73EDE0" w:rsidR="006B788E" w:rsidRPr="00B40ECC" w:rsidRDefault="00EB4113" w:rsidP="00B40ECC">
      <w:pPr>
        <w:ind w:right="4"/>
        <w:rPr>
          <w:bCs/>
          <w:szCs w:val="22"/>
        </w:rPr>
      </w:pPr>
      <w:bookmarkStart w:id="89" w:name="bib2"/>
      <w:r w:rsidRPr="00B40ECC">
        <w:rPr>
          <w:bCs/>
          <w:szCs w:val="22"/>
          <w:lang w:val="en-GB"/>
        </w:rPr>
        <w:t xml:space="preserve">[2] </w:t>
      </w:r>
      <w:r w:rsidR="002A07EB" w:rsidRPr="00B40ECC">
        <w:rPr>
          <w:bCs/>
          <w:szCs w:val="22"/>
          <w:lang w:val="en-GB"/>
        </w:rPr>
        <w:t xml:space="preserve">Mittelstadt, B. D., Allo, P., Taddeo, M., Wachter, S., &amp; Floridi, L. (2016b). The ethics of algorithms: Mapping the debate. </w:t>
      </w:r>
      <w:r w:rsidR="002A07EB" w:rsidRPr="00B40ECC">
        <w:rPr>
          <w:bCs/>
          <w:i/>
          <w:iCs/>
          <w:szCs w:val="22"/>
          <w:lang w:val="en-GB"/>
        </w:rPr>
        <w:t>Big Data &amp; Society</w:t>
      </w:r>
      <w:r w:rsidR="002A07EB" w:rsidRPr="00B40ECC">
        <w:rPr>
          <w:bCs/>
          <w:szCs w:val="22"/>
          <w:lang w:val="en-GB"/>
        </w:rPr>
        <w:t>,</w:t>
      </w:r>
      <w:r w:rsidR="00A622B7" w:rsidRPr="00B40ECC">
        <w:rPr>
          <w:bCs/>
          <w:szCs w:val="22"/>
          <w:lang w:val="en-GB"/>
        </w:rPr>
        <w:t> </w:t>
      </w:r>
      <w:r w:rsidR="002A07EB" w:rsidRPr="00B40ECC">
        <w:rPr>
          <w:bCs/>
          <w:i/>
          <w:iCs/>
          <w:szCs w:val="22"/>
          <w:lang w:val="en-GB"/>
        </w:rPr>
        <w:t>3</w:t>
      </w:r>
      <w:r w:rsidR="002A07EB" w:rsidRPr="00B40ECC">
        <w:rPr>
          <w:bCs/>
          <w:szCs w:val="22"/>
          <w:lang w:val="en-GB"/>
        </w:rPr>
        <w:t>(2).</w:t>
      </w:r>
      <w:r w:rsidR="00A622B7" w:rsidRPr="00B40ECC">
        <w:rPr>
          <w:bCs/>
          <w:szCs w:val="22"/>
          <w:lang w:val="en-GB"/>
        </w:rPr>
        <w:t> </w:t>
      </w:r>
      <w:hyperlink r:id="rId62" w:history="1">
        <w:r w:rsidR="002A07EB" w:rsidRPr="00B40ECC">
          <w:rPr>
            <w:rStyle w:val="Hipervnculo"/>
            <w:bCs/>
            <w:color w:val="auto"/>
            <w:szCs w:val="22"/>
          </w:rPr>
          <w:t>https://doi.org/10.1177/2053951716679679</w:t>
        </w:r>
      </w:hyperlink>
      <w:r w:rsidR="002A07EB" w:rsidRPr="00B40ECC">
        <w:rPr>
          <w:bCs/>
          <w:szCs w:val="22"/>
        </w:rPr>
        <w:t xml:space="preserve"> </w:t>
      </w:r>
    </w:p>
    <w:bookmarkEnd w:id="89"/>
    <w:p w14:paraId="0B652D37" w14:textId="77777777" w:rsidR="00347D30" w:rsidRPr="00B40ECC" w:rsidRDefault="00347D30" w:rsidP="00B40ECC">
      <w:pPr>
        <w:ind w:right="4"/>
        <w:rPr>
          <w:bCs/>
          <w:szCs w:val="22"/>
        </w:rPr>
      </w:pPr>
    </w:p>
    <w:p w14:paraId="207F64DB" w14:textId="0502A081" w:rsidR="00347D30" w:rsidRPr="00B40ECC" w:rsidRDefault="00347D30" w:rsidP="00B40ECC">
      <w:pPr>
        <w:ind w:right="4"/>
        <w:rPr>
          <w:szCs w:val="22"/>
        </w:rPr>
      </w:pPr>
      <w:bookmarkStart w:id="90" w:name="bib3"/>
      <w:r w:rsidRPr="00B40ECC">
        <w:rPr>
          <w:szCs w:val="22"/>
        </w:rPr>
        <w:t xml:space="preserve">[3] </w:t>
      </w:r>
      <w:r w:rsidRPr="00B40ECC">
        <w:rPr>
          <w:i/>
          <w:iCs/>
          <w:szCs w:val="22"/>
        </w:rPr>
        <w:t>Qué es la Inteligencia Artificial | Plan de Recuperación, Transformación y Resiliencia Gobierno</w:t>
      </w:r>
      <w:r w:rsidR="00A622B7" w:rsidRPr="00B40ECC">
        <w:rPr>
          <w:i/>
          <w:iCs/>
          <w:szCs w:val="22"/>
        </w:rPr>
        <w:t> </w:t>
      </w:r>
      <w:r w:rsidRPr="00B40ECC">
        <w:rPr>
          <w:i/>
          <w:iCs/>
          <w:szCs w:val="22"/>
        </w:rPr>
        <w:t>de</w:t>
      </w:r>
      <w:r w:rsidR="00A622B7" w:rsidRPr="00B40ECC">
        <w:rPr>
          <w:i/>
          <w:iCs/>
          <w:szCs w:val="22"/>
        </w:rPr>
        <w:t> </w:t>
      </w:r>
      <w:r w:rsidRPr="00B40ECC">
        <w:rPr>
          <w:i/>
          <w:iCs/>
          <w:szCs w:val="22"/>
        </w:rPr>
        <w:t>España.</w:t>
      </w:r>
      <w:r w:rsidR="00A622B7" w:rsidRPr="00B40ECC">
        <w:rPr>
          <w:i/>
          <w:iCs/>
          <w:szCs w:val="22"/>
        </w:rPr>
        <w:t> </w:t>
      </w:r>
      <w:r w:rsidRPr="00B40ECC">
        <w:rPr>
          <w:szCs w:val="22"/>
        </w:rPr>
        <w:t>(s. f.).</w:t>
      </w:r>
      <w:r w:rsidR="00A622B7" w:rsidRPr="00B40ECC">
        <w:rPr>
          <w:szCs w:val="22"/>
        </w:rPr>
        <w:t> </w:t>
      </w:r>
      <w:hyperlink r:id="rId63" w:history="1">
        <w:r w:rsidR="00A622B7" w:rsidRPr="00B40ECC">
          <w:rPr>
            <w:rStyle w:val="Hipervnculo"/>
            <w:color w:val="auto"/>
            <w:szCs w:val="22"/>
          </w:rPr>
          <w:t>https://planderecuperacion.gob.es/noticias/que-es-inteligencia-artificial-ia-prtr</w:t>
        </w:r>
      </w:hyperlink>
      <w:r w:rsidRPr="00B40ECC">
        <w:rPr>
          <w:szCs w:val="22"/>
        </w:rPr>
        <w:t xml:space="preserve"> </w:t>
      </w:r>
    </w:p>
    <w:bookmarkEnd w:id="90"/>
    <w:p w14:paraId="474E4379" w14:textId="77777777" w:rsidR="00347D30" w:rsidRPr="00B40ECC" w:rsidRDefault="00347D30" w:rsidP="00B40ECC">
      <w:pPr>
        <w:ind w:right="4"/>
        <w:rPr>
          <w:bCs/>
          <w:szCs w:val="22"/>
        </w:rPr>
      </w:pPr>
    </w:p>
    <w:p w14:paraId="4157A938" w14:textId="5657821C" w:rsidR="00347D30" w:rsidRPr="00B40ECC" w:rsidRDefault="00347D30" w:rsidP="00B40ECC">
      <w:pPr>
        <w:ind w:right="4"/>
        <w:rPr>
          <w:szCs w:val="22"/>
        </w:rPr>
      </w:pPr>
      <w:bookmarkStart w:id="91" w:name="bib4"/>
      <w:r w:rsidRPr="00B40ECC">
        <w:rPr>
          <w:szCs w:val="22"/>
          <w:lang w:val="en-GB"/>
        </w:rPr>
        <w:t xml:space="preserve">[4] Manning, C. (2020). </w:t>
      </w:r>
      <w:r w:rsidRPr="00B40ECC">
        <w:rPr>
          <w:i/>
          <w:iCs/>
          <w:szCs w:val="22"/>
          <w:lang w:val="en-GB"/>
        </w:rPr>
        <w:t>Artificial intelligence definitions</w:t>
      </w:r>
      <w:r w:rsidRPr="00B40ECC">
        <w:rPr>
          <w:szCs w:val="22"/>
          <w:lang w:val="en-GB"/>
        </w:rPr>
        <w:t>. Stanford Institute for Human-Centered</w:t>
      </w:r>
      <w:r w:rsidR="00A622B7" w:rsidRPr="00B40ECC">
        <w:rPr>
          <w:szCs w:val="22"/>
          <w:lang w:val="en-GB"/>
        </w:rPr>
        <w:t> </w:t>
      </w:r>
      <w:r w:rsidRPr="00B40ECC">
        <w:rPr>
          <w:szCs w:val="22"/>
          <w:lang w:val="en-GB"/>
        </w:rPr>
        <w:t>Artificial</w:t>
      </w:r>
      <w:r w:rsidR="00A622B7" w:rsidRPr="00B40ECC">
        <w:rPr>
          <w:szCs w:val="22"/>
          <w:lang w:val="en-GB"/>
        </w:rPr>
        <w:t> </w:t>
      </w:r>
      <w:r w:rsidRPr="00B40ECC">
        <w:rPr>
          <w:szCs w:val="22"/>
          <w:lang w:val="en-GB"/>
        </w:rPr>
        <w:t>Intelligence (HAI).</w:t>
      </w:r>
      <w:r w:rsidR="00A622B7" w:rsidRPr="00B40ECC">
        <w:rPr>
          <w:szCs w:val="22"/>
          <w:lang w:val="en-GB"/>
        </w:rPr>
        <w:t> </w:t>
      </w:r>
      <w:hyperlink r:id="rId64" w:history="1">
        <w:r w:rsidR="00BE34C6" w:rsidRPr="00B40ECC">
          <w:rPr>
            <w:rStyle w:val="Hipervnculo"/>
            <w:color w:val="auto"/>
            <w:szCs w:val="22"/>
          </w:rPr>
          <w:t>https://hai- production.s3.amazonaws.com/files/2020-09/AI-Definitions-HAI.pdf</w:t>
        </w:r>
      </w:hyperlink>
      <w:r w:rsidRPr="00B40ECC">
        <w:rPr>
          <w:szCs w:val="22"/>
        </w:rPr>
        <w:t xml:space="preserve"> </w:t>
      </w:r>
    </w:p>
    <w:bookmarkEnd w:id="91"/>
    <w:p w14:paraId="5B03ADF9" w14:textId="77777777" w:rsidR="00347D30" w:rsidRPr="00B40ECC" w:rsidRDefault="00347D30" w:rsidP="00B40ECC">
      <w:pPr>
        <w:ind w:right="4"/>
        <w:rPr>
          <w:szCs w:val="22"/>
        </w:rPr>
      </w:pPr>
    </w:p>
    <w:p w14:paraId="37360120" w14:textId="5D9C4FDE" w:rsidR="00347D30" w:rsidRPr="00B40ECC" w:rsidRDefault="00347D30" w:rsidP="00B40ECC">
      <w:pPr>
        <w:ind w:right="4"/>
        <w:rPr>
          <w:szCs w:val="22"/>
          <w:lang w:val="en-GB"/>
        </w:rPr>
      </w:pPr>
      <w:bookmarkStart w:id="92" w:name="bib5"/>
      <w:r w:rsidRPr="00B40ECC">
        <w:rPr>
          <w:szCs w:val="22"/>
          <w:lang w:val="en-GB"/>
        </w:rPr>
        <w:t xml:space="preserve">[5] GENERAL _ ARTICLE JohnMcCarthy – Father of Artificial Intelligence   </w:t>
      </w:r>
    </w:p>
    <w:bookmarkEnd w:id="92"/>
    <w:p w14:paraId="2DD5F008" w14:textId="77777777" w:rsidR="00347D30" w:rsidRPr="00B40ECC" w:rsidRDefault="00347D30" w:rsidP="00B40ECC">
      <w:pPr>
        <w:ind w:right="4"/>
        <w:rPr>
          <w:szCs w:val="22"/>
          <w:lang w:val="en-GB"/>
        </w:rPr>
      </w:pPr>
    </w:p>
    <w:p w14:paraId="5115C423" w14:textId="6E39F18F" w:rsidR="00347D30" w:rsidRPr="00B40ECC" w:rsidRDefault="00347D30" w:rsidP="00B40ECC">
      <w:pPr>
        <w:ind w:right="4"/>
        <w:rPr>
          <w:szCs w:val="22"/>
          <w:lang w:val="en-GB"/>
        </w:rPr>
      </w:pPr>
      <w:bookmarkStart w:id="93" w:name="bib6"/>
      <w:r w:rsidRPr="00B40ECC">
        <w:rPr>
          <w:szCs w:val="22"/>
          <w:lang w:val="en-GB"/>
        </w:rPr>
        <w:t xml:space="preserve">[6] Regulation (EU) 2024/1689 of the European Parliament and of the Council of 13 June 2024 laying down harmonized rules on artificial intelligence. </w:t>
      </w:r>
      <w:r w:rsidRPr="00B40ECC">
        <w:rPr>
          <w:i/>
          <w:iCs/>
          <w:szCs w:val="22"/>
          <w:lang w:val="en-GB"/>
        </w:rPr>
        <w:t>Official Journal of the European Union</w:t>
      </w:r>
      <w:r w:rsidRPr="00B40ECC">
        <w:rPr>
          <w:szCs w:val="22"/>
          <w:lang w:val="en-GB"/>
        </w:rPr>
        <w:t>,</w:t>
      </w:r>
      <w:r w:rsidR="00A622B7" w:rsidRPr="00B40ECC">
        <w:rPr>
          <w:szCs w:val="22"/>
          <w:lang w:val="en-GB"/>
        </w:rPr>
        <w:t> </w:t>
      </w:r>
      <w:r w:rsidRPr="00B40ECC">
        <w:rPr>
          <w:szCs w:val="22"/>
          <w:lang w:val="en-GB"/>
        </w:rPr>
        <w:t>L</w:t>
      </w:r>
      <w:r w:rsidR="00A622B7" w:rsidRPr="00B40ECC">
        <w:rPr>
          <w:szCs w:val="22"/>
          <w:lang w:val="en-GB"/>
        </w:rPr>
        <w:t> </w:t>
      </w:r>
      <w:r w:rsidRPr="00B40ECC">
        <w:rPr>
          <w:szCs w:val="22"/>
          <w:lang w:val="en-GB"/>
        </w:rPr>
        <w:t>1689.</w:t>
      </w:r>
      <w:r w:rsidR="00A622B7" w:rsidRPr="00B40ECC">
        <w:rPr>
          <w:szCs w:val="22"/>
          <w:lang w:val="en-GB"/>
        </w:rPr>
        <w:t> </w:t>
      </w:r>
      <w:hyperlink r:id="rId65" w:history="1">
        <w:r w:rsidR="00A622B7" w:rsidRPr="00B40ECC">
          <w:rPr>
            <w:rStyle w:val="Hipervnculo"/>
            <w:color w:val="auto"/>
            <w:szCs w:val="22"/>
            <w:lang w:val="en-GB"/>
          </w:rPr>
          <w:t>https://www.boe.es/buscar/doc.php?id=DOUE-L-2024-81079</w:t>
        </w:r>
      </w:hyperlink>
      <w:r w:rsidRPr="00B40ECC">
        <w:rPr>
          <w:szCs w:val="22"/>
          <w:lang w:val="en-GB"/>
        </w:rPr>
        <w:t xml:space="preserve"> </w:t>
      </w:r>
    </w:p>
    <w:bookmarkEnd w:id="93"/>
    <w:p w14:paraId="46E859E9" w14:textId="77777777" w:rsidR="00347D30" w:rsidRPr="00B40ECC" w:rsidRDefault="00347D30" w:rsidP="00B40ECC">
      <w:pPr>
        <w:ind w:right="4"/>
        <w:rPr>
          <w:szCs w:val="22"/>
          <w:lang w:val="en-GB"/>
        </w:rPr>
      </w:pPr>
    </w:p>
    <w:p w14:paraId="036640B8" w14:textId="634BB2B7" w:rsidR="00347D30" w:rsidRPr="00B40ECC" w:rsidRDefault="00347D30" w:rsidP="00B40ECC">
      <w:pPr>
        <w:ind w:right="4"/>
        <w:rPr>
          <w:szCs w:val="22"/>
        </w:rPr>
      </w:pPr>
      <w:bookmarkStart w:id="94" w:name="bib7"/>
      <w:r w:rsidRPr="00B40ECC">
        <w:rPr>
          <w:szCs w:val="22"/>
          <w:lang w:val="en-GB"/>
        </w:rPr>
        <w:t xml:space="preserve">[7] Martínez, M. V., UNESCO Office Montevideo and Regional Bureau for Science in Latin America and the Caribbean, &amp; Consejo Latinoamericano de Ciencias Sociales. </w:t>
      </w:r>
      <w:r w:rsidRPr="00B40ECC">
        <w:rPr>
          <w:szCs w:val="22"/>
        </w:rPr>
        <w:t xml:space="preserve">(2024). </w:t>
      </w:r>
      <w:r w:rsidRPr="00B40ECC">
        <w:rPr>
          <w:i/>
          <w:iCs/>
          <w:szCs w:val="22"/>
        </w:rPr>
        <w:t>De qué hablamos cuando hablamos de inteligencia artificial</w:t>
      </w:r>
      <w:r w:rsidRPr="00B40ECC">
        <w:rPr>
          <w:szCs w:val="22"/>
        </w:rPr>
        <w:t xml:space="preserve"> (MTD/SC/2024/PI/06; 33 págs.).</w:t>
      </w:r>
      <w:r w:rsidR="00A622B7" w:rsidRPr="00B40ECC">
        <w:rPr>
          <w:szCs w:val="22"/>
        </w:rPr>
        <w:t> </w:t>
      </w:r>
      <w:hyperlink r:id="rId66" w:history="1">
        <w:r w:rsidR="00A622B7" w:rsidRPr="00B40ECC">
          <w:rPr>
            <w:rStyle w:val="Hipervnculo"/>
            <w:color w:val="auto"/>
            <w:szCs w:val="22"/>
          </w:rPr>
          <w:t>https://creativecommons.org/licenses/by-sa/3.0/igo/</w:t>
        </w:r>
      </w:hyperlink>
      <w:r w:rsidRPr="00B40ECC">
        <w:rPr>
          <w:szCs w:val="22"/>
        </w:rPr>
        <w:t xml:space="preserve"> </w:t>
      </w:r>
    </w:p>
    <w:bookmarkEnd w:id="94"/>
    <w:p w14:paraId="40A4EDC6" w14:textId="77777777" w:rsidR="00347D30" w:rsidRPr="00B40ECC" w:rsidRDefault="00347D30" w:rsidP="00B40ECC">
      <w:pPr>
        <w:ind w:right="4"/>
        <w:rPr>
          <w:szCs w:val="22"/>
          <w:u w:val="single"/>
        </w:rPr>
      </w:pPr>
    </w:p>
    <w:p w14:paraId="04CD9635" w14:textId="2B210AD4" w:rsidR="00347D30" w:rsidRPr="00B40ECC" w:rsidRDefault="00347D30" w:rsidP="00B40ECC">
      <w:pPr>
        <w:ind w:right="4"/>
        <w:rPr>
          <w:szCs w:val="22"/>
          <w:lang w:val="en-GB"/>
        </w:rPr>
      </w:pPr>
      <w:bookmarkStart w:id="95" w:name="bib8"/>
      <w:r w:rsidRPr="00B40ECC">
        <w:rPr>
          <w:szCs w:val="22"/>
        </w:rPr>
        <w:t xml:space="preserve">[8] </w:t>
      </w:r>
      <w:r w:rsidRPr="00B40ECC">
        <w:rPr>
          <w:i/>
          <w:iCs/>
          <w:szCs w:val="22"/>
        </w:rPr>
        <w:t>Vista de UNA DOBLE HISTORIA DE LA INTELIGENCIA ARTIFICIAL: AVANCE TECNOLÓGICO y PROCESO DE REGULACIÓN EN EUROPA</w:t>
      </w:r>
      <w:r w:rsidRPr="00B40ECC">
        <w:rPr>
          <w:szCs w:val="22"/>
        </w:rPr>
        <w:t xml:space="preserve">. </w:t>
      </w:r>
      <w:r w:rsidRPr="00B40ECC">
        <w:rPr>
          <w:szCs w:val="22"/>
          <w:lang w:val="en-GB"/>
        </w:rPr>
        <w:t xml:space="preserve">(s. f.). </w:t>
      </w:r>
      <w:hyperlink r:id="rId67" w:history="1">
        <w:r w:rsidRPr="00B40ECC">
          <w:rPr>
            <w:rStyle w:val="Hipervnculo"/>
            <w:color w:val="auto"/>
            <w:szCs w:val="22"/>
            <w:lang w:val="en-GB"/>
          </w:rPr>
          <w:t>https://revista.proeditio.com/rpdd/article/view/7857/8369</w:t>
        </w:r>
      </w:hyperlink>
      <w:bookmarkEnd w:id="95"/>
      <w:r w:rsidRPr="00B40ECC">
        <w:rPr>
          <w:szCs w:val="22"/>
          <w:lang w:val="en-GB"/>
        </w:rPr>
        <w:t xml:space="preserve"> </w:t>
      </w:r>
    </w:p>
    <w:p w14:paraId="193C69D7" w14:textId="77777777" w:rsidR="00DC494D" w:rsidRPr="00B40ECC" w:rsidRDefault="00DC494D" w:rsidP="00B40ECC">
      <w:pPr>
        <w:ind w:right="4"/>
        <w:rPr>
          <w:szCs w:val="22"/>
          <w:lang w:val="en-GB"/>
        </w:rPr>
      </w:pPr>
    </w:p>
    <w:p w14:paraId="1C966BC3" w14:textId="6A67ECF7" w:rsidR="00DC494D" w:rsidRPr="00B40ECC" w:rsidRDefault="00DC494D" w:rsidP="00B40ECC">
      <w:pPr>
        <w:ind w:right="4"/>
        <w:rPr>
          <w:szCs w:val="22"/>
        </w:rPr>
      </w:pPr>
      <w:bookmarkStart w:id="96" w:name="bib9"/>
      <w:r w:rsidRPr="00B40ECC">
        <w:rPr>
          <w:szCs w:val="22"/>
        </w:rPr>
        <w:t>[</w:t>
      </w:r>
      <w:r w:rsidRPr="00B40ECC">
        <w:rPr>
          <w:szCs w:val="22"/>
        </w:rPr>
        <w:t>9</w:t>
      </w:r>
      <w:r w:rsidRPr="00B40ECC">
        <w:rPr>
          <w:szCs w:val="22"/>
        </w:rPr>
        <w:t xml:space="preserve">] Abeliuk, A., &amp; Gutiérrez, C. (2021). </w:t>
      </w:r>
      <w:r w:rsidRPr="00B40ECC">
        <w:rPr>
          <w:i/>
          <w:iCs/>
          <w:szCs w:val="22"/>
        </w:rPr>
        <w:t>Historia y evolución de la inteligencia artificial</w:t>
      </w:r>
      <w:r w:rsidRPr="00B40ECC">
        <w:rPr>
          <w:szCs w:val="22"/>
        </w:rPr>
        <w:t xml:space="preserve">. Revista Bits, Universidad de Chile. </w:t>
      </w:r>
      <w:bookmarkEnd w:id="96"/>
      <w:r w:rsidRPr="00B40ECC">
        <w:rPr>
          <w:szCs w:val="22"/>
        </w:rPr>
        <w:fldChar w:fldCharType="begin"/>
      </w:r>
      <w:r w:rsidRPr="00B40ECC">
        <w:rPr>
          <w:szCs w:val="22"/>
        </w:rPr>
        <w:instrText>HYPERLINK "https://revistasdex.uchile.cl/index.php/bits/article/download/2767/2700" \t "_new"</w:instrText>
      </w:r>
      <w:r w:rsidRPr="00B40ECC">
        <w:rPr>
          <w:szCs w:val="22"/>
        </w:rPr>
      </w:r>
      <w:r w:rsidRPr="00B40ECC">
        <w:rPr>
          <w:szCs w:val="22"/>
        </w:rPr>
        <w:fldChar w:fldCharType="separate"/>
      </w:r>
      <w:r w:rsidRPr="00B40ECC">
        <w:rPr>
          <w:rStyle w:val="Hipervnculo"/>
          <w:color w:val="auto"/>
          <w:szCs w:val="22"/>
        </w:rPr>
        <w:t>https://revistasdex.uchile.cl/index.php/bits/article/download/2767/2700</w:t>
      </w:r>
      <w:r w:rsidRPr="00B40ECC">
        <w:rPr>
          <w:rStyle w:val="Hipervnculo"/>
          <w:color w:val="auto"/>
          <w:szCs w:val="22"/>
        </w:rPr>
        <w:fldChar w:fldCharType="end"/>
      </w:r>
      <w:r w:rsidRPr="00B40ECC">
        <w:rPr>
          <w:szCs w:val="22"/>
        </w:rPr>
        <w:t xml:space="preserve"> </w:t>
      </w:r>
    </w:p>
    <w:p w14:paraId="51B0E5C4" w14:textId="77777777" w:rsidR="00DC494D" w:rsidRPr="00B40ECC" w:rsidRDefault="00DC494D" w:rsidP="00B40ECC">
      <w:pPr>
        <w:ind w:right="4"/>
        <w:rPr>
          <w:szCs w:val="22"/>
        </w:rPr>
      </w:pPr>
    </w:p>
    <w:p w14:paraId="0A6B6673" w14:textId="775A08B5" w:rsidR="00DC494D" w:rsidRPr="00B40ECC" w:rsidRDefault="00DC494D" w:rsidP="00B40ECC">
      <w:pPr>
        <w:ind w:right="4"/>
        <w:rPr>
          <w:szCs w:val="22"/>
          <w:lang w:val="en-GB"/>
        </w:rPr>
      </w:pPr>
      <w:bookmarkStart w:id="97" w:name="bib10"/>
      <w:r w:rsidRPr="00B40ECC">
        <w:rPr>
          <w:szCs w:val="22"/>
          <w:lang w:val="en-GB"/>
        </w:rPr>
        <w:t>[</w:t>
      </w:r>
      <w:r w:rsidRPr="00B40ECC">
        <w:rPr>
          <w:szCs w:val="22"/>
          <w:lang w:val="en-GB"/>
        </w:rPr>
        <w:t>10</w:t>
      </w:r>
      <w:r w:rsidRPr="00B40ECC">
        <w:rPr>
          <w:szCs w:val="22"/>
          <w:lang w:val="en-GB"/>
        </w:rPr>
        <w:t xml:space="preserve">] Turing, A. M. (1950). Computing machinery and intelligence. </w:t>
      </w:r>
      <w:r w:rsidRPr="00B40ECC">
        <w:rPr>
          <w:i/>
          <w:iCs/>
          <w:szCs w:val="22"/>
          <w:lang w:val="en-GB"/>
        </w:rPr>
        <w:t>Mind, 59</w:t>
      </w:r>
      <w:r w:rsidRPr="00B40ECC">
        <w:rPr>
          <w:szCs w:val="22"/>
          <w:lang w:val="en-GB"/>
        </w:rPr>
        <w:t>(236), 433 460. </w:t>
      </w:r>
      <w:hyperlink r:id="rId68" w:history="1">
        <w:r w:rsidRPr="00B40ECC">
          <w:rPr>
            <w:rStyle w:val="Hipervnculo"/>
            <w:color w:val="auto"/>
            <w:szCs w:val="22"/>
            <w:lang w:val="en-GB"/>
          </w:rPr>
          <w:t>https://doi.org/10.1093/mind/LIX.236.433</w:t>
        </w:r>
      </w:hyperlink>
      <w:r w:rsidRPr="00B40ECC">
        <w:rPr>
          <w:szCs w:val="22"/>
          <w:lang w:val="en-GB"/>
        </w:rPr>
        <w:t xml:space="preserve"> </w:t>
      </w:r>
    </w:p>
    <w:bookmarkEnd w:id="97"/>
    <w:p w14:paraId="5545FFE0" w14:textId="77777777" w:rsidR="00DC494D" w:rsidRPr="00B40ECC" w:rsidRDefault="00DC494D" w:rsidP="00B40ECC">
      <w:pPr>
        <w:ind w:right="4"/>
        <w:rPr>
          <w:szCs w:val="22"/>
          <w:lang w:val="en-GB"/>
        </w:rPr>
      </w:pPr>
    </w:p>
    <w:p w14:paraId="21DC5430" w14:textId="4D0B9B0C" w:rsidR="00DC494D" w:rsidRPr="00B40ECC" w:rsidRDefault="00DC494D" w:rsidP="00B40ECC">
      <w:pPr>
        <w:ind w:right="4"/>
        <w:rPr>
          <w:szCs w:val="22"/>
        </w:rPr>
      </w:pPr>
      <w:bookmarkStart w:id="98" w:name="bib11"/>
      <w:r w:rsidRPr="00B40ECC">
        <w:rPr>
          <w:szCs w:val="22"/>
        </w:rPr>
        <w:t>[</w:t>
      </w:r>
      <w:r w:rsidRPr="00B40ECC">
        <w:rPr>
          <w:szCs w:val="22"/>
        </w:rPr>
        <w:t>11</w:t>
      </w:r>
      <w:r w:rsidRPr="00B40ECC">
        <w:rPr>
          <w:szCs w:val="22"/>
        </w:rPr>
        <w:t xml:space="preserve">] </w:t>
      </w:r>
      <w:r w:rsidRPr="00B40ECC">
        <w:rPr>
          <w:i/>
          <w:iCs/>
          <w:szCs w:val="22"/>
        </w:rPr>
        <w:t>Vista de Evolución de la Inteligencia Artificial y su impacto en la Educación: Revisión de la literatura</w:t>
      </w:r>
      <w:r w:rsidRPr="00B40ECC">
        <w:rPr>
          <w:szCs w:val="22"/>
        </w:rPr>
        <w:t xml:space="preserve">. (s. f.). </w:t>
      </w:r>
      <w:hyperlink r:id="rId69" w:history="1">
        <w:r w:rsidRPr="00B40ECC">
          <w:rPr>
            <w:rStyle w:val="Hipervnculo"/>
            <w:color w:val="auto"/>
            <w:szCs w:val="22"/>
          </w:rPr>
          <w:t>https://tsachila.edu.ec/ojs/index.php/TSEDE/article/view/195/129</w:t>
        </w:r>
      </w:hyperlink>
    </w:p>
    <w:bookmarkEnd w:id="98"/>
    <w:p w14:paraId="67C564BA" w14:textId="77777777" w:rsidR="00DC494D" w:rsidRPr="00B40ECC" w:rsidRDefault="00DC494D" w:rsidP="00B40ECC">
      <w:pPr>
        <w:ind w:right="4"/>
        <w:rPr>
          <w:szCs w:val="22"/>
        </w:rPr>
      </w:pPr>
    </w:p>
    <w:p w14:paraId="1807D79D" w14:textId="42F749A1" w:rsidR="00A622B7" w:rsidRPr="00B40ECC" w:rsidRDefault="00DC494D" w:rsidP="00B40ECC">
      <w:pPr>
        <w:ind w:right="4"/>
        <w:rPr>
          <w:rStyle w:val="Hipervnculo"/>
          <w:color w:val="auto"/>
          <w:szCs w:val="22"/>
          <w:lang w:val="en-GB"/>
        </w:rPr>
      </w:pPr>
      <w:bookmarkStart w:id="99" w:name="bib12"/>
      <w:r w:rsidRPr="00B40ECC">
        <w:rPr>
          <w:szCs w:val="22"/>
        </w:rPr>
        <w:t>[</w:t>
      </w:r>
      <w:r w:rsidRPr="00B40ECC">
        <w:rPr>
          <w:szCs w:val="22"/>
        </w:rPr>
        <w:t>12</w:t>
      </w:r>
      <w:r w:rsidRPr="00B40ECC">
        <w:rPr>
          <w:szCs w:val="22"/>
        </w:rPr>
        <w:t xml:space="preserve">] LeCun, Y., Pesenti, J., &amp; Schroepfer, M. (2020, 24 marzo). </w:t>
      </w:r>
      <w:r w:rsidRPr="00B40ECC">
        <w:rPr>
          <w:i/>
          <w:iCs/>
          <w:szCs w:val="22"/>
          <w:lang w:val="en-GB"/>
        </w:rPr>
        <w:t>FAIR turns five: What we’ve accomplished and where we’re headed</w:t>
      </w:r>
      <w:r w:rsidRPr="00B40ECC">
        <w:rPr>
          <w:szCs w:val="22"/>
          <w:lang w:val="en-GB"/>
        </w:rPr>
        <w:t>. Engineering At Meta. </w:t>
      </w:r>
      <w:hyperlink r:id="rId70" w:history="1">
        <w:r w:rsidRPr="00B40ECC">
          <w:rPr>
            <w:rStyle w:val="Hipervnculo"/>
            <w:color w:val="auto"/>
            <w:szCs w:val="22"/>
            <w:lang w:val="en-GB"/>
          </w:rPr>
          <w:t>https://engineering.fb.com/2018/12/05/ai-research/fair-fifth-anniversary/</w:t>
        </w:r>
      </w:hyperlink>
    </w:p>
    <w:bookmarkEnd w:id="99"/>
    <w:p w14:paraId="1696C60B" w14:textId="77777777" w:rsidR="00DC494D" w:rsidRPr="00B40ECC" w:rsidRDefault="00DC494D" w:rsidP="00B40ECC">
      <w:pPr>
        <w:ind w:right="4"/>
        <w:rPr>
          <w:rStyle w:val="Hipervnculo"/>
          <w:color w:val="auto"/>
          <w:szCs w:val="22"/>
          <w:lang w:val="en-GB"/>
        </w:rPr>
      </w:pPr>
    </w:p>
    <w:p w14:paraId="04E93EB9" w14:textId="5F13B296" w:rsidR="00DC494D" w:rsidRPr="00B40ECC" w:rsidRDefault="00DC494D" w:rsidP="00B40ECC">
      <w:pPr>
        <w:ind w:right="4"/>
        <w:rPr>
          <w:szCs w:val="22"/>
          <w:lang w:val="en-GB"/>
        </w:rPr>
      </w:pPr>
      <w:bookmarkStart w:id="100" w:name="bib13"/>
      <w:r w:rsidRPr="00B40ECC">
        <w:rPr>
          <w:szCs w:val="22"/>
        </w:rPr>
        <w:t>[</w:t>
      </w:r>
      <w:r w:rsidRPr="00B40ECC">
        <w:rPr>
          <w:szCs w:val="22"/>
        </w:rPr>
        <w:t>13</w:t>
      </w:r>
      <w:r w:rsidRPr="00B40ECC">
        <w:rPr>
          <w:szCs w:val="22"/>
        </w:rPr>
        <w:t>] Martínez-Ortega, A. G., &amp; Medina-Chicaiza, R. P. (2020). Tecnologías en la inteligencia artificial para el Marketing: una revisión de la literatura. </w:t>
      </w:r>
      <w:r w:rsidRPr="00B40ECC">
        <w:rPr>
          <w:i/>
          <w:iCs/>
          <w:szCs w:val="22"/>
          <w:lang w:val="en-GB"/>
        </w:rPr>
        <w:t>Pro Sciences</w:t>
      </w:r>
      <w:r w:rsidRPr="00B40ECC">
        <w:rPr>
          <w:szCs w:val="22"/>
          <w:lang w:val="en-GB"/>
        </w:rPr>
        <w:t>, </w:t>
      </w:r>
      <w:r w:rsidRPr="00B40ECC">
        <w:rPr>
          <w:i/>
          <w:iCs/>
          <w:szCs w:val="22"/>
          <w:lang w:val="en-GB"/>
        </w:rPr>
        <w:t>4</w:t>
      </w:r>
      <w:r w:rsidRPr="00B40ECC">
        <w:rPr>
          <w:szCs w:val="22"/>
          <w:lang w:val="en-GB"/>
        </w:rPr>
        <w:t xml:space="preserve">(30), 36-47. </w:t>
      </w:r>
      <w:hyperlink r:id="rId71" w:history="1">
        <w:r w:rsidRPr="00B40ECC">
          <w:rPr>
            <w:rStyle w:val="Hipervnculo"/>
            <w:color w:val="auto"/>
            <w:szCs w:val="22"/>
            <w:lang w:val="en-GB"/>
          </w:rPr>
          <w:t>https://doi.org/10.29018/issn.2588-1000vol4iss30.2020pp36-47</w:t>
        </w:r>
      </w:hyperlink>
      <w:r w:rsidRPr="00B40ECC">
        <w:rPr>
          <w:szCs w:val="22"/>
          <w:lang w:val="en-GB"/>
        </w:rPr>
        <w:t xml:space="preserve"> </w:t>
      </w:r>
    </w:p>
    <w:bookmarkEnd w:id="100"/>
    <w:p w14:paraId="031803B2" w14:textId="77777777" w:rsidR="00DC494D" w:rsidRPr="00B40ECC" w:rsidRDefault="00DC494D" w:rsidP="00B40ECC">
      <w:pPr>
        <w:ind w:right="4"/>
        <w:rPr>
          <w:szCs w:val="22"/>
          <w:lang w:val="en-GB"/>
        </w:rPr>
      </w:pPr>
    </w:p>
    <w:p w14:paraId="4B5277E4" w14:textId="540E3D66" w:rsidR="00DC494D" w:rsidRPr="00B40ECC" w:rsidRDefault="00DC494D" w:rsidP="00B40ECC">
      <w:pPr>
        <w:ind w:right="4"/>
        <w:rPr>
          <w:szCs w:val="22"/>
          <w:lang w:val="en-GB"/>
        </w:rPr>
      </w:pPr>
      <w:bookmarkStart w:id="101" w:name="bib14"/>
      <w:r w:rsidRPr="00B40ECC">
        <w:rPr>
          <w:szCs w:val="22"/>
          <w:lang w:val="en-GB"/>
        </w:rPr>
        <w:t>[</w:t>
      </w:r>
      <w:r w:rsidRPr="00B40ECC">
        <w:rPr>
          <w:szCs w:val="22"/>
          <w:lang w:val="en-GB"/>
        </w:rPr>
        <w:t>14</w:t>
      </w:r>
      <w:r w:rsidRPr="00B40ECC">
        <w:rPr>
          <w:szCs w:val="22"/>
          <w:lang w:val="en-GB"/>
        </w:rPr>
        <w:t xml:space="preserve">] “What is GPT (generative pretrained transformer)?”, consultado en: </w:t>
      </w:r>
      <w:hyperlink r:id="rId72" w:history="1">
        <w:r w:rsidRPr="00B40ECC">
          <w:rPr>
            <w:rStyle w:val="Hipervnculo"/>
            <w:color w:val="auto"/>
            <w:szCs w:val="22"/>
            <w:lang w:val="en-GB"/>
          </w:rPr>
          <w:t>https://www.ibm.com/think/topics/gpt</w:t>
        </w:r>
      </w:hyperlink>
      <w:bookmarkEnd w:id="101"/>
      <w:r w:rsidRPr="00B40ECC">
        <w:rPr>
          <w:szCs w:val="22"/>
          <w:lang w:val="en-GB"/>
        </w:rPr>
        <w:t xml:space="preserve"> </w:t>
      </w:r>
    </w:p>
    <w:p w14:paraId="56D001FE" w14:textId="77777777" w:rsidR="00DC494D" w:rsidRPr="00B40ECC" w:rsidRDefault="00DC494D" w:rsidP="00B40ECC">
      <w:pPr>
        <w:ind w:right="4"/>
        <w:rPr>
          <w:rStyle w:val="Hipervnculo"/>
          <w:color w:val="auto"/>
          <w:szCs w:val="22"/>
          <w:lang w:val="en-GB"/>
        </w:rPr>
      </w:pPr>
    </w:p>
    <w:p w14:paraId="39398C83" w14:textId="0A6F869D" w:rsidR="00DC494D" w:rsidRPr="00B40ECC" w:rsidRDefault="00DC494D" w:rsidP="00B40ECC">
      <w:pPr>
        <w:rPr>
          <w:szCs w:val="22"/>
        </w:rPr>
      </w:pPr>
      <w:bookmarkStart w:id="102" w:name="bib15"/>
      <w:r w:rsidRPr="00B40ECC">
        <w:rPr>
          <w:szCs w:val="22"/>
        </w:rPr>
        <w:t>[</w:t>
      </w:r>
      <w:r w:rsidRPr="00B40ECC">
        <w:rPr>
          <w:szCs w:val="22"/>
        </w:rPr>
        <w:t>15</w:t>
      </w:r>
      <w:r w:rsidRPr="00B40ECC">
        <w:rPr>
          <w:szCs w:val="22"/>
        </w:rPr>
        <w:t xml:space="preserve">] ¿Qué es GPT-4o?, consultado en: </w:t>
      </w:r>
    </w:p>
    <w:p w14:paraId="6FD05088" w14:textId="77777777" w:rsidR="00DC494D" w:rsidRPr="00B40ECC" w:rsidRDefault="00DC494D" w:rsidP="00B40ECC">
      <w:pPr>
        <w:ind w:right="4"/>
        <w:rPr>
          <w:szCs w:val="22"/>
        </w:rPr>
      </w:pPr>
      <w:r w:rsidRPr="00B40ECC">
        <w:rPr>
          <w:szCs w:val="22"/>
        </w:rPr>
        <w:t xml:space="preserve"> </w:t>
      </w:r>
      <w:hyperlink r:id="rId73" w:history="1">
        <w:r w:rsidRPr="00B40ECC">
          <w:rPr>
            <w:rStyle w:val="Hipervnculo"/>
            <w:color w:val="auto"/>
            <w:szCs w:val="22"/>
          </w:rPr>
          <w:t>https://www.ibm.com/es-es/think/topics/gpt-4o</w:t>
        </w:r>
      </w:hyperlink>
      <w:r w:rsidRPr="00B40ECC">
        <w:rPr>
          <w:szCs w:val="22"/>
        </w:rPr>
        <w:t xml:space="preserve"> </w:t>
      </w:r>
    </w:p>
    <w:bookmarkEnd w:id="102"/>
    <w:p w14:paraId="4492BFD4" w14:textId="77777777" w:rsidR="00DC494D" w:rsidRPr="00B40ECC" w:rsidRDefault="00DC494D" w:rsidP="00B40ECC">
      <w:pPr>
        <w:ind w:right="4"/>
        <w:rPr>
          <w:szCs w:val="22"/>
        </w:rPr>
      </w:pPr>
    </w:p>
    <w:p w14:paraId="3D2CAC51" w14:textId="0BB81F92" w:rsidR="00DC494D" w:rsidRPr="00B40ECC" w:rsidRDefault="00DC494D" w:rsidP="00B40ECC">
      <w:pPr>
        <w:ind w:right="4"/>
        <w:rPr>
          <w:szCs w:val="22"/>
          <w:lang w:val="en-GB"/>
        </w:rPr>
      </w:pPr>
      <w:bookmarkStart w:id="103" w:name="bib16"/>
      <w:r w:rsidRPr="00B40ECC">
        <w:rPr>
          <w:szCs w:val="22"/>
          <w:lang w:val="en-GB"/>
        </w:rPr>
        <w:t>[</w:t>
      </w:r>
      <w:r w:rsidRPr="00B40ECC">
        <w:rPr>
          <w:szCs w:val="22"/>
          <w:lang w:val="en-GB"/>
        </w:rPr>
        <w:t>16</w:t>
      </w:r>
      <w:r w:rsidRPr="00B40ECC">
        <w:rPr>
          <w:szCs w:val="22"/>
          <w:lang w:val="en-GB"/>
        </w:rPr>
        <w:t xml:space="preserve">] KelliDavis. (s. f.). </w:t>
      </w:r>
      <w:r w:rsidRPr="00B40ECC">
        <w:rPr>
          <w:i/>
          <w:iCs/>
          <w:szCs w:val="22"/>
          <w:lang w:val="en-GB"/>
        </w:rPr>
        <w:t>Overview of Microsoft 365 Copilot Chat</w:t>
      </w:r>
      <w:r w:rsidRPr="00B40ECC">
        <w:rPr>
          <w:szCs w:val="22"/>
          <w:lang w:val="en-GB"/>
        </w:rPr>
        <w:t xml:space="preserve">. Microsoft Learn. </w:t>
      </w:r>
      <w:hyperlink r:id="rId74" w:anchor="microsoft-365--chat--chat" w:history="1">
        <w:r w:rsidRPr="00B40ECC">
          <w:rPr>
            <w:rStyle w:val="Hipervnculo"/>
            <w:color w:val="auto"/>
            <w:szCs w:val="22"/>
            <w:lang w:val="en-GB"/>
          </w:rPr>
          <w:t>https://learn.microsoft.com/en-us/copilot/overview#microsoft-365--chat--chat</w:t>
        </w:r>
      </w:hyperlink>
      <w:r w:rsidRPr="00B40ECC">
        <w:rPr>
          <w:szCs w:val="22"/>
          <w:lang w:val="en-GB"/>
        </w:rPr>
        <w:t xml:space="preserve"> </w:t>
      </w:r>
    </w:p>
    <w:p w14:paraId="001E3380" w14:textId="46FA9541" w:rsidR="00DC494D" w:rsidRPr="00B40ECC" w:rsidRDefault="00DC494D" w:rsidP="00B40ECC">
      <w:pPr>
        <w:ind w:right="4"/>
        <w:rPr>
          <w:szCs w:val="22"/>
          <w:lang w:val="en-GB"/>
        </w:rPr>
      </w:pPr>
      <w:r w:rsidRPr="00B40ECC">
        <w:rPr>
          <w:szCs w:val="22"/>
          <w:lang w:val="en-GB"/>
        </w:rPr>
        <w:t xml:space="preserve"> </w:t>
      </w:r>
    </w:p>
    <w:p w14:paraId="21AA5FFD" w14:textId="53282AB0" w:rsidR="00DC494D" w:rsidRPr="00B40ECC" w:rsidRDefault="00DC494D" w:rsidP="00B40ECC">
      <w:pPr>
        <w:ind w:right="4"/>
        <w:rPr>
          <w:szCs w:val="22"/>
          <w:lang w:val="en-GB"/>
        </w:rPr>
      </w:pPr>
      <w:bookmarkStart w:id="104" w:name="bib17"/>
      <w:bookmarkEnd w:id="103"/>
      <w:r w:rsidRPr="00B40ECC">
        <w:rPr>
          <w:szCs w:val="22"/>
          <w:lang w:val="en-GB"/>
        </w:rPr>
        <w:t>[</w:t>
      </w:r>
      <w:r w:rsidRPr="00B40ECC">
        <w:rPr>
          <w:szCs w:val="22"/>
          <w:lang w:val="en-GB"/>
        </w:rPr>
        <w:t>17</w:t>
      </w:r>
      <w:r w:rsidRPr="00B40ECC">
        <w:rPr>
          <w:szCs w:val="22"/>
          <w:lang w:val="en-GB"/>
        </w:rPr>
        <w:t xml:space="preserve">] “What is Google Gemini?”, consultado en: </w:t>
      </w:r>
      <w:hyperlink r:id="rId75" w:history="1">
        <w:r w:rsidRPr="00B40ECC">
          <w:rPr>
            <w:rStyle w:val="Hipervnculo"/>
            <w:color w:val="auto"/>
            <w:szCs w:val="22"/>
            <w:lang w:val="en-GB"/>
          </w:rPr>
          <w:t>https://www.ibm.com/think/topics/google-gemini</w:t>
        </w:r>
      </w:hyperlink>
      <w:r w:rsidRPr="00B40ECC">
        <w:rPr>
          <w:szCs w:val="22"/>
          <w:lang w:val="en-GB"/>
        </w:rPr>
        <w:t xml:space="preserve"> </w:t>
      </w:r>
    </w:p>
    <w:bookmarkEnd w:id="104"/>
    <w:p w14:paraId="30B95A73" w14:textId="77777777" w:rsidR="00DC494D" w:rsidRPr="00B40ECC" w:rsidRDefault="00DC494D" w:rsidP="00B40ECC">
      <w:pPr>
        <w:ind w:right="4"/>
        <w:rPr>
          <w:szCs w:val="22"/>
          <w:lang w:val="en-GB"/>
        </w:rPr>
      </w:pPr>
    </w:p>
    <w:p w14:paraId="6692B7D6" w14:textId="7DD5135D" w:rsidR="00DC494D" w:rsidRPr="00B40ECC" w:rsidRDefault="00DC494D" w:rsidP="00B40ECC">
      <w:pPr>
        <w:rPr>
          <w:bCs/>
          <w:szCs w:val="22"/>
          <w:u w:val="single"/>
          <w:lang w:val="en-GB"/>
        </w:rPr>
      </w:pPr>
      <w:bookmarkStart w:id="105" w:name="bib18"/>
      <w:r w:rsidRPr="00B40ECC">
        <w:rPr>
          <w:rStyle w:val="Hipervnculo"/>
          <w:bCs/>
          <w:color w:val="auto"/>
          <w:szCs w:val="22"/>
          <w:u w:val="none"/>
        </w:rPr>
        <w:t>[</w:t>
      </w:r>
      <w:r w:rsidRPr="00B40ECC">
        <w:rPr>
          <w:rStyle w:val="Hipervnculo"/>
          <w:bCs/>
          <w:color w:val="auto"/>
          <w:szCs w:val="22"/>
          <w:u w:val="none"/>
        </w:rPr>
        <w:t>18</w:t>
      </w:r>
      <w:r w:rsidRPr="00B40ECC">
        <w:rPr>
          <w:rStyle w:val="Hipervnculo"/>
          <w:bCs/>
          <w:color w:val="auto"/>
          <w:szCs w:val="22"/>
          <w:u w:val="none"/>
        </w:rPr>
        <w:t xml:space="preserve">] </w:t>
      </w:r>
      <w:r w:rsidRPr="00B40ECC">
        <w:rPr>
          <w:bCs/>
          <w:szCs w:val="22"/>
        </w:rPr>
        <w:t xml:space="preserve">OpenAI. (2024, mayo 13). </w:t>
      </w:r>
      <w:r w:rsidRPr="00B40ECC">
        <w:rPr>
          <w:bCs/>
          <w:i/>
          <w:iCs/>
          <w:szCs w:val="22"/>
        </w:rPr>
        <w:t>Hello GPT</w:t>
      </w:r>
      <w:r w:rsidRPr="00B40ECC">
        <w:rPr>
          <w:bCs/>
          <w:i/>
          <w:iCs/>
          <w:szCs w:val="22"/>
        </w:rPr>
        <w:noBreakHyphen/>
        <w:t>4o</w:t>
      </w:r>
      <w:r w:rsidRPr="00B40ECC">
        <w:rPr>
          <w:bCs/>
          <w:szCs w:val="22"/>
        </w:rPr>
        <w:t xml:space="preserve">. </w:t>
      </w:r>
      <w:r w:rsidRPr="00B40ECC">
        <w:rPr>
          <w:bCs/>
          <w:szCs w:val="22"/>
          <w:lang w:val="en-GB"/>
        </w:rPr>
        <w:t xml:space="preserve">OpenAI. </w:t>
      </w:r>
      <w:hyperlink r:id="rId76" w:tgtFrame="_new" w:history="1">
        <w:r w:rsidRPr="00B40ECC">
          <w:rPr>
            <w:rStyle w:val="Hipervnculo"/>
            <w:bCs/>
            <w:color w:val="auto"/>
            <w:szCs w:val="22"/>
            <w:lang w:val="en-GB"/>
          </w:rPr>
          <w:t>https://openai.com/es-ES/index/hello-gpt-4o/</w:t>
        </w:r>
      </w:hyperlink>
      <w:r w:rsidRPr="00B40ECC">
        <w:rPr>
          <w:bCs/>
          <w:szCs w:val="22"/>
          <w:u w:val="single"/>
          <w:lang w:val="en-GB"/>
        </w:rPr>
        <w:t xml:space="preserve"> </w:t>
      </w:r>
    </w:p>
    <w:bookmarkEnd w:id="105"/>
    <w:p w14:paraId="25A37E8F" w14:textId="77777777" w:rsidR="00DC494D" w:rsidRPr="00B40ECC" w:rsidRDefault="00DC494D" w:rsidP="00B40ECC">
      <w:pPr>
        <w:rPr>
          <w:rStyle w:val="Hipervnculo"/>
          <w:bCs/>
          <w:color w:val="auto"/>
          <w:szCs w:val="22"/>
          <w:u w:val="none"/>
          <w:lang w:val="en-GB"/>
        </w:rPr>
      </w:pPr>
    </w:p>
    <w:p w14:paraId="0C3B0A6C" w14:textId="46ABA8CB" w:rsidR="00DC494D" w:rsidRPr="00B40ECC" w:rsidRDefault="00DC494D" w:rsidP="00B40ECC">
      <w:pPr>
        <w:rPr>
          <w:bCs/>
          <w:szCs w:val="22"/>
        </w:rPr>
      </w:pPr>
      <w:bookmarkStart w:id="106" w:name="bib19"/>
      <w:r w:rsidRPr="00B40ECC">
        <w:rPr>
          <w:rStyle w:val="Hipervnculo"/>
          <w:bCs/>
          <w:color w:val="auto"/>
          <w:szCs w:val="22"/>
          <w:u w:val="none"/>
          <w:lang w:val="en-GB"/>
        </w:rPr>
        <w:t>[</w:t>
      </w:r>
      <w:r w:rsidRPr="00B40ECC">
        <w:rPr>
          <w:rStyle w:val="Hipervnculo"/>
          <w:bCs/>
          <w:color w:val="auto"/>
          <w:szCs w:val="22"/>
          <w:u w:val="none"/>
          <w:lang w:val="en-GB"/>
        </w:rPr>
        <w:t>19</w:t>
      </w:r>
      <w:r w:rsidRPr="00B40ECC">
        <w:rPr>
          <w:rStyle w:val="Hipervnculo"/>
          <w:bCs/>
          <w:color w:val="auto"/>
          <w:szCs w:val="22"/>
          <w:u w:val="none"/>
          <w:lang w:val="en-GB"/>
        </w:rPr>
        <w:t xml:space="preserve">] </w:t>
      </w:r>
      <w:r w:rsidRPr="00B40ECC">
        <w:rPr>
          <w:bCs/>
          <w:szCs w:val="22"/>
          <w:lang w:val="en-GB"/>
        </w:rPr>
        <w:t xml:space="preserve">About Gemini. (s. f.). </w:t>
      </w:r>
      <w:r w:rsidRPr="00B40ECC">
        <w:rPr>
          <w:bCs/>
          <w:i/>
          <w:iCs/>
          <w:szCs w:val="22"/>
          <w:lang w:val="en-GB"/>
        </w:rPr>
        <w:t>Gemini Live — get real-time voice assistance from Gemini</w:t>
      </w:r>
      <w:r w:rsidRPr="00B40ECC">
        <w:rPr>
          <w:bCs/>
          <w:szCs w:val="22"/>
          <w:lang w:val="en-GB"/>
        </w:rPr>
        <w:t>. </w:t>
      </w:r>
      <w:r w:rsidRPr="00B40ECC">
        <w:rPr>
          <w:bCs/>
          <w:szCs w:val="22"/>
        </w:rPr>
        <w:t>Gemini. </w:t>
      </w:r>
      <w:hyperlink r:id="rId77" w:history="1">
        <w:r w:rsidRPr="00B40ECC">
          <w:rPr>
            <w:rStyle w:val="Hipervnculo"/>
            <w:bCs/>
            <w:color w:val="auto"/>
            <w:szCs w:val="22"/>
          </w:rPr>
          <w:t>https://gemini.google/overview/gemini-live/</w:t>
        </w:r>
      </w:hyperlink>
      <w:r w:rsidRPr="00B40ECC">
        <w:rPr>
          <w:bCs/>
          <w:szCs w:val="22"/>
        </w:rPr>
        <w:t xml:space="preserve"> </w:t>
      </w:r>
    </w:p>
    <w:bookmarkEnd w:id="106"/>
    <w:p w14:paraId="500B75E0" w14:textId="77777777" w:rsidR="00DC494D" w:rsidRPr="00B40ECC" w:rsidRDefault="00DC494D" w:rsidP="00B40ECC">
      <w:pPr>
        <w:rPr>
          <w:bCs/>
          <w:szCs w:val="22"/>
        </w:rPr>
      </w:pPr>
    </w:p>
    <w:p w14:paraId="62B5E565" w14:textId="218EBEE0" w:rsidR="00DC494D" w:rsidRPr="00B40ECC" w:rsidRDefault="00DC494D" w:rsidP="00B40ECC">
      <w:pPr>
        <w:rPr>
          <w:bCs/>
          <w:szCs w:val="22"/>
          <w:lang w:val="en-GB"/>
        </w:rPr>
      </w:pPr>
      <w:bookmarkStart w:id="107" w:name="bib20"/>
      <w:r w:rsidRPr="00B40ECC">
        <w:rPr>
          <w:bCs/>
          <w:szCs w:val="22"/>
        </w:rPr>
        <w:t>[</w:t>
      </w:r>
      <w:r w:rsidRPr="00B40ECC">
        <w:rPr>
          <w:bCs/>
          <w:szCs w:val="22"/>
        </w:rPr>
        <w:t>20</w:t>
      </w:r>
      <w:r w:rsidRPr="00B40ECC">
        <w:rPr>
          <w:bCs/>
          <w:szCs w:val="22"/>
        </w:rPr>
        <w:t xml:space="preserve">] González, F. (2025, 18 marzo). Nvidia presenta Blackwell Ultra y Rubin Ultra para mantener su liderazgo en la IA. </w:t>
      </w:r>
      <w:r w:rsidRPr="00B40ECC">
        <w:rPr>
          <w:bCs/>
          <w:i/>
          <w:iCs/>
          <w:szCs w:val="22"/>
          <w:lang w:val="en-GB"/>
        </w:rPr>
        <w:t>WIRED</w:t>
      </w:r>
      <w:r w:rsidRPr="00B40ECC">
        <w:rPr>
          <w:bCs/>
          <w:szCs w:val="22"/>
          <w:lang w:val="en-GB"/>
        </w:rPr>
        <w:t xml:space="preserve">. </w:t>
      </w:r>
      <w:hyperlink r:id="rId78" w:history="1">
        <w:r w:rsidRPr="00B40ECC">
          <w:rPr>
            <w:rStyle w:val="Hipervnculo"/>
            <w:bCs/>
            <w:color w:val="auto"/>
            <w:szCs w:val="22"/>
            <w:lang w:val="en-GB"/>
          </w:rPr>
          <w:t>https://es.wired.com/articulos/nvidia-presenta-blackwell-ultra-y-rubin-ultra-para-mantener-su-liderazgo-en-la-ia</w:t>
        </w:r>
      </w:hyperlink>
      <w:r w:rsidRPr="00B40ECC">
        <w:rPr>
          <w:bCs/>
          <w:szCs w:val="22"/>
          <w:lang w:val="en-GB"/>
        </w:rPr>
        <w:t xml:space="preserve"> </w:t>
      </w:r>
    </w:p>
    <w:bookmarkEnd w:id="107"/>
    <w:p w14:paraId="17A5F6AC" w14:textId="77777777" w:rsidR="00DC494D" w:rsidRPr="00B40ECC" w:rsidRDefault="00DC494D" w:rsidP="00B40ECC">
      <w:pPr>
        <w:ind w:right="4"/>
        <w:rPr>
          <w:szCs w:val="22"/>
          <w:lang w:val="en-GB"/>
        </w:rPr>
      </w:pPr>
    </w:p>
    <w:p w14:paraId="44F09125" w14:textId="49F0A824" w:rsidR="00DC494D" w:rsidRPr="00B40ECC" w:rsidRDefault="00DC494D" w:rsidP="00B40ECC">
      <w:pPr>
        <w:ind w:right="4"/>
        <w:rPr>
          <w:szCs w:val="22"/>
        </w:rPr>
      </w:pPr>
      <w:bookmarkStart w:id="108" w:name="bib21"/>
      <w:r w:rsidRPr="00B40ECC">
        <w:rPr>
          <w:szCs w:val="22"/>
          <w:lang w:val="en-GB"/>
        </w:rPr>
        <w:t>[</w:t>
      </w:r>
      <w:r w:rsidRPr="00B40ECC">
        <w:rPr>
          <w:szCs w:val="22"/>
          <w:lang w:val="en-GB"/>
        </w:rPr>
        <w:t>21</w:t>
      </w:r>
      <w:r w:rsidRPr="00B40ECC">
        <w:rPr>
          <w:szCs w:val="22"/>
          <w:lang w:val="en-GB"/>
        </w:rPr>
        <w:t xml:space="preserve">] Oracle. (2022, 20 agosto). </w:t>
      </w:r>
      <w:r w:rsidRPr="00B40ECC">
        <w:rPr>
          <w:i/>
          <w:iCs/>
          <w:szCs w:val="22"/>
          <w:lang w:val="en-GB"/>
        </w:rPr>
        <w:t>What is Deep Learning?</w:t>
      </w:r>
      <w:r w:rsidRPr="00B40ECC">
        <w:rPr>
          <w:szCs w:val="22"/>
          <w:lang w:val="en-GB"/>
        </w:rPr>
        <w:t> </w:t>
      </w:r>
      <w:hyperlink r:id="rId79" w:history="1">
        <w:r w:rsidRPr="00B40ECC">
          <w:rPr>
            <w:rStyle w:val="Hipervnculo"/>
            <w:color w:val="auto"/>
            <w:szCs w:val="22"/>
          </w:rPr>
          <w:t>https://www.oracle.com/es/artificial-intelligence/machine-learning/what-is-deep-learning/</w:t>
        </w:r>
      </w:hyperlink>
      <w:r w:rsidRPr="00B40ECC">
        <w:rPr>
          <w:szCs w:val="22"/>
        </w:rPr>
        <w:t xml:space="preserve"> </w:t>
      </w:r>
    </w:p>
    <w:bookmarkEnd w:id="108"/>
    <w:p w14:paraId="20FCBA78" w14:textId="77777777" w:rsidR="00DC494D" w:rsidRPr="00B40ECC" w:rsidRDefault="00DC494D" w:rsidP="00B40ECC">
      <w:pPr>
        <w:ind w:right="4"/>
        <w:rPr>
          <w:szCs w:val="22"/>
        </w:rPr>
      </w:pPr>
    </w:p>
    <w:p w14:paraId="3A703AFB" w14:textId="69EC50B3" w:rsidR="00DC494D" w:rsidRPr="00B40ECC" w:rsidRDefault="00DC494D" w:rsidP="00B40ECC">
      <w:pPr>
        <w:ind w:right="4"/>
        <w:rPr>
          <w:szCs w:val="22"/>
        </w:rPr>
      </w:pPr>
      <w:bookmarkStart w:id="109" w:name="bib22"/>
      <w:r w:rsidRPr="00B40ECC">
        <w:rPr>
          <w:szCs w:val="22"/>
          <w:lang w:val="en-GB"/>
        </w:rPr>
        <w:t>[</w:t>
      </w:r>
      <w:r w:rsidRPr="00B40ECC">
        <w:rPr>
          <w:szCs w:val="22"/>
          <w:lang w:val="en-GB"/>
        </w:rPr>
        <w:t>22</w:t>
      </w:r>
      <w:r w:rsidRPr="00B40ECC">
        <w:rPr>
          <w:szCs w:val="22"/>
          <w:lang w:val="en-GB"/>
        </w:rPr>
        <w:t xml:space="preserve">] Rachels, J., &amp; Rachels, S. (2012). </w:t>
      </w:r>
      <w:r w:rsidRPr="00B40ECC">
        <w:rPr>
          <w:i/>
          <w:iCs/>
          <w:szCs w:val="22"/>
          <w:lang w:val="en-GB"/>
        </w:rPr>
        <w:t>The elements of moral philosophy</w:t>
      </w:r>
      <w:r w:rsidRPr="00B40ECC">
        <w:rPr>
          <w:szCs w:val="22"/>
          <w:lang w:val="en-GB"/>
        </w:rPr>
        <w:t xml:space="preserve"> (7th ed.). </w:t>
      </w:r>
      <w:r w:rsidRPr="00B40ECC">
        <w:rPr>
          <w:szCs w:val="22"/>
        </w:rPr>
        <w:t xml:space="preserve">McGraw-Hill. </w:t>
      </w:r>
    </w:p>
    <w:bookmarkEnd w:id="109"/>
    <w:p w14:paraId="7121E79D" w14:textId="77777777" w:rsidR="00DC494D" w:rsidRPr="00B40ECC" w:rsidRDefault="00DC494D" w:rsidP="00B40ECC">
      <w:pPr>
        <w:rPr>
          <w:szCs w:val="22"/>
        </w:rPr>
      </w:pPr>
    </w:p>
    <w:p w14:paraId="3CBF6F3E" w14:textId="2A2FFCEF" w:rsidR="00DC494D" w:rsidRPr="00B40ECC" w:rsidRDefault="00DC494D" w:rsidP="00B40ECC">
      <w:pPr>
        <w:ind w:right="4"/>
        <w:rPr>
          <w:szCs w:val="22"/>
        </w:rPr>
      </w:pPr>
      <w:bookmarkStart w:id="110" w:name="bib23"/>
      <w:r w:rsidRPr="00B40ECC">
        <w:rPr>
          <w:szCs w:val="22"/>
          <w:lang w:val="en-GB"/>
        </w:rPr>
        <w:t>[</w:t>
      </w:r>
      <w:r w:rsidRPr="00B40ECC">
        <w:rPr>
          <w:szCs w:val="22"/>
          <w:lang w:val="en-GB"/>
        </w:rPr>
        <w:t>23</w:t>
      </w:r>
      <w:r w:rsidRPr="00B40ECC">
        <w:rPr>
          <w:szCs w:val="22"/>
          <w:lang w:val="en-GB"/>
        </w:rPr>
        <w:t xml:space="preserve">] Katharina.kiener-Manu. (s. f.). </w:t>
      </w:r>
      <w:r w:rsidRPr="00B40ECC">
        <w:rPr>
          <w:i/>
          <w:iCs/>
          <w:szCs w:val="22"/>
          <w:lang w:val="en-GB"/>
        </w:rPr>
        <w:t>Integrity Ethics Module 3</w:t>
      </w:r>
      <w:r w:rsidRPr="00B40ECC">
        <w:rPr>
          <w:szCs w:val="22"/>
          <w:lang w:val="en-GB"/>
        </w:rPr>
        <w:t xml:space="preserve">. </w:t>
      </w:r>
      <w:hyperlink r:id="rId80" w:history="1">
        <w:r w:rsidRPr="00B40ECC">
          <w:rPr>
            <w:rStyle w:val="Hipervnculo"/>
            <w:color w:val="auto"/>
            <w:szCs w:val="22"/>
          </w:rPr>
          <w:t>https://www.unodc.org/e4j/es/integrity-ethics/module-3/index.html</w:t>
        </w:r>
      </w:hyperlink>
      <w:r w:rsidRPr="00B40ECC">
        <w:rPr>
          <w:szCs w:val="22"/>
        </w:rPr>
        <w:t xml:space="preserve"> </w:t>
      </w:r>
    </w:p>
    <w:bookmarkEnd w:id="110"/>
    <w:p w14:paraId="171B6515" w14:textId="77777777" w:rsidR="00DC494D" w:rsidRPr="00B40ECC" w:rsidRDefault="00DC494D" w:rsidP="00B40ECC">
      <w:pPr>
        <w:ind w:right="4"/>
        <w:rPr>
          <w:szCs w:val="22"/>
        </w:rPr>
      </w:pPr>
      <w:r w:rsidRPr="00B40ECC">
        <w:rPr>
          <w:szCs w:val="22"/>
        </w:rPr>
        <w:t xml:space="preserve"> </w:t>
      </w:r>
    </w:p>
    <w:p w14:paraId="11019C04" w14:textId="2CD1473E" w:rsidR="00DC494D" w:rsidRPr="00B40ECC" w:rsidRDefault="00DC494D" w:rsidP="00B40ECC">
      <w:pPr>
        <w:ind w:right="4"/>
        <w:rPr>
          <w:szCs w:val="22"/>
        </w:rPr>
      </w:pPr>
      <w:bookmarkStart w:id="111" w:name="bib24"/>
      <w:r w:rsidRPr="00B40ECC">
        <w:rPr>
          <w:szCs w:val="22"/>
        </w:rPr>
        <w:t>[</w:t>
      </w:r>
      <w:r w:rsidRPr="00B40ECC">
        <w:rPr>
          <w:szCs w:val="22"/>
        </w:rPr>
        <w:t>24</w:t>
      </w:r>
      <w:r w:rsidRPr="00B40ECC">
        <w:rPr>
          <w:szCs w:val="22"/>
        </w:rPr>
        <w:t xml:space="preserve">] Copleston, F. (2016). </w:t>
      </w:r>
      <w:r w:rsidRPr="00B40ECC">
        <w:rPr>
          <w:i/>
          <w:iCs/>
          <w:szCs w:val="22"/>
        </w:rPr>
        <w:t>El moviment utilitarista II: el desenvolupament de l’ètica utilitarista en Mill</w:t>
      </w:r>
      <w:r w:rsidRPr="00B40ECC">
        <w:rPr>
          <w:szCs w:val="22"/>
        </w:rPr>
        <w:t xml:space="preserve">. Dins M. Sacristán (ed.), </w:t>
      </w:r>
      <w:r w:rsidRPr="00B40ECC">
        <w:rPr>
          <w:i/>
          <w:iCs/>
          <w:szCs w:val="22"/>
        </w:rPr>
        <w:t>Història de la filosofia. Volum 4: de l’utilitarisme a l’existencialisme</w:t>
      </w:r>
      <w:r w:rsidRPr="00B40ECC">
        <w:rPr>
          <w:szCs w:val="22"/>
        </w:rPr>
        <w:t xml:space="preserve"> (p. 27–28). Barcelona: Editorial Planeta. </w:t>
      </w:r>
    </w:p>
    <w:bookmarkEnd w:id="111"/>
    <w:p w14:paraId="05CB0093" w14:textId="77777777" w:rsidR="00DC494D" w:rsidRPr="00B40ECC" w:rsidRDefault="00DC494D" w:rsidP="00B40ECC">
      <w:pPr>
        <w:ind w:right="4"/>
        <w:rPr>
          <w:szCs w:val="22"/>
        </w:rPr>
      </w:pPr>
    </w:p>
    <w:p w14:paraId="52EF5050" w14:textId="3536E5E9" w:rsidR="00DC494D" w:rsidRPr="00B40ECC" w:rsidRDefault="00DC494D" w:rsidP="00B40ECC">
      <w:pPr>
        <w:ind w:right="4"/>
        <w:rPr>
          <w:iCs/>
          <w:szCs w:val="22"/>
          <w:lang w:val="en-GB"/>
        </w:rPr>
      </w:pPr>
      <w:bookmarkStart w:id="112" w:name="bib25"/>
      <w:r w:rsidRPr="00B40ECC">
        <w:rPr>
          <w:iCs/>
          <w:szCs w:val="22"/>
        </w:rPr>
        <w:t>[</w:t>
      </w:r>
      <w:r w:rsidRPr="00B40ECC">
        <w:rPr>
          <w:iCs/>
          <w:szCs w:val="22"/>
        </w:rPr>
        <w:t>25</w:t>
      </w:r>
      <w:r w:rsidRPr="00B40ECC">
        <w:rPr>
          <w:iCs/>
          <w:szCs w:val="22"/>
        </w:rPr>
        <w:t>] Hoyos Valdés, Diana. (2007). ÉTICA DE LA VIRTUD: ALCANCES Y LÍMITES. </w:t>
      </w:r>
      <w:r w:rsidRPr="00B40ECC">
        <w:rPr>
          <w:i/>
          <w:iCs/>
          <w:szCs w:val="22"/>
          <w:lang w:val="en-GB"/>
        </w:rPr>
        <w:t>Discusiones Filosóficas</w:t>
      </w:r>
      <w:r w:rsidRPr="00B40ECC">
        <w:rPr>
          <w:iCs/>
          <w:szCs w:val="22"/>
          <w:lang w:val="en-GB"/>
        </w:rPr>
        <w:t>, </w:t>
      </w:r>
      <w:r w:rsidRPr="00B40ECC">
        <w:rPr>
          <w:i/>
          <w:iCs/>
          <w:szCs w:val="22"/>
          <w:lang w:val="en-GB"/>
        </w:rPr>
        <w:t>8</w:t>
      </w:r>
      <w:r w:rsidRPr="00B40ECC">
        <w:rPr>
          <w:iCs/>
          <w:szCs w:val="22"/>
          <w:lang w:val="en-GB"/>
        </w:rPr>
        <w:t xml:space="preserve">(11), 109-127. Retrieved May 31, 2025, from </w:t>
      </w:r>
      <w:hyperlink r:id="rId81" w:history="1">
        <w:r w:rsidRPr="00B40ECC">
          <w:rPr>
            <w:rStyle w:val="Hipervnculo"/>
            <w:iCs/>
            <w:color w:val="auto"/>
            <w:szCs w:val="22"/>
            <w:lang w:val="en-GB"/>
          </w:rPr>
          <w:t>http://www.scielo.org.co/scielo.php?script=sci_arttext&amp;pid=S0124-61272007000200008&amp;lng=en&amp;tlng=es</w:t>
        </w:r>
      </w:hyperlink>
      <w:r w:rsidRPr="00B40ECC">
        <w:rPr>
          <w:iCs/>
          <w:szCs w:val="22"/>
          <w:lang w:val="en-GB"/>
        </w:rPr>
        <w:t xml:space="preserve">  </w:t>
      </w:r>
    </w:p>
    <w:bookmarkEnd w:id="112"/>
    <w:p w14:paraId="2D0C7B9F" w14:textId="77777777" w:rsidR="00DC494D" w:rsidRPr="00B40ECC" w:rsidRDefault="00DC494D" w:rsidP="00B40ECC">
      <w:pPr>
        <w:ind w:right="4"/>
        <w:rPr>
          <w:szCs w:val="22"/>
          <w:lang w:val="en-GB"/>
        </w:rPr>
      </w:pPr>
    </w:p>
    <w:p w14:paraId="74F5A4F3" w14:textId="661B84A6" w:rsidR="00DC494D" w:rsidRPr="00B40ECC" w:rsidRDefault="00DC494D" w:rsidP="00B40ECC">
      <w:pPr>
        <w:ind w:right="4"/>
        <w:rPr>
          <w:szCs w:val="22"/>
        </w:rPr>
      </w:pPr>
      <w:bookmarkStart w:id="113" w:name="bib26"/>
      <w:r w:rsidRPr="00B40ECC">
        <w:rPr>
          <w:szCs w:val="22"/>
        </w:rPr>
        <w:t>[</w:t>
      </w:r>
      <w:r w:rsidRPr="00B40ECC">
        <w:rPr>
          <w:szCs w:val="22"/>
        </w:rPr>
        <w:t>26</w:t>
      </w:r>
      <w:r w:rsidRPr="00B40ECC">
        <w:rPr>
          <w:szCs w:val="22"/>
        </w:rPr>
        <w:t>] De la Iglesia, C. T. (2014). La teología moral en Kant: sobre virtud y felicidad. </w:t>
      </w:r>
      <w:r w:rsidRPr="00B40ECC">
        <w:rPr>
          <w:i/>
          <w:iCs/>
          <w:szCs w:val="22"/>
        </w:rPr>
        <w:t>Factótum</w:t>
      </w:r>
      <w:r w:rsidRPr="00B40ECC">
        <w:rPr>
          <w:szCs w:val="22"/>
        </w:rPr>
        <w:t>, </w:t>
      </w:r>
      <w:r w:rsidRPr="00B40ECC">
        <w:rPr>
          <w:i/>
          <w:iCs/>
          <w:szCs w:val="22"/>
        </w:rPr>
        <w:t>11</w:t>
      </w:r>
      <w:r w:rsidRPr="00B40ECC">
        <w:rPr>
          <w:szCs w:val="22"/>
        </w:rPr>
        <w:t xml:space="preserve">, 81-87. </w:t>
      </w:r>
      <w:hyperlink r:id="rId82" w:history="1">
        <w:r w:rsidRPr="00B40ECC">
          <w:rPr>
            <w:rStyle w:val="Hipervnculo"/>
            <w:color w:val="auto"/>
            <w:szCs w:val="22"/>
          </w:rPr>
          <w:t>https://scholar.archive.org/work/dgyek2um4vcplp45b33fbhrmre/access/wayback/http://www.revistafactotum.com/revista/f_11/articulos/Factotum_11_6_Cesar_Tejedor.pdf</w:t>
        </w:r>
      </w:hyperlink>
      <w:r w:rsidRPr="00B40ECC">
        <w:rPr>
          <w:szCs w:val="22"/>
        </w:rPr>
        <w:t xml:space="preserve"> </w:t>
      </w:r>
    </w:p>
    <w:bookmarkEnd w:id="113"/>
    <w:p w14:paraId="0EC5E801" w14:textId="77777777" w:rsidR="00DC494D" w:rsidRPr="00B40ECC" w:rsidRDefault="00DC494D" w:rsidP="00B40ECC">
      <w:pPr>
        <w:ind w:right="4"/>
        <w:rPr>
          <w:szCs w:val="22"/>
        </w:rPr>
      </w:pPr>
    </w:p>
    <w:p w14:paraId="20CFC047" w14:textId="736A6255" w:rsidR="008717F0" w:rsidRPr="00B40ECC" w:rsidRDefault="008717F0" w:rsidP="00B40ECC">
      <w:pPr>
        <w:ind w:right="4"/>
        <w:rPr>
          <w:szCs w:val="22"/>
        </w:rPr>
      </w:pPr>
      <w:bookmarkStart w:id="114" w:name="bib27"/>
      <w:r w:rsidRPr="00B40ECC">
        <w:rPr>
          <w:szCs w:val="22"/>
        </w:rPr>
        <w:t>[</w:t>
      </w:r>
      <w:r w:rsidRPr="00B40ECC">
        <w:rPr>
          <w:szCs w:val="22"/>
        </w:rPr>
        <w:t>27</w:t>
      </w:r>
      <w:r w:rsidRPr="00B40ECC">
        <w:rPr>
          <w:szCs w:val="22"/>
        </w:rPr>
        <w:t xml:space="preserve">] González, C. (2025, 12 marzo). </w:t>
      </w:r>
      <w:r w:rsidRPr="00B40ECC">
        <w:rPr>
          <w:i/>
          <w:iCs/>
          <w:szCs w:val="22"/>
        </w:rPr>
        <w:t>Aristóteles: ética de la virtud</w:t>
      </w:r>
      <w:r w:rsidRPr="00B40ECC">
        <w:rPr>
          <w:szCs w:val="22"/>
        </w:rPr>
        <w:t xml:space="preserve">. La Casa de la Ética. </w:t>
      </w:r>
      <w:hyperlink r:id="rId83" w:history="1">
        <w:r w:rsidRPr="00B40ECC">
          <w:rPr>
            <w:rStyle w:val="Hipervnculo"/>
            <w:color w:val="auto"/>
            <w:szCs w:val="22"/>
          </w:rPr>
          <w:t>https://lacasadelaetica.com/aristoteles-etica-de-la-virtud/</w:t>
        </w:r>
      </w:hyperlink>
      <w:r w:rsidRPr="00B40ECC">
        <w:rPr>
          <w:szCs w:val="22"/>
        </w:rPr>
        <w:t xml:space="preserve"> </w:t>
      </w:r>
    </w:p>
    <w:bookmarkEnd w:id="114"/>
    <w:p w14:paraId="5D102641" w14:textId="77777777" w:rsidR="008717F0" w:rsidRPr="00B40ECC" w:rsidRDefault="008717F0" w:rsidP="00B40ECC">
      <w:pPr>
        <w:ind w:right="4"/>
        <w:rPr>
          <w:szCs w:val="22"/>
        </w:rPr>
      </w:pPr>
    </w:p>
    <w:p w14:paraId="25227D2F" w14:textId="08850FC6" w:rsidR="008717F0" w:rsidRPr="00B40ECC" w:rsidRDefault="008717F0" w:rsidP="00B40ECC">
      <w:pPr>
        <w:ind w:right="4"/>
        <w:rPr>
          <w:szCs w:val="22"/>
        </w:rPr>
      </w:pPr>
      <w:bookmarkStart w:id="115" w:name="bib28"/>
      <w:r w:rsidRPr="00B40ECC">
        <w:rPr>
          <w:szCs w:val="22"/>
        </w:rPr>
        <w:t>[</w:t>
      </w:r>
      <w:r w:rsidRPr="00B40ECC">
        <w:rPr>
          <w:szCs w:val="22"/>
        </w:rPr>
        <w:t>28</w:t>
      </w:r>
      <w:r w:rsidRPr="00B40ECC">
        <w:rPr>
          <w:szCs w:val="22"/>
        </w:rPr>
        <w:t xml:space="preserve">] González, M. (2015). La concepción aristotélica de la </w:t>
      </w:r>
      <w:r w:rsidRPr="00B40ECC">
        <w:rPr>
          <w:i/>
          <w:iCs/>
          <w:szCs w:val="22"/>
        </w:rPr>
        <w:t>eudaimonía</w:t>
      </w:r>
      <w:r w:rsidRPr="00B40ECC">
        <w:rPr>
          <w:szCs w:val="22"/>
        </w:rPr>
        <w:t xml:space="preserve"> en Ética a Nicómaco. </w:t>
      </w:r>
      <w:r w:rsidRPr="00B40ECC">
        <w:rPr>
          <w:i/>
          <w:iCs/>
          <w:szCs w:val="22"/>
        </w:rPr>
        <w:t>Revista de Filosofía</w:t>
      </w:r>
      <w:r w:rsidRPr="00B40ECC">
        <w:rPr>
          <w:szCs w:val="22"/>
        </w:rPr>
        <w:t>, 44(2), 3–</w:t>
      </w:r>
      <w:r w:rsidRPr="00B40ECC">
        <w:rPr>
          <w:szCs w:val="22"/>
        </w:rPr>
        <w:t> 2</w:t>
      </w:r>
      <w:r w:rsidRPr="00B40ECC">
        <w:rPr>
          <w:szCs w:val="22"/>
        </w:rPr>
        <w:t>0.</w:t>
      </w:r>
      <w:r w:rsidRPr="00B40ECC">
        <w:rPr>
          <w:szCs w:val="22"/>
        </w:rPr>
        <w:t> </w:t>
      </w:r>
      <w:hyperlink r:id="rId84" w:history="1">
        <w:r w:rsidRPr="00B40ECC">
          <w:rPr>
            <w:rStyle w:val="Hipervnculo"/>
            <w:color w:val="auto"/>
            <w:szCs w:val="22"/>
          </w:rPr>
          <w:t>https://ve.scielo.org/scielo.php?script=sci_arttext&amp;pid=S1010-29142015000200002</w:t>
        </w:r>
      </w:hyperlink>
      <w:r w:rsidRPr="00B40ECC">
        <w:rPr>
          <w:szCs w:val="22"/>
        </w:rPr>
        <w:t xml:space="preserve"> </w:t>
      </w:r>
    </w:p>
    <w:bookmarkEnd w:id="115"/>
    <w:p w14:paraId="3C22712C" w14:textId="77777777" w:rsidR="008717F0" w:rsidRPr="00B40ECC" w:rsidRDefault="008717F0" w:rsidP="00B40ECC">
      <w:pPr>
        <w:ind w:right="4"/>
        <w:rPr>
          <w:szCs w:val="22"/>
        </w:rPr>
      </w:pPr>
    </w:p>
    <w:p w14:paraId="105C7CE1" w14:textId="59A45A65" w:rsidR="008717F0" w:rsidRPr="00B40ECC" w:rsidRDefault="008717F0" w:rsidP="00B40ECC">
      <w:pPr>
        <w:ind w:right="4"/>
        <w:rPr>
          <w:szCs w:val="22"/>
          <w:lang w:val="en-GB"/>
        </w:rPr>
      </w:pPr>
      <w:bookmarkStart w:id="116" w:name="bib29"/>
      <w:r w:rsidRPr="00B40ECC">
        <w:rPr>
          <w:szCs w:val="22"/>
        </w:rPr>
        <w:t>[</w:t>
      </w:r>
      <w:r w:rsidRPr="00B40ECC">
        <w:rPr>
          <w:szCs w:val="22"/>
        </w:rPr>
        <w:t>29</w:t>
      </w:r>
      <w:r w:rsidRPr="00B40ECC">
        <w:rPr>
          <w:szCs w:val="22"/>
        </w:rPr>
        <w:t>] Alvarado García, Alejandra. (2004). La ética del cuidado. </w:t>
      </w:r>
      <w:r w:rsidRPr="00B40ECC">
        <w:rPr>
          <w:i/>
          <w:iCs/>
          <w:szCs w:val="22"/>
          <w:lang w:val="en-GB"/>
        </w:rPr>
        <w:t>Aquichan</w:t>
      </w:r>
      <w:r w:rsidRPr="00B40ECC">
        <w:rPr>
          <w:szCs w:val="22"/>
          <w:lang w:val="en-GB"/>
        </w:rPr>
        <w:t>, </w:t>
      </w:r>
      <w:r w:rsidRPr="00B40ECC">
        <w:rPr>
          <w:i/>
          <w:iCs/>
          <w:szCs w:val="22"/>
          <w:lang w:val="en-GB"/>
        </w:rPr>
        <w:t>4</w:t>
      </w:r>
      <w:r w:rsidRPr="00B40ECC">
        <w:rPr>
          <w:szCs w:val="22"/>
          <w:lang w:val="en-GB"/>
        </w:rPr>
        <w:t xml:space="preserve">(1), 30-39. Retrieved May 31, 2025, from </w:t>
      </w:r>
      <w:hyperlink r:id="rId85" w:history="1">
        <w:r w:rsidRPr="00B40ECC">
          <w:rPr>
            <w:rStyle w:val="Hipervnculo"/>
            <w:color w:val="auto"/>
            <w:szCs w:val="22"/>
            <w:lang w:val="en-GB"/>
          </w:rPr>
          <w:t>http://www.scielo.org.co/scielo.php?script=sci_arttext&amp;pid=S1657-59972004000100005&amp;lng=en&amp;tlng=es</w:t>
        </w:r>
      </w:hyperlink>
      <w:bookmarkEnd w:id="116"/>
      <w:r w:rsidRPr="00B40ECC">
        <w:rPr>
          <w:szCs w:val="22"/>
          <w:lang w:val="en-GB"/>
        </w:rPr>
        <w:t xml:space="preserve">. </w:t>
      </w:r>
    </w:p>
    <w:p w14:paraId="472F79B0" w14:textId="77777777" w:rsidR="008717F0" w:rsidRPr="00B40ECC" w:rsidRDefault="008717F0" w:rsidP="00B40ECC">
      <w:pPr>
        <w:ind w:right="4"/>
        <w:rPr>
          <w:szCs w:val="22"/>
          <w:lang w:val="en-GB"/>
        </w:rPr>
      </w:pPr>
    </w:p>
    <w:p w14:paraId="7FCED580" w14:textId="77777777" w:rsidR="008717F0" w:rsidRPr="00B40ECC" w:rsidRDefault="008717F0" w:rsidP="00B40ECC">
      <w:pPr>
        <w:rPr>
          <w:rStyle w:val="Hipervnculo"/>
          <w:color w:val="auto"/>
          <w:szCs w:val="22"/>
        </w:rPr>
      </w:pPr>
      <w:bookmarkStart w:id="117" w:name="bib30"/>
      <w:r w:rsidRPr="00B40ECC">
        <w:rPr>
          <w:szCs w:val="22"/>
        </w:rPr>
        <w:t>[</w:t>
      </w:r>
      <w:r w:rsidRPr="00B40ECC">
        <w:rPr>
          <w:szCs w:val="22"/>
        </w:rPr>
        <w:t>30</w:t>
      </w:r>
      <w:r w:rsidRPr="00B40ECC">
        <w:rPr>
          <w:szCs w:val="22"/>
        </w:rPr>
        <w:t xml:space="preserve">] Ramos Pozón, S. (2011). La ética del cuidado: valoración crítica y reformulación. </w:t>
      </w:r>
      <w:hyperlink r:id="rId86" w:anchor="page=1.64" w:history="1">
        <w:r w:rsidRPr="00B40ECC">
          <w:rPr>
            <w:rStyle w:val="Hipervnculo"/>
            <w:color w:val="auto"/>
            <w:szCs w:val="22"/>
          </w:rPr>
          <w:t>https://riull.ull.es/xmlui/bitstream/handle/915/12671/L%20_29_%282011%29_07.pdf?sequence=1#page=1.64</w:t>
        </w:r>
      </w:hyperlink>
    </w:p>
    <w:bookmarkEnd w:id="117"/>
    <w:p w14:paraId="33C3049B" w14:textId="77777777" w:rsidR="008717F0" w:rsidRPr="00B40ECC" w:rsidRDefault="008717F0" w:rsidP="00B40ECC">
      <w:pPr>
        <w:rPr>
          <w:rStyle w:val="Hipervnculo"/>
          <w:color w:val="auto"/>
          <w:szCs w:val="22"/>
        </w:rPr>
      </w:pPr>
    </w:p>
    <w:p w14:paraId="5B94768A" w14:textId="3B5FAD0A" w:rsidR="008717F0" w:rsidRPr="00B40ECC" w:rsidRDefault="008717F0" w:rsidP="00B40ECC">
      <w:pPr>
        <w:ind w:right="4"/>
        <w:rPr>
          <w:szCs w:val="22"/>
        </w:rPr>
      </w:pPr>
      <w:bookmarkStart w:id="118" w:name="bib31"/>
      <w:r w:rsidRPr="00B40ECC">
        <w:rPr>
          <w:szCs w:val="22"/>
        </w:rPr>
        <w:t>[</w:t>
      </w:r>
      <w:r w:rsidRPr="00B40ECC">
        <w:rPr>
          <w:szCs w:val="22"/>
        </w:rPr>
        <w:t>31</w:t>
      </w:r>
      <w:r w:rsidRPr="00B40ECC">
        <w:rPr>
          <w:szCs w:val="22"/>
        </w:rPr>
        <w:t>] Butrón, I. M. R. (2024, 12 abril). Mi perfil ético.</w:t>
      </w:r>
      <w:r w:rsidRPr="00B40ECC">
        <w:rPr>
          <w:szCs w:val="22"/>
        </w:rPr>
        <w:t> </w:t>
      </w:r>
      <w:r w:rsidRPr="00B40ECC">
        <w:rPr>
          <w:i/>
          <w:iCs/>
          <w:szCs w:val="22"/>
        </w:rPr>
        <w:t>IOMG</w:t>
      </w:r>
      <w:r w:rsidRPr="00B40ECC">
        <w:rPr>
          <w:szCs w:val="22"/>
        </w:rPr>
        <w:t>.</w:t>
      </w:r>
      <w:r w:rsidRPr="00B40ECC">
        <w:rPr>
          <w:szCs w:val="22"/>
        </w:rPr>
        <w:t> </w:t>
      </w:r>
      <w:hyperlink r:id="rId87" w:history="1">
        <w:r w:rsidRPr="00B40ECC">
          <w:rPr>
            <w:rStyle w:val="Hipervnculo"/>
            <w:color w:val="auto"/>
            <w:szCs w:val="22"/>
          </w:rPr>
          <w:t>https://www.iomg.edu.do/post/mi-perfil-%C3%A9tico-1</w:t>
        </w:r>
      </w:hyperlink>
      <w:r w:rsidRPr="00B40ECC">
        <w:rPr>
          <w:szCs w:val="22"/>
        </w:rPr>
        <w:t xml:space="preserve"> </w:t>
      </w:r>
    </w:p>
    <w:bookmarkEnd w:id="118"/>
    <w:p w14:paraId="699469DE" w14:textId="77777777" w:rsidR="008717F0" w:rsidRPr="00B40ECC" w:rsidRDefault="008717F0" w:rsidP="00B40ECC">
      <w:pPr>
        <w:ind w:right="4"/>
        <w:rPr>
          <w:szCs w:val="22"/>
        </w:rPr>
      </w:pPr>
      <w:r w:rsidRPr="00B40ECC">
        <w:rPr>
          <w:szCs w:val="22"/>
        </w:rPr>
        <w:t xml:space="preserve"> </w:t>
      </w:r>
    </w:p>
    <w:p w14:paraId="5081B96D" w14:textId="39B681B9" w:rsidR="008717F0" w:rsidRPr="00B40ECC" w:rsidRDefault="008717F0" w:rsidP="00B40ECC">
      <w:pPr>
        <w:ind w:right="4"/>
        <w:rPr>
          <w:szCs w:val="22"/>
          <w:lang w:val="en-GB"/>
        </w:rPr>
      </w:pPr>
      <w:bookmarkStart w:id="119" w:name="bib32"/>
      <w:r w:rsidRPr="00B40ECC">
        <w:rPr>
          <w:szCs w:val="22"/>
          <w:lang w:val="en-GB"/>
        </w:rPr>
        <w:t>[</w:t>
      </w:r>
      <w:r w:rsidRPr="00B40ECC">
        <w:rPr>
          <w:szCs w:val="22"/>
          <w:lang w:val="en-GB"/>
        </w:rPr>
        <w:t>32</w:t>
      </w:r>
      <w:r w:rsidRPr="00B40ECC">
        <w:rPr>
          <w:szCs w:val="22"/>
          <w:lang w:val="en-GB"/>
        </w:rPr>
        <w:t xml:space="preserve">] Nida-Rümelin, J., &amp; Weidenfeld, N. (2022). </w:t>
      </w:r>
      <w:r w:rsidRPr="00B40ECC">
        <w:rPr>
          <w:i/>
          <w:iCs/>
          <w:szCs w:val="22"/>
          <w:lang w:val="en-GB"/>
        </w:rPr>
        <w:t>Digital optimization, utilitarianism, and AI</w:t>
      </w:r>
      <w:r w:rsidRPr="00B40ECC">
        <w:rPr>
          <w:szCs w:val="22"/>
          <w:lang w:val="en-GB"/>
        </w:rPr>
        <w:t xml:space="preserve">. En E. Brynjolfsson, A. Edelman, &amp; H. Prendinger (Eds.), </w:t>
      </w:r>
      <w:r w:rsidRPr="00B40ECC">
        <w:rPr>
          <w:i/>
          <w:iCs/>
          <w:szCs w:val="22"/>
          <w:lang w:val="en-GB"/>
        </w:rPr>
        <w:t>Digital humanism</w:t>
      </w:r>
      <w:r w:rsidRPr="00B40ECC">
        <w:rPr>
          <w:szCs w:val="22"/>
          <w:lang w:val="en-GB"/>
        </w:rPr>
        <w:t xml:space="preserve"> (pp. 31 – 34). Springer. </w:t>
      </w:r>
      <w:hyperlink r:id="rId88" w:tgtFrame="_new" w:history="1">
        <w:r w:rsidRPr="00B40ECC">
          <w:rPr>
            <w:rStyle w:val="Hipervnculo"/>
            <w:color w:val="auto"/>
            <w:szCs w:val="22"/>
            <w:lang w:val="en-GB"/>
          </w:rPr>
          <w:t>https://doi.org/10.1007/978-3-031-12482-2_6</w:t>
        </w:r>
      </w:hyperlink>
      <w:r w:rsidRPr="00B40ECC">
        <w:rPr>
          <w:szCs w:val="22"/>
          <w:lang w:val="en-GB"/>
        </w:rPr>
        <w:t xml:space="preserve"> </w:t>
      </w:r>
    </w:p>
    <w:p w14:paraId="1BB370BA" w14:textId="77777777" w:rsidR="008717F0" w:rsidRPr="00B40ECC" w:rsidRDefault="008717F0" w:rsidP="00B40ECC">
      <w:pPr>
        <w:ind w:right="4"/>
        <w:rPr>
          <w:szCs w:val="22"/>
          <w:lang w:val="en-GB"/>
        </w:rPr>
      </w:pPr>
      <w:bookmarkStart w:id="120" w:name="bib33"/>
      <w:bookmarkEnd w:id="119"/>
    </w:p>
    <w:p w14:paraId="4DF85926" w14:textId="1F334563" w:rsidR="008717F0" w:rsidRPr="00B40ECC" w:rsidRDefault="008717F0" w:rsidP="00B40ECC">
      <w:pPr>
        <w:ind w:right="4"/>
        <w:rPr>
          <w:szCs w:val="22"/>
        </w:rPr>
      </w:pPr>
      <w:r w:rsidRPr="00B40ECC">
        <w:rPr>
          <w:szCs w:val="22"/>
          <w:lang w:val="en-GB"/>
        </w:rPr>
        <w:t>[</w:t>
      </w:r>
      <w:r w:rsidRPr="00B40ECC">
        <w:rPr>
          <w:szCs w:val="22"/>
          <w:lang w:val="en-GB"/>
        </w:rPr>
        <w:t>33</w:t>
      </w:r>
      <w:r w:rsidRPr="00B40ECC">
        <w:rPr>
          <w:szCs w:val="22"/>
          <w:lang w:val="en-GB"/>
        </w:rPr>
        <w:t xml:space="preserve">] Hunter Magazine. </w:t>
      </w:r>
      <w:r w:rsidRPr="00B40ECC">
        <w:rPr>
          <w:szCs w:val="22"/>
        </w:rPr>
        <w:t xml:space="preserve">(2024, 18 septiembre). Kant y la Ética Deontológica: El Deber como Principio Fundamental en la Filosofía Moral - Hunter Magazine. </w:t>
      </w:r>
      <w:r w:rsidRPr="00B40ECC">
        <w:rPr>
          <w:i/>
          <w:iCs/>
          <w:szCs w:val="22"/>
        </w:rPr>
        <w:t>Hunter Magazine - Noticias de actualidad y tendencias</w:t>
      </w:r>
      <w:r w:rsidRPr="00B40ECC">
        <w:rPr>
          <w:szCs w:val="22"/>
        </w:rPr>
        <w:t xml:space="preserve">. </w:t>
      </w:r>
      <w:hyperlink r:id="rId89" w:history="1">
        <w:r w:rsidRPr="00B40ECC">
          <w:rPr>
            <w:rStyle w:val="Hipervnculo"/>
            <w:color w:val="auto"/>
            <w:szCs w:val="22"/>
          </w:rPr>
          <w:t>https://www.huntermagazine.es/kant-y-la-etica-deontologica-el-deber-como-principio/7533/</w:t>
        </w:r>
      </w:hyperlink>
      <w:r w:rsidRPr="00B40ECC">
        <w:rPr>
          <w:szCs w:val="22"/>
        </w:rPr>
        <w:t xml:space="preserve"> </w:t>
      </w:r>
    </w:p>
    <w:bookmarkEnd w:id="120"/>
    <w:p w14:paraId="4B80EEE1" w14:textId="77777777" w:rsidR="008717F0" w:rsidRPr="00B40ECC" w:rsidRDefault="008717F0" w:rsidP="00B40ECC">
      <w:pPr>
        <w:ind w:right="4"/>
        <w:rPr>
          <w:szCs w:val="22"/>
        </w:rPr>
      </w:pPr>
    </w:p>
    <w:p w14:paraId="2C59130B" w14:textId="1EFB2EB4" w:rsidR="008717F0" w:rsidRPr="00B40ECC" w:rsidRDefault="008717F0" w:rsidP="00B40ECC">
      <w:pPr>
        <w:ind w:right="4"/>
        <w:rPr>
          <w:szCs w:val="22"/>
        </w:rPr>
      </w:pPr>
      <w:bookmarkStart w:id="121" w:name="bib34"/>
      <w:r w:rsidRPr="00B40ECC">
        <w:rPr>
          <w:szCs w:val="22"/>
        </w:rPr>
        <w:t>[</w:t>
      </w:r>
      <w:r w:rsidRPr="00B40ECC">
        <w:rPr>
          <w:szCs w:val="22"/>
        </w:rPr>
        <w:t>34</w:t>
      </w:r>
      <w:r w:rsidRPr="00B40ECC">
        <w:rPr>
          <w:szCs w:val="22"/>
        </w:rPr>
        <w:t xml:space="preserve">] Giraldo, L. F. G. (2021, 25 noviembre). </w:t>
      </w:r>
      <w:r w:rsidRPr="00B40ECC">
        <w:rPr>
          <w:i/>
          <w:iCs/>
          <w:szCs w:val="22"/>
        </w:rPr>
        <w:t>La virtud aristotélica como camino de excelencia humana y las acciones para alcanzarla - Almudi.org</w:t>
      </w:r>
      <w:r w:rsidRPr="00B40ECC">
        <w:rPr>
          <w:szCs w:val="22"/>
        </w:rPr>
        <w:t>. </w:t>
      </w:r>
      <w:hyperlink r:id="rId90" w:history="1">
        <w:r w:rsidRPr="00B40ECC">
          <w:rPr>
            <w:rStyle w:val="Hipervnculo"/>
            <w:color w:val="auto"/>
            <w:szCs w:val="22"/>
          </w:rPr>
          <w:t>https://www.almudi.org/articulos/15898-la-virtud-aristotelica-como-camino-deexcelencia-humana-y-las-acciones-para alcanzarla</w:t>
        </w:r>
      </w:hyperlink>
      <w:r w:rsidRPr="00B40ECC">
        <w:rPr>
          <w:szCs w:val="22"/>
        </w:rPr>
        <w:t xml:space="preserve"> </w:t>
      </w:r>
    </w:p>
    <w:bookmarkEnd w:id="121"/>
    <w:p w14:paraId="7DAE4C67" w14:textId="77777777" w:rsidR="008717F0" w:rsidRPr="00B40ECC" w:rsidRDefault="008717F0" w:rsidP="00B40ECC">
      <w:pPr>
        <w:ind w:right="4"/>
        <w:rPr>
          <w:szCs w:val="22"/>
        </w:rPr>
      </w:pPr>
    </w:p>
    <w:p w14:paraId="753DCE6F" w14:textId="09C467E9" w:rsidR="008717F0" w:rsidRPr="00B40ECC" w:rsidRDefault="008717F0" w:rsidP="00B40ECC">
      <w:pPr>
        <w:rPr>
          <w:bCs/>
          <w:szCs w:val="22"/>
        </w:rPr>
      </w:pPr>
      <w:bookmarkStart w:id="122" w:name="bib35"/>
      <w:r w:rsidRPr="00B40ECC">
        <w:rPr>
          <w:bCs/>
          <w:szCs w:val="22"/>
        </w:rPr>
        <w:t>[</w:t>
      </w:r>
      <w:r w:rsidRPr="00B40ECC">
        <w:rPr>
          <w:bCs/>
          <w:szCs w:val="22"/>
        </w:rPr>
        <w:t>35</w:t>
      </w:r>
      <w:r w:rsidRPr="00B40ECC">
        <w:rPr>
          <w:bCs/>
          <w:szCs w:val="22"/>
        </w:rPr>
        <w:t xml:space="preserve">] Adela, C. O. (2019). </w:t>
      </w:r>
      <w:r w:rsidRPr="00B40ECC">
        <w:rPr>
          <w:bCs/>
          <w:i/>
          <w:iCs/>
          <w:szCs w:val="22"/>
        </w:rPr>
        <w:t>Ética de la inteligencia artificial</w:t>
      </w:r>
      <w:r w:rsidRPr="00B40ECC">
        <w:rPr>
          <w:bCs/>
          <w:szCs w:val="22"/>
        </w:rPr>
        <w:t>. </w:t>
      </w:r>
      <w:hyperlink r:id="rId91" w:history="1">
        <w:r w:rsidRPr="00B40ECC">
          <w:rPr>
            <w:rStyle w:val="Hipervnculo"/>
            <w:bCs/>
            <w:color w:val="auto"/>
            <w:szCs w:val="22"/>
          </w:rPr>
          <w:t>https://www.boe.es/biblioteca_juridica/anuarios_derecho/articulo.php?id=ANU-M-2019-10037900394</w:t>
        </w:r>
      </w:hyperlink>
      <w:r w:rsidRPr="00B40ECC">
        <w:rPr>
          <w:bCs/>
          <w:szCs w:val="22"/>
        </w:rPr>
        <w:t xml:space="preserve"> </w:t>
      </w:r>
    </w:p>
    <w:bookmarkEnd w:id="122"/>
    <w:p w14:paraId="20E36FCA" w14:textId="77777777" w:rsidR="008717F0" w:rsidRPr="00B40ECC" w:rsidRDefault="008717F0" w:rsidP="00B40ECC">
      <w:pPr>
        <w:rPr>
          <w:bCs/>
          <w:szCs w:val="22"/>
        </w:rPr>
      </w:pPr>
    </w:p>
    <w:p w14:paraId="68B7363A" w14:textId="3DEB9F6D" w:rsidR="008717F0" w:rsidRPr="00B40ECC" w:rsidRDefault="008717F0" w:rsidP="00B40ECC">
      <w:pPr>
        <w:rPr>
          <w:rStyle w:val="Hipervnculo"/>
          <w:bCs/>
          <w:color w:val="auto"/>
          <w:szCs w:val="22"/>
        </w:rPr>
      </w:pPr>
      <w:bookmarkStart w:id="123" w:name="bib36"/>
      <w:r w:rsidRPr="00B40ECC">
        <w:rPr>
          <w:bCs/>
          <w:szCs w:val="22"/>
          <w:lang w:val="en-GB"/>
        </w:rPr>
        <w:t>[</w:t>
      </w:r>
      <w:r w:rsidRPr="00B40ECC">
        <w:rPr>
          <w:bCs/>
          <w:szCs w:val="22"/>
          <w:lang w:val="en-GB"/>
        </w:rPr>
        <w:t>36</w:t>
      </w:r>
      <w:r w:rsidRPr="00B40ECC">
        <w:rPr>
          <w:bCs/>
          <w:szCs w:val="22"/>
          <w:lang w:val="en-GB"/>
        </w:rPr>
        <w:t xml:space="preserve">] World Economic Forum. (2024, octubre 8). </w:t>
      </w:r>
      <w:r w:rsidRPr="00B40ECC">
        <w:rPr>
          <w:bCs/>
          <w:i/>
          <w:iCs/>
          <w:szCs w:val="22"/>
          <w:lang w:val="en-GB"/>
        </w:rPr>
        <w:t>AI value alignment: Guiding artificial intelligence towards shared human goals</w:t>
      </w:r>
      <w:r w:rsidRPr="00B40ECC">
        <w:rPr>
          <w:bCs/>
          <w:szCs w:val="22"/>
          <w:lang w:val="en-GB"/>
        </w:rPr>
        <w:t xml:space="preserve">. </w:t>
      </w:r>
      <w:hyperlink r:id="rId92" w:history="1">
        <w:r w:rsidRPr="00B40ECC">
          <w:rPr>
            <w:rStyle w:val="Hipervnculo"/>
            <w:bCs/>
            <w:color w:val="auto"/>
            <w:szCs w:val="22"/>
          </w:rPr>
          <w:t>https://www.weforum.org/publications/ai-value-alignment-guiding-artificial-intelligence-towards-shared-human-goals</w:t>
        </w:r>
      </w:hyperlink>
    </w:p>
    <w:bookmarkEnd w:id="123"/>
    <w:p w14:paraId="1B38E2E4" w14:textId="77777777" w:rsidR="00B40ECC" w:rsidRPr="00B40ECC" w:rsidRDefault="00B40ECC" w:rsidP="00B40ECC">
      <w:pPr>
        <w:rPr>
          <w:rStyle w:val="Hipervnculo"/>
          <w:bCs/>
          <w:color w:val="auto"/>
          <w:szCs w:val="22"/>
        </w:rPr>
      </w:pPr>
    </w:p>
    <w:p w14:paraId="04595156" w14:textId="4A1B5F70" w:rsidR="002E6AF8" w:rsidRPr="00B40ECC" w:rsidRDefault="002E6AF8" w:rsidP="00B40ECC">
      <w:pPr>
        <w:rPr>
          <w:bCs/>
          <w:szCs w:val="22"/>
          <w:lang w:val="en-GB"/>
        </w:rPr>
      </w:pPr>
      <w:bookmarkStart w:id="124" w:name="bib37"/>
      <w:r w:rsidRPr="00B40ECC">
        <w:rPr>
          <w:bCs/>
          <w:szCs w:val="22"/>
          <w:lang w:val="en-GB"/>
        </w:rPr>
        <w:t>[</w:t>
      </w:r>
      <w:r w:rsidRPr="00B40ECC">
        <w:rPr>
          <w:bCs/>
          <w:szCs w:val="22"/>
          <w:lang w:val="en-GB"/>
        </w:rPr>
        <w:t>37</w:t>
      </w:r>
      <w:r w:rsidRPr="00B40ECC">
        <w:rPr>
          <w:bCs/>
          <w:szCs w:val="22"/>
          <w:lang w:val="en-GB"/>
        </w:rPr>
        <w:t xml:space="preserve">] Afroogh, S., Akbari, A., Malone, E., Kargar, M., &amp; Alambeigi, H. (2024). Trust in AI: progress, challenges, and future directions. </w:t>
      </w:r>
      <w:r w:rsidRPr="00B40ECC">
        <w:rPr>
          <w:bCs/>
          <w:i/>
          <w:iCs/>
          <w:szCs w:val="22"/>
          <w:lang w:val="en-GB"/>
        </w:rPr>
        <w:t>Humanities And Social Sciences Communications</w:t>
      </w:r>
      <w:r w:rsidRPr="00B40ECC">
        <w:rPr>
          <w:bCs/>
          <w:szCs w:val="22"/>
          <w:lang w:val="en-GB"/>
        </w:rPr>
        <w:t>, </w:t>
      </w:r>
      <w:r w:rsidRPr="00B40ECC">
        <w:rPr>
          <w:bCs/>
          <w:i/>
          <w:iCs/>
          <w:szCs w:val="22"/>
          <w:lang w:val="en-GB"/>
        </w:rPr>
        <w:t>11</w:t>
      </w:r>
      <w:r w:rsidRPr="00B40ECC">
        <w:rPr>
          <w:bCs/>
          <w:szCs w:val="22"/>
          <w:lang w:val="en-GB"/>
        </w:rPr>
        <w:t>(1). </w:t>
      </w:r>
      <w:hyperlink r:id="rId93" w:history="1">
        <w:r w:rsidRPr="00B40ECC">
          <w:rPr>
            <w:rStyle w:val="Hipervnculo"/>
            <w:bCs/>
            <w:color w:val="auto"/>
            <w:szCs w:val="22"/>
            <w:lang w:val="en-GB"/>
          </w:rPr>
          <w:t>https://doi.org/10.1057/s41599-024-04044-8</w:t>
        </w:r>
      </w:hyperlink>
      <w:r w:rsidRPr="00B40ECC">
        <w:rPr>
          <w:bCs/>
          <w:szCs w:val="22"/>
          <w:lang w:val="en-GB"/>
        </w:rPr>
        <w:t xml:space="preserve"> </w:t>
      </w:r>
    </w:p>
    <w:bookmarkEnd w:id="124"/>
    <w:p w14:paraId="168EB5B6" w14:textId="77777777" w:rsidR="002E6AF8" w:rsidRPr="00B40ECC" w:rsidRDefault="002E6AF8" w:rsidP="00B40ECC">
      <w:pPr>
        <w:rPr>
          <w:bCs/>
          <w:szCs w:val="22"/>
          <w:lang w:val="en-GB"/>
        </w:rPr>
      </w:pPr>
    </w:p>
    <w:p w14:paraId="57A91B3E" w14:textId="717469DB" w:rsidR="002E6AF8" w:rsidRPr="00B40ECC" w:rsidRDefault="002E6AF8" w:rsidP="00B40ECC">
      <w:pPr>
        <w:rPr>
          <w:bCs/>
          <w:szCs w:val="22"/>
        </w:rPr>
      </w:pPr>
      <w:bookmarkStart w:id="125" w:name="bib38"/>
      <w:r w:rsidRPr="00B40ECC">
        <w:rPr>
          <w:bCs/>
          <w:szCs w:val="22"/>
          <w:lang w:val="en-GB"/>
        </w:rPr>
        <w:t>[</w:t>
      </w:r>
      <w:r w:rsidRPr="00B40ECC">
        <w:rPr>
          <w:bCs/>
          <w:szCs w:val="22"/>
          <w:lang w:val="en-GB"/>
        </w:rPr>
        <w:t>38</w:t>
      </w:r>
      <w:r w:rsidRPr="00B40ECC">
        <w:rPr>
          <w:bCs/>
          <w:szCs w:val="22"/>
          <w:lang w:val="en-GB"/>
        </w:rPr>
        <w:t xml:space="preserve">] Ou, M., Zheng, H., Zeng, Y., &amp; Hansen, P. (2024). </w:t>
      </w:r>
      <w:r w:rsidRPr="00B40ECC">
        <w:rPr>
          <w:bCs/>
          <w:i/>
          <w:iCs/>
          <w:szCs w:val="22"/>
          <w:lang w:val="en-GB"/>
        </w:rPr>
        <w:t>Trust it or not: Understanding users’ motivations and strategies for assessing the credibility of AI-generated information</w:t>
      </w:r>
      <w:r w:rsidRPr="00B40ECC">
        <w:rPr>
          <w:bCs/>
          <w:szCs w:val="22"/>
          <w:lang w:val="en-GB"/>
        </w:rPr>
        <w:t xml:space="preserve">. </w:t>
      </w:r>
      <w:r w:rsidRPr="00B40ECC">
        <w:rPr>
          <w:bCs/>
          <w:i/>
          <w:iCs/>
          <w:szCs w:val="22"/>
        </w:rPr>
        <w:t>New Media &amp; Society</w:t>
      </w:r>
      <w:r w:rsidRPr="00B40ECC">
        <w:rPr>
          <w:bCs/>
          <w:szCs w:val="22"/>
        </w:rPr>
        <w:t xml:space="preserve">. </w:t>
      </w:r>
      <w:hyperlink r:id="rId94" w:tgtFrame="_new" w:history="1">
        <w:r w:rsidRPr="00B40ECC">
          <w:rPr>
            <w:rStyle w:val="Hipervnculo"/>
            <w:bCs/>
            <w:color w:val="auto"/>
            <w:szCs w:val="22"/>
          </w:rPr>
          <w:t>https://doi.org/10.1177/14614448241293154</w:t>
        </w:r>
      </w:hyperlink>
    </w:p>
    <w:bookmarkEnd w:id="125"/>
    <w:p w14:paraId="71920A02" w14:textId="1A0DE1A2" w:rsidR="002E6AF8" w:rsidRPr="00B40ECC" w:rsidRDefault="002E6AF8" w:rsidP="00B40ECC">
      <w:pPr>
        <w:rPr>
          <w:bCs/>
          <w:szCs w:val="22"/>
          <w:lang w:val="en-GB"/>
        </w:rPr>
      </w:pPr>
    </w:p>
    <w:p w14:paraId="0A96F0A8" w14:textId="3F05BF49" w:rsidR="002E6AF8" w:rsidRPr="00B40ECC" w:rsidRDefault="002E6AF8" w:rsidP="00B40ECC">
      <w:pPr>
        <w:rPr>
          <w:bCs/>
          <w:szCs w:val="22"/>
          <w:lang w:val="en-GB"/>
        </w:rPr>
      </w:pPr>
      <w:bookmarkStart w:id="126" w:name="bib39"/>
      <w:r w:rsidRPr="00B40ECC">
        <w:rPr>
          <w:bCs/>
          <w:szCs w:val="22"/>
          <w:lang w:val="en-GB"/>
        </w:rPr>
        <w:t>[</w:t>
      </w:r>
      <w:r w:rsidRPr="00B40ECC">
        <w:rPr>
          <w:bCs/>
          <w:szCs w:val="22"/>
          <w:lang w:val="en-GB"/>
        </w:rPr>
        <w:t>39</w:t>
      </w:r>
      <w:r w:rsidRPr="00B40ECC">
        <w:rPr>
          <w:bCs/>
          <w:szCs w:val="22"/>
          <w:lang w:val="en-GB"/>
        </w:rPr>
        <w:t xml:space="preserve">] Ryan, M. (2020). In AI We Trust: Ethics, Artificial Intelligence, and Reliability. </w:t>
      </w:r>
      <w:r w:rsidRPr="00B40ECC">
        <w:rPr>
          <w:bCs/>
          <w:i/>
          <w:iCs/>
          <w:szCs w:val="22"/>
          <w:lang w:val="en-GB"/>
        </w:rPr>
        <w:t>Science And Engineering Ethics</w:t>
      </w:r>
      <w:r w:rsidRPr="00B40ECC">
        <w:rPr>
          <w:bCs/>
          <w:szCs w:val="22"/>
          <w:lang w:val="en-GB"/>
        </w:rPr>
        <w:t xml:space="preserve">, </w:t>
      </w:r>
      <w:r w:rsidRPr="00B40ECC">
        <w:rPr>
          <w:bCs/>
          <w:i/>
          <w:iCs/>
          <w:szCs w:val="22"/>
          <w:lang w:val="en-GB"/>
        </w:rPr>
        <w:t>26</w:t>
      </w:r>
      <w:r w:rsidRPr="00B40ECC">
        <w:rPr>
          <w:bCs/>
          <w:szCs w:val="22"/>
          <w:lang w:val="en-GB"/>
        </w:rPr>
        <w:t xml:space="preserve">(5), 2749-2767. </w:t>
      </w:r>
      <w:hyperlink r:id="rId95" w:history="1">
        <w:r w:rsidRPr="00B40ECC">
          <w:rPr>
            <w:rStyle w:val="Hipervnculo"/>
            <w:bCs/>
            <w:color w:val="auto"/>
            <w:szCs w:val="22"/>
            <w:lang w:val="en-GB"/>
          </w:rPr>
          <w:t>https://doi.org/10.1007/s11948-020-00228-y</w:t>
        </w:r>
      </w:hyperlink>
      <w:r w:rsidRPr="00B40ECC">
        <w:rPr>
          <w:bCs/>
          <w:szCs w:val="22"/>
          <w:lang w:val="en-GB"/>
        </w:rPr>
        <w:t xml:space="preserve"> </w:t>
      </w:r>
    </w:p>
    <w:bookmarkEnd w:id="126"/>
    <w:p w14:paraId="5B9B0F4F" w14:textId="77777777" w:rsidR="002E6AF8" w:rsidRPr="00B40ECC" w:rsidRDefault="002E6AF8" w:rsidP="00B40ECC">
      <w:pPr>
        <w:rPr>
          <w:bCs/>
          <w:szCs w:val="22"/>
          <w:lang w:val="en-GB"/>
        </w:rPr>
      </w:pPr>
    </w:p>
    <w:p w14:paraId="66A71EF7" w14:textId="2BAC5AA3" w:rsidR="002E6AF8" w:rsidRPr="00B40ECC" w:rsidRDefault="002E6AF8" w:rsidP="00B40ECC">
      <w:pPr>
        <w:rPr>
          <w:bCs/>
          <w:szCs w:val="22"/>
          <w:lang w:val="en-GB"/>
        </w:rPr>
      </w:pPr>
      <w:bookmarkStart w:id="127" w:name="bib40"/>
      <w:r w:rsidRPr="00B40ECC">
        <w:rPr>
          <w:bCs/>
          <w:szCs w:val="22"/>
          <w:lang w:val="en-GB"/>
        </w:rPr>
        <w:t>[</w:t>
      </w:r>
      <w:r w:rsidRPr="00B40ECC">
        <w:rPr>
          <w:bCs/>
          <w:szCs w:val="22"/>
          <w:lang w:val="en-GB"/>
        </w:rPr>
        <w:t>40</w:t>
      </w:r>
      <w:r w:rsidRPr="00B40ECC">
        <w:rPr>
          <w:bCs/>
          <w:szCs w:val="22"/>
          <w:lang w:val="en-GB"/>
        </w:rPr>
        <w:t xml:space="preserve">] Afroogh, S., Akbari, A., Malone, E., Kargar, M., &amp; Alambeigi, H. (2024b). Trust in AI: progress, challenges, and future directions. </w:t>
      </w:r>
      <w:r w:rsidRPr="00B40ECC">
        <w:rPr>
          <w:bCs/>
          <w:i/>
          <w:iCs/>
          <w:szCs w:val="22"/>
          <w:lang w:val="en-GB"/>
        </w:rPr>
        <w:t>Humanities And Social Sciences Communications</w:t>
      </w:r>
      <w:r w:rsidRPr="00B40ECC">
        <w:rPr>
          <w:bCs/>
          <w:szCs w:val="22"/>
          <w:lang w:val="en-GB"/>
        </w:rPr>
        <w:t xml:space="preserve">, </w:t>
      </w:r>
      <w:r w:rsidRPr="00B40ECC">
        <w:rPr>
          <w:bCs/>
          <w:i/>
          <w:iCs/>
          <w:szCs w:val="22"/>
          <w:lang w:val="en-GB"/>
        </w:rPr>
        <w:t>11</w:t>
      </w:r>
      <w:r w:rsidRPr="00B40ECC">
        <w:rPr>
          <w:bCs/>
          <w:szCs w:val="22"/>
          <w:lang w:val="en-GB"/>
        </w:rPr>
        <w:t xml:space="preserve">(1). </w:t>
      </w:r>
      <w:hyperlink r:id="rId96" w:history="1">
        <w:r w:rsidRPr="00B40ECC">
          <w:rPr>
            <w:rStyle w:val="Hipervnculo"/>
            <w:bCs/>
            <w:color w:val="auto"/>
            <w:szCs w:val="22"/>
            <w:lang w:val="en-GB"/>
          </w:rPr>
          <w:t>https://doi.org/10.1057/s41599-024-04044-8</w:t>
        </w:r>
      </w:hyperlink>
      <w:r w:rsidRPr="00B40ECC">
        <w:rPr>
          <w:bCs/>
          <w:szCs w:val="22"/>
          <w:lang w:val="en-GB"/>
        </w:rPr>
        <w:t xml:space="preserve"> </w:t>
      </w:r>
    </w:p>
    <w:bookmarkEnd w:id="127"/>
    <w:p w14:paraId="64C3A0ED" w14:textId="200A63CC" w:rsidR="002E6AF8" w:rsidRPr="00B40ECC" w:rsidRDefault="002E6AF8" w:rsidP="00B40ECC">
      <w:pPr>
        <w:rPr>
          <w:bCs/>
          <w:szCs w:val="22"/>
        </w:rPr>
      </w:pPr>
    </w:p>
    <w:p w14:paraId="400186DA" w14:textId="2EC0492A" w:rsidR="002E6AF8" w:rsidRPr="00B40ECC" w:rsidRDefault="002E6AF8" w:rsidP="00B40ECC">
      <w:pPr>
        <w:rPr>
          <w:bCs/>
          <w:szCs w:val="22"/>
        </w:rPr>
      </w:pPr>
      <w:bookmarkStart w:id="128" w:name="bib41"/>
      <w:r w:rsidRPr="00B40ECC">
        <w:rPr>
          <w:bCs/>
          <w:szCs w:val="22"/>
        </w:rPr>
        <w:t>[</w:t>
      </w:r>
      <w:r w:rsidRPr="00B40ECC">
        <w:rPr>
          <w:bCs/>
          <w:szCs w:val="22"/>
        </w:rPr>
        <w:t>41</w:t>
      </w:r>
      <w:r w:rsidRPr="00B40ECC">
        <w:rPr>
          <w:bCs/>
          <w:szCs w:val="22"/>
        </w:rPr>
        <w:t xml:space="preserve">] </w:t>
      </w:r>
      <w:r w:rsidRPr="00B40ECC">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 (2024b, febrero 6)</w:t>
      </w:r>
      <w:r w:rsidRPr="00B40ECC">
        <w:rPr>
          <w:bCs/>
          <w:szCs w:val="22"/>
        </w:rPr>
        <w:t>.</w:t>
      </w:r>
      <w:r w:rsidR="00B40ECC" w:rsidRPr="00B40ECC">
        <w:rPr>
          <w:bCs/>
          <w:szCs w:val="22"/>
        </w:rPr>
        <w:t> </w:t>
      </w:r>
      <w:hyperlink r:id="rId97" w:history="1">
        <w:r w:rsidR="00B40ECC" w:rsidRPr="00B40ECC">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B40ECC">
        <w:rPr>
          <w:bCs/>
          <w:szCs w:val="22"/>
        </w:rPr>
        <w:t xml:space="preserve"> </w:t>
      </w:r>
    </w:p>
    <w:bookmarkEnd w:id="128"/>
    <w:p w14:paraId="159F4279" w14:textId="77777777" w:rsidR="002E6AF8" w:rsidRPr="00B40ECC" w:rsidRDefault="002E6AF8" w:rsidP="00B40ECC">
      <w:pPr>
        <w:rPr>
          <w:bCs/>
          <w:szCs w:val="22"/>
        </w:rPr>
      </w:pPr>
    </w:p>
    <w:p w14:paraId="19C5D74E" w14:textId="777A7950" w:rsidR="002E6AF8" w:rsidRPr="00B40ECC" w:rsidRDefault="002E6AF8" w:rsidP="00B40ECC">
      <w:pPr>
        <w:rPr>
          <w:bCs/>
          <w:szCs w:val="22"/>
          <w:lang w:val="en-GB"/>
        </w:rPr>
      </w:pPr>
      <w:bookmarkStart w:id="129" w:name="bib42"/>
      <w:r w:rsidRPr="00B40ECC">
        <w:rPr>
          <w:bCs/>
          <w:szCs w:val="22"/>
          <w:lang w:val="en-GB"/>
        </w:rPr>
        <w:t>[</w:t>
      </w:r>
      <w:r w:rsidRPr="00B40ECC">
        <w:rPr>
          <w:bCs/>
          <w:szCs w:val="22"/>
          <w:lang w:val="en-GB"/>
        </w:rPr>
        <w:t>42</w:t>
      </w:r>
      <w:r w:rsidRPr="00B40ECC">
        <w:rPr>
          <w:bCs/>
          <w:szCs w:val="22"/>
          <w:lang w:val="en-GB"/>
        </w:rPr>
        <w:t xml:space="preserve">] Gillespie, N., Lockey, S., Ward, T., Macdade, A., &amp; Hassed, G. (2025). </w:t>
      </w:r>
      <w:r w:rsidRPr="00B40ECC">
        <w:rPr>
          <w:bCs/>
          <w:i/>
          <w:iCs/>
          <w:szCs w:val="22"/>
          <w:lang w:val="en-GB"/>
        </w:rPr>
        <w:t>Trust, attitudes and use of artificial intelligence: A global study 2025</w:t>
      </w:r>
      <w:r w:rsidRPr="00B40ECC">
        <w:rPr>
          <w:bCs/>
          <w:szCs w:val="22"/>
          <w:lang w:val="en-GB"/>
        </w:rPr>
        <w:t xml:space="preserve">. The University of Melbourne &amp; KPMG. </w:t>
      </w:r>
      <w:hyperlink r:id="rId98" w:tgtFrame="_new" w:history="1">
        <w:r w:rsidRPr="00B40ECC">
          <w:rPr>
            <w:rStyle w:val="Hipervnculo"/>
            <w:bCs/>
            <w:color w:val="auto"/>
            <w:szCs w:val="22"/>
            <w:lang w:val="en-GB"/>
          </w:rPr>
          <w:t>https://doi.org/10.26188/28822919.v1</w:t>
        </w:r>
      </w:hyperlink>
      <w:r w:rsidRPr="00B40ECC">
        <w:rPr>
          <w:bCs/>
          <w:szCs w:val="22"/>
          <w:lang w:val="en-GB"/>
        </w:rPr>
        <w:t xml:space="preserve"> </w:t>
      </w:r>
    </w:p>
    <w:bookmarkEnd w:id="129"/>
    <w:p w14:paraId="55E1796A" w14:textId="77777777" w:rsidR="002E6AF8" w:rsidRPr="00B40ECC" w:rsidRDefault="002E6AF8" w:rsidP="00B40ECC">
      <w:pPr>
        <w:rPr>
          <w:bCs/>
          <w:szCs w:val="22"/>
          <w:lang w:val="en-GB"/>
        </w:rPr>
      </w:pPr>
    </w:p>
    <w:p w14:paraId="45FBCC8C" w14:textId="303258EE" w:rsidR="002E6AF8" w:rsidRPr="00B40ECC" w:rsidRDefault="002E6AF8" w:rsidP="00B40ECC">
      <w:pPr>
        <w:rPr>
          <w:rStyle w:val="Hipervnculo"/>
          <w:bCs/>
          <w:color w:val="auto"/>
          <w:szCs w:val="22"/>
        </w:rPr>
      </w:pPr>
      <w:bookmarkStart w:id="130" w:name="bib43"/>
      <w:r w:rsidRPr="00B40ECC">
        <w:rPr>
          <w:bCs/>
          <w:szCs w:val="22"/>
          <w:lang w:val="en-GB"/>
        </w:rPr>
        <w:t>[</w:t>
      </w:r>
      <w:r w:rsidRPr="00B40ECC">
        <w:rPr>
          <w:bCs/>
          <w:szCs w:val="22"/>
          <w:lang w:val="en-GB"/>
        </w:rPr>
        <w:t>43</w:t>
      </w:r>
      <w:r w:rsidRPr="00B40ECC">
        <w:rPr>
          <w:bCs/>
          <w:szCs w:val="22"/>
          <w:lang w:val="en-GB"/>
        </w:rPr>
        <w:t xml:space="preserve">] </w:t>
      </w:r>
      <w:r w:rsidRPr="00B40ECC">
        <w:rPr>
          <w:b/>
          <w:bCs/>
          <w:szCs w:val="22"/>
          <w:lang w:val="en-GB"/>
        </w:rPr>
        <w:t>KPMG España.</w:t>
      </w:r>
      <w:r w:rsidRPr="00B40ECC">
        <w:rPr>
          <w:bCs/>
          <w:szCs w:val="22"/>
          <w:lang w:val="en-GB"/>
        </w:rPr>
        <w:t xml:space="preserve"> </w:t>
      </w:r>
      <w:r w:rsidRPr="00B40ECC">
        <w:rPr>
          <w:bCs/>
          <w:szCs w:val="22"/>
        </w:rPr>
        <w:t xml:space="preserve">(2025). </w:t>
      </w:r>
      <w:r w:rsidRPr="00B40ECC">
        <w:rPr>
          <w:bCs/>
          <w:i/>
          <w:iCs/>
          <w:szCs w:val="22"/>
        </w:rPr>
        <w:t>Confianza, actitudes y uso de la inteligencia artificial en España</w:t>
      </w:r>
      <w:r w:rsidRPr="00B40ECC">
        <w:rPr>
          <w:bCs/>
          <w:szCs w:val="22"/>
        </w:rPr>
        <w:t>. </w:t>
      </w:r>
      <w:hyperlink r:id="rId99" w:tgtFrame="_new" w:history="1">
        <w:r w:rsidRPr="00B40ECC">
          <w:rPr>
            <w:rStyle w:val="Hipervnculo"/>
            <w:bCs/>
            <w:color w:val="auto"/>
            <w:szCs w:val="22"/>
          </w:rPr>
          <w:t>https://assets.kpmg.com/content/dam/kpmgsites/es/pdf/2025/05/trust-attitudes-and-use-of-ai-espana.pdf</w:t>
        </w:r>
      </w:hyperlink>
    </w:p>
    <w:bookmarkEnd w:id="130"/>
    <w:p w14:paraId="2BB2C5C1" w14:textId="77777777" w:rsidR="002E6AF8" w:rsidRPr="00B40ECC" w:rsidRDefault="002E6AF8" w:rsidP="00B40ECC">
      <w:pPr>
        <w:rPr>
          <w:bCs/>
          <w:szCs w:val="22"/>
        </w:rPr>
      </w:pPr>
    </w:p>
    <w:p w14:paraId="2C27E761" w14:textId="6D108C39" w:rsidR="002E6AF8" w:rsidRPr="00B40ECC" w:rsidRDefault="002E6AF8" w:rsidP="00B40ECC">
      <w:pPr>
        <w:ind w:right="4"/>
        <w:rPr>
          <w:szCs w:val="22"/>
          <w:lang w:val="en-GB"/>
        </w:rPr>
      </w:pPr>
      <w:bookmarkStart w:id="131" w:name="bib44"/>
      <w:r w:rsidRPr="00B40ECC">
        <w:rPr>
          <w:szCs w:val="22"/>
          <w:lang w:val="en-GB"/>
        </w:rPr>
        <w:t>[</w:t>
      </w:r>
      <w:r w:rsidRPr="00B40ECC">
        <w:rPr>
          <w:szCs w:val="22"/>
          <w:lang w:val="en-GB"/>
        </w:rPr>
        <w:t>44</w:t>
      </w:r>
      <w:r w:rsidRPr="00B40ECC">
        <w:rPr>
          <w:szCs w:val="22"/>
          <w:lang w:val="en-GB"/>
        </w:rPr>
        <w:t>]</w:t>
      </w:r>
      <w:r w:rsidRPr="00B40ECC">
        <w:rPr>
          <w:i/>
          <w:iCs/>
          <w:szCs w:val="22"/>
          <w:lang w:val="en-GB"/>
        </w:rPr>
        <w:t> Streamlit • Streamlit</w:t>
      </w:r>
      <w:r w:rsidRPr="00B40ECC">
        <w:rPr>
          <w:szCs w:val="22"/>
          <w:lang w:val="en-GB"/>
        </w:rPr>
        <w:t>. (n.d.). </w:t>
      </w:r>
      <w:hyperlink r:id="rId100" w:history="1">
        <w:r w:rsidRPr="00B40ECC">
          <w:rPr>
            <w:rStyle w:val="Hipervnculo"/>
            <w:color w:val="auto"/>
            <w:szCs w:val="22"/>
            <w:lang w:val="en-GB"/>
          </w:rPr>
          <w:t>https://streamlit.io/</w:t>
        </w:r>
      </w:hyperlink>
      <w:r w:rsidRPr="00B40ECC">
        <w:rPr>
          <w:rStyle w:val="Hipervnculo"/>
          <w:color w:val="auto"/>
          <w:szCs w:val="22"/>
          <w:lang w:val="en-GB"/>
        </w:rPr>
        <w:t xml:space="preserve"> </w:t>
      </w:r>
      <w:r w:rsidRPr="00B40ECC">
        <w:rPr>
          <w:szCs w:val="22"/>
          <w:lang w:val="en-GB"/>
        </w:rPr>
        <w:t xml:space="preserve"> </w:t>
      </w:r>
    </w:p>
    <w:bookmarkEnd w:id="131"/>
    <w:p w14:paraId="6A4D33A8" w14:textId="77777777" w:rsidR="00B40ECC" w:rsidRPr="00B40ECC" w:rsidRDefault="00B40ECC" w:rsidP="00B40ECC">
      <w:pPr>
        <w:ind w:right="4"/>
        <w:rPr>
          <w:szCs w:val="22"/>
          <w:lang w:val="en-GB"/>
        </w:rPr>
      </w:pPr>
    </w:p>
    <w:p w14:paraId="11E438A7" w14:textId="42598480" w:rsidR="002E6AF8" w:rsidRPr="00B40ECC" w:rsidRDefault="002E6AF8" w:rsidP="00B40ECC">
      <w:pPr>
        <w:ind w:right="4"/>
        <w:rPr>
          <w:szCs w:val="22"/>
          <w:lang w:val="en-GB"/>
        </w:rPr>
      </w:pPr>
      <w:bookmarkStart w:id="132" w:name="bib45"/>
      <w:r w:rsidRPr="00B40ECC">
        <w:rPr>
          <w:szCs w:val="22"/>
          <w:lang w:val="en-GB"/>
        </w:rPr>
        <w:t>[</w:t>
      </w:r>
      <w:r w:rsidRPr="00B40ECC">
        <w:rPr>
          <w:szCs w:val="22"/>
          <w:lang w:val="en-GB"/>
        </w:rPr>
        <w:t>45</w:t>
      </w:r>
      <w:r w:rsidRPr="00B40ECC">
        <w:rPr>
          <w:szCs w:val="22"/>
          <w:lang w:val="en-GB"/>
        </w:rPr>
        <w:t xml:space="preserve">] Jansen, P. (2022, 3 junio). </w:t>
      </w:r>
      <w:r w:rsidRPr="00B40ECC">
        <w:rPr>
          <w:i/>
          <w:iCs/>
          <w:szCs w:val="22"/>
          <w:lang w:val="en-GB"/>
        </w:rPr>
        <w:t>TIOBE Index - TIOBE</w:t>
      </w:r>
      <w:r w:rsidRPr="00B40ECC">
        <w:rPr>
          <w:szCs w:val="22"/>
          <w:lang w:val="en-GB"/>
        </w:rPr>
        <w:t xml:space="preserve">. TIOBE. </w:t>
      </w:r>
      <w:hyperlink r:id="rId101" w:history="1">
        <w:r w:rsidRPr="00B40ECC">
          <w:rPr>
            <w:rStyle w:val="Hipervnculo"/>
            <w:color w:val="auto"/>
            <w:szCs w:val="22"/>
            <w:lang w:val="en-GB"/>
          </w:rPr>
          <w:t>https://www.tiobe.com/tiobe-index/</w:t>
        </w:r>
      </w:hyperlink>
      <w:r w:rsidRPr="00B40ECC">
        <w:rPr>
          <w:szCs w:val="22"/>
          <w:lang w:val="en-GB"/>
        </w:rPr>
        <w:t xml:space="preserve"> </w:t>
      </w:r>
    </w:p>
    <w:bookmarkEnd w:id="132"/>
    <w:p w14:paraId="6072F53E" w14:textId="77777777" w:rsidR="002E6AF8" w:rsidRPr="00B40ECC" w:rsidRDefault="002E6AF8" w:rsidP="00B40ECC">
      <w:pPr>
        <w:ind w:right="4"/>
        <w:rPr>
          <w:szCs w:val="22"/>
          <w:lang w:val="en-GB"/>
        </w:rPr>
      </w:pPr>
    </w:p>
    <w:p w14:paraId="7B5E0BEC" w14:textId="79B74AA7" w:rsidR="002E6AF8" w:rsidRPr="00B40ECC" w:rsidRDefault="002E6AF8" w:rsidP="00B40ECC">
      <w:pPr>
        <w:ind w:right="4"/>
        <w:rPr>
          <w:szCs w:val="22"/>
          <w:lang w:val="en-GB"/>
        </w:rPr>
      </w:pPr>
      <w:bookmarkStart w:id="133" w:name="bib46"/>
      <w:r w:rsidRPr="00B40ECC">
        <w:rPr>
          <w:szCs w:val="22"/>
          <w:lang w:val="en-GB"/>
        </w:rPr>
        <w:t>[</w:t>
      </w:r>
      <w:r w:rsidRPr="00B40ECC">
        <w:rPr>
          <w:szCs w:val="22"/>
          <w:lang w:val="en-GB"/>
        </w:rPr>
        <w:t>46</w:t>
      </w:r>
      <w:r w:rsidRPr="00B40ECC">
        <w:rPr>
          <w:szCs w:val="22"/>
          <w:lang w:val="en-GB"/>
        </w:rPr>
        <w:t xml:space="preserve">] Workspace, G. (n.d.). </w:t>
      </w:r>
      <w:r w:rsidRPr="00B40ECC">
        <w:rPr>
          <w:i/>
          <w:iCs/>
          <w:szCs w:val="22"/>
          <w:lang w:val="en-GB"/>
        </w:rPr>
        <w:t>Google Sheets: Online Spreadsheets &amp; Templates | Google Workspace</w:t>
      </w:r>
      <w:r w:rsidRPr="00B40ECC">
        <w:rPr>
          <w:szCs w:val="22"/>
          <w:lang w:val="en-GB"/>
        </w:rPr>
        <w:t xml:space="preserve">. Google Workspace. </w:t>
      </w:r>
      <w:hyperlink r:id="rId102" w:history="1">
        <w:r w:rsidRPr="00B40ECC">
          <w:rPr>
            <w:rStyle w:val="Hipervnculo"/>
            <w:color w:val="auto"/>
            <w:szCs w:val="22"/>
            <w:lang w:val="en-GB"/>
          </w:rPr>
          <w:t>https://workspace.google.com/products/sheets/</w:t>
        </w:r>
      </w:hyperlink>
      <w:r w:rsidRPr="00B40ECC">
        <w:rPr>
          <w:szCs w:val="22"/>
          <w:lang w:val="en-GB"/>
        </w:rPr>
        <w:t xml:space="preserve"> </w:t>
      </w:r>
    </w:p>
    <w:bookmarkEnd w:id="133"/>
    <w:p w14:paraId="61FC51D8" w14:textId="77777777" w:rsidR="002E6AF8" w:rsidRPr="00B40ECC" w:rsidRDefault="002E6AF8" w:rsidP="00B40ECC">
      <w:pPr>
        <w:ind w:right="4"/>
        <w:rPr>
          <w:szCs w:val="22"/>
          <w:lang w:val="en-GB"/>
        </w:rPr>
      </w:pPr>
    </w:p>
    <w:p w14:paraId="27DCC814" w14:textId="1C7F4BAA" w:rsidR="002E6AF8" w:rsidRPr="00B40ECC" w:rsidRDefault="002E6AF8" w:rsidP="00B40ECC">
      <w:pPr>
        <w:ind w:right="4"/>
        <w:rPr>
          <w:szCs w:val="22"/>
          <w:lang w:val="en-GB"/>
        </w:rPr>
      </w:pPr>
      <w:bookmarkStart w:id="134" w:name="bib47"/>
      <w:r w:rsidRPr="00B40ECC">
        <w:rPr>
          <w:szCs w:val="22"/>
          <w:lang w:val="en-GB"/>
        </w:rPr>
        <w:t>[</w:t>
      </w:r>
      <w:r w:rsidRPr="00B40ECC">
        <w:rPr>
          <w:szCs w:val="22"/>
          <w:lang w:val="en-GB"/>
        </w:rPr>
        <w:t>47</w:t>
      </w:r>
      <w:r w:rsidRPr="00B40ECC">
        <w:rPr>
          <w:szCs w:val="22"/>
          <w:lang w:val="en-GB"/>
        </w:rPr>
        <w:t>] Supabase. (s. f.). </w:t>
      </w:r>
      <w:r w:rsidRPr="00B40ECC">
        <w:rPr>
          <w:i/>
          <w:iCs/>
          <w:szCs w:val="22"/>
          <w:lang w:val="en-GB"/>
        </w:rPr>
        <w:t>GitHub  supabase/supabase: The open-source Firebase alternative. Supabase gives you a dedicated Postgres database to build your web, mobile, and AI applications.</w:t>
      </w:r>
      <w:r w:rsidRPr="00B40ECC">
        <w:rPr>
          <w:szCs w:val="22"/>
          <w:lang w:val="en-GB"/>
        </w:rPr>
        <w:t> GitHub. https://github.com/supabase/supabase</w:t>
      </w:r>
    </w:p>
    <w:bookmarkEnd w:id="134"/>
    <w:p w14:paraId="0DDE81D8" w14:textId="77777777" w:rsidR="002E6AF8" w:rsidRPr="00B40ECC" w:rsidRDefault="002E6AF8" w:rsidP="00B40ECC">
      <w:pPr>
        <w:rPr>
          <w:bCs/>
          <w:szCs w:val="22"/>
        </w:rPr>
      </w:pPr>
    </w:p>
    <w:p w14:paraId="3FED76B8" w14:textId="52B2BCC8" w:rsidR="002E6AF8" w:rsidRPr="00B40ECC" w:rsidRDefault="002E6AF8" w:rsidP="00B40ECC">
      <w:pPr>
        <w:rPr>
          <w:bCs/>
          <w:i/>
          <w:iCs/>
          <w:szCs w:val="22"/>
          <w:lang w:val="en-GB"/>
        </w:rPr>
      </w:pPr>
      <w:bookmarkStart w:id="135" w:name="bib48"/>
      <w:r w:rsidRPr="00B40ECC">
        <w:rPr>
          <w:bCs/>
          <w:szCs w:val="22"/>
          <w:lang w:val="en-GB"/>
        </w:rPr>
        <w:t>[</w:t>
      </w:r>
      <w:r w:rsidRPr="00B40ECC">
        <w:rPr>
          <w:bCs/>
          <w:szCs w:val="22"/>
          <w:lang w:val="en-GB"/>
        </w:rPr>
        <w:t>48</w:t>
      </w:r>
      <w:r w:rsidRPr="00B40ECC">
        <w:rPr>
          <w:bCs/>
          <w:szCs w:val="22"/>
          <w:lang w:val="en-GB"/>
        </w:rPr>
        <w:t xml:space="preserve">] </w:t>
      </w:r>
      <w:r w:rsidRPr="00B40ECC">
        <w:rPr>
          <w:bCs/>
          <w:i/>
          <w:iCs/>
          <w:szCs w:val="22"/>
          <w:lang w:val="en-GB"/>
        </w:rPr>
        <w:t xml:space="preserve">R: The R Project for Statistical Computing. (s. f.). </w:t>
      </w:r>
      <w:hyperlink r:id="rId103" w:history="1">
        <w:r w:rsidRPr="00B40ECC">
          <w:rPr>
            <w:rStyle w:val="Hipervnculo"/>
            <w:bCs/>
            <w:i/>
            <w:iCs/>
            <w:color w:val="auto"/>
            <w:szCs w:val="22"/>
            <w:lang w:val="en-GB"/>
          </w:rPr>
          <w:t>https://www.r-project.org/</w:t>
        </w:r>
      </w:hyperlink>
      <w:r w:rsidRPr="00B40ECC">
        <w:rPr>
          <w:bCs/>
          <w:i/>
          <w:iCs/>
          <w:szCs w:val="22"/>
          <w:lang w:val="en-GB"/>
        </w:rPr>
        <w:t xml:space="preserve"> </w:t>
      </w:r>
    </w:p>
    <w:bookmarkEnd w:id="135"/>
    <w:p w14:paraId="2FC184E0" w14:textId="77777777" w:rsidR="002E6AF8" w:rsidRPr="00B40ECC" w:rsidRDefault="002E6AF8" w:rsidP="00B40ECC">
      <w:pPr>
        <w:rPr>
          <w:bCs/>
          <w:i/>
          <w:iCs/>
          <w:szCs w:val="22"/>
          <w:lang w:val="en-GB"/>
        </w:rPr>
      </w:pPr>
    </w:p>
    <w:p w14:paraId="650B45F0" w14:textId="54AC47A1" w:rsidR="002E6AF8" w:rsidRPr="00B40ECC" w:rsidRDefault="002E6AF8" w:rsidP="00B40ECC">
      <w:pPr>
        <w:rPr>
          <w:bCs/>
          <w:szCs w:val="22"/>
          <w:lang w:val="en-GB"/>
        </w:rPr>
      </w:pPr>
      <w:bookmarkStart w:id="136" w:name="bib49"/>
      <w:r w:rsidRPr="00B40ECC">
        <w:rPr>
          <w:bCs/>
          <w:szCs w:val="22"/>
          <w:lang w:val="en-GB"/>
        </w:rPr>
        <w:t>[</w:t>
      </w:r>
      <w:r w:rsidRPr="00B40ECC">
        <w:rPr>
          <w:bCs/>
          <w:szCs w:val="22"/>
          <w:lang w:val="en-GB"/>
        </w:rPr>
        <w:t>49</w:t>
      </w:r>
      <w:r w:rsidRPr="00B40ECC">
        <w:rPr>
          <w:bCs/>
          <w:szCs w:val="22"/>
          <w:lang w:val="en-GB"/>
        </w:rPr>
        <w:t xml:space="preserve">] Workspace, G. (s. f.). </w:t>
      </w:r>
      <w:r w:rsidRPr="00B40ECC">
        <w:rPr>
          <w:bCs/>
          <w:i/>
          <w:iCs/>
          <w:szCs w:val="22"/>
        </w:rPr>
        <w:t>Hojas de cálculo de Google: hojas de cálculo y plantillas online | Google Workspace</w:t>
      </w:r>
      <w:r w:rsidRPr="00B40ECC">
        <w:rPr>
          <w:bCs/>
          <w:szCs w:val="22"/>
        </w:rPr>
        <w:t xml:space="preserve">. </w:t>
      </w:r>
      <w:r w:rsidRPr="00B40ECC">
        <w:rPr>
          <w:bCs/>
          <w:szCs w:val="22"/>
          <w:lang w:val="en-GB"/>
        </w:rPr>
        <w:t xml:space="preserve">Google Workspace. </w:t>
      </w:r>
      <w:hyperlink r:id="rId104" w:history="1">
        <w:r w:rsidRPr="00B40ECC">
          <w:rPr>
            <w:rStyle w:val="Hipervnculo"/>
            <w:bCs/>
            <w:color w:val="auto"/>
            <w:szCs w:val="22"/>
            <w:lang w:val="en-GB"/>
          </w:rPr>
          <w:t>https://workspace.google.com/intl/es/products/sheets/</w:t>
        </w:r>
      </w:hyperlink>
    </w:p>
    <w:bookmarkEnd w:id="136"/>
    <w:p w14:paraId="25631437" w14:textId="77777777" w:rsidR="002E6AF8" w:rsidRPr="00B40ECC" w:rsidRDefault="002E6AF8" w:rsidP="00B40ECC">
      <w:pPr>
        <w:rPr>
          <w:bCs/>
          <w:i/>
          <w:iCs/>
          <w:szCs w:val="22"/>
          <w:lang w:val="en-GB"/>
        </w:rPr>
      </w:pPr>
    </w:p>
    <w:p w14:paraId="116DA7D0" w14:textId="3BE8DAFE" w:rsidR="002E6AF8" w:rsidRPr="00B40ECC" w:rsidRDefault="002E6AF8" w:rsidP="00B40ECC">
      <w:pPr>
        <w:pStyle w:val="Textonotapie"/>
        <w:rPr>
          <w:bCs/>
          <w:sz w:val="22"/>
          <w:szCs w:val="22"/>
          <w:lang w:val="en-GB"/>
        </w:rPr>
      </w:pPr>
      <w:bookmarkStart w:id="137" w:name="bib50"/>
      <w:r w:rsidRPr="00B40ECC">
        <w:rPr>
          <w:bCs/>
          <w:sz w:val="22"/>
          <w:szCs w:val="22"/>
          <w:lang w:val="en-GB"/>
        </w:rPr>
        <w:t>[</w:t>
      </w:r>
      <w:r w:rsidRPr="00B40ECC">
        <w:rPr>
          <w:bCs/>
          <w:sz w:val="22"/>
          <w:szCs w:val="22"/>
          <w:lang w:val="en-GB"/>
        </w:rPr>
        <w:t>50</w:t>
      </w:r>
      <w:r w:rsidRPr="00B40ECC">
        <w:rPr>
          <w:bCs/>
          <w:sz w:val="22"/>
          <w:szCs w:val="22"/>
          <w:lang w:val="en-GB"/>
        </w:rPr>
        <w:t xml:space="preserve">] </w:t>
      </w:r>
      <w:r w:rsidRPr="00B40ECC">
        <w:rPr>
          <w:bCs/>
          <w:i/>
          <w:iCs/>
          <w:sz w:val="22"/>
          <w:szCs w:val="22"/>
          <w:lang w:val="en-GB"/>
        </w:rPr>
        <w:t>Setting up Visual Studio Code</w:t>
      </w:r>
      <w:r w:rsidRPr="00B40ECC">
        <w:rPr>
          <w:bCs/>
          <w:sz w:val="22"/>
          <w:szCs w:val="22"/>
          <w:lang w:val="en-GB"/>
        </w:rPr>
        <w:t>. (2021, 3 noviembre). </w:t>
      </w:r>
      <w:hyperlink r:id="rId105" w:history="1">
        <w:r w:rsidRPr="00B40ECC">
          <w:rPr>
            <w:rStyle w:val="Hipervnculo"/>
            <w:bCs/>
            <w:color w:val="auto"/>
            <w:sz w:val="22"/>
            <w:szCs w:val="22"/>
            <w:lang w:val="en-GB"/>
          </w:rPr>
          <w:t>https://code.visualstudio.com/docs/setup/setup-overview</w:t>
        </w:r>
      </w:hyperlink>
      <w:r w:rsidRPr="00B40ECC">
        <w:rPr>
          <w:bCs/>
          <w:sz w:val="22"/>
          <w:szCs w:val="22"/>
          <w:lang w:val="en-GB"/>
        </w:rPr>
        <w:t xml:space="preserve"> </w:t>
      </w:r>
    </w:p>
    <w:bookmarkEnd w:id="137"/>
    <w:p w14:paraId="36CB9D5F" w14:textId="77777777" w:rsidR="002E6AF8" w:rsidRPr="00B40ECC" w:rsidRDefault="002E6AF8" w:rsidP="00B40ECC">
      <w:pPr>
        <w:pStyle w:val="Textonotapie"/>
        <w:rPr>
          <w:sz w:val="22"/>
          <w:szCs w:val="22"/>
          <w:lang w:val="en-GB"/>
        </w:rPr>
      </w:pPr>
    </w:p>
    <w:p w14:paraId="348C9CF1" w14:textId="28ECB3F7" w:rsidR="002E6AF8" w:rsidRPr="00B40ECC" w:rsidRDefault="002E6AF8" w:rsidP="00B40ECC">
      <w:pPr>
        <w:rPr>
          <w:bCs/>
          <w:i/>
          <w:iCs/>
          <w:szCs w:val="22"/>
        </w:rPr>
      </w:pPr>
      <w:bookmarkStart w:id="138" w:name="bib51"/>
      <w:r w:rsidRPr="00B40ECC">
        <w:rPr>
          <w:bCs/>
          <w:szCs w:val="22"/>
        </w:rPr>
        <w:t>[</w:t>
      </w:r>
      <w:r w:rsidRPr="00B40ECC">
        <w:rPr>
          <w:bCs/>
          <w:szCs w:val="22"/>
        </w:rPr>
        <w:t>51</w:t>
      </w:r>
      <w:r w:rsidRPr="00B40ECC">
        <w:rPr>
          <w:bCs/>
          <w:szCs w:val="22"/>
        </w:rPr>
        <w:t xml:space="preserve">] Ferrero, R. (2025, 23 mayo). </w:t>
      </w:r>
      <w:r w:rsidRPr="00B40ECC">
        <w:rPr>
          <w:bCs/>
          <w:i/>
          <w:iCs/>
          <w:szCs w:val="22"/>
        </w:rPr>
        <w:t>Cómo probar si una correlación es significativa en R</w:t>
      </w:r>
      <w:r w:rsidRPr="00B40ECC">
        <w:rPr>
          <w:bCs/>
          <w:szCs w:val="22"/>
        </w:rPr>
        <w:t>. Máxima Formación. </w:t>
      </w:r>
      <w:hyperlink r:id="rId106" w:history="1">
        <w:r w:rsidRPr="00B40ECC">
          <w:rPr>
            <w:rStyle w:val="Hipervnculo"/>
            <w:bCs/>
            <w:color w:val="auto"/>
            <w:szCs w:val="22"/>
          </w:rPr>
          <w:t>https://www.maximaformacion.es/blog-dat/como-evaluar-si-la-correlacion-es-significativa-pruebas-de-hipotesis-para-la-correlacion/</w:t>
        </w:r>
      </w:hyperlink>
    </w:p>
    <w:bookmarkEnd w:id="138"/>
    <w:p w14:paraId="52FC9BAF" w14:textId="77777777" w:rsidR="002E6AF8" w:rsidRPr="00B40ECC" w:rsidRDefault="002E6AF8" w:rsidP="00B40ECC">
      <w:pPr>
        <w:rPr>
          <w:bCs/>
          <w:szCs w:val="22"/>
        </w:rPr>
      </w:pPr>
    </w:p>
    <w:p w14:paraId="2A75E091" w14:textId="30848BD8" w:rsidR="002E6AF8" w:rsidRPr="00B40ECC" w:rsidRDefault="002E6AF8" w:rsidP="00B40ECC">
      <w:pPr>
        <w:rPr>
          <w:rStyle w:val="Hipervnculo"/>
          <w:bCs/>
          <w:color w:val="auto"/>
          <w:szCs w:val="22"/>
        </w:rPr>
      </w:pPr>
      <w:bookmarkStart w:id="139" w:name="bib52"/>
      <w:r w:rsidRPr="00B40ECC">
        <w:rPr>
          <w:bCs/>
          <w:szCs w:val="22"/>
        </w:rPr>
        <w:t>[</w:t>
      </w:r>
      <w:r w:rsidRPr="00B40ECC">
        <w:rPr>
          <w:bCs/>
          <w:szCs w:val="22"/>
        </w:rPr>
        <w:t>52</w:t>
      </w:r>
      <w:r w:rsidRPr="00B40ECC">
        <w:rPr>
          <w:bCs/>
          <w:szCs w:val="22"/>
        </w:rPr>
        <w:t xml:space="preserve">] SurveyMonkey. (s. f.). </w:t>
      </w:r>
      <w:r w:rsidRPr="00B40ECC">
        <w:rPr>
          <w:bCs/>
          <w:i/>
          <w:iCs/>
          <w:szCs w:val="22"/>
        </w:rPr>
        <w:t>Qué son las tablas cruzadas y cómo se usan | SurveyMonkey</w:t>
      </w:r>
      <w:r w:rsidRPr="00B40ECC">
        <w:rPr>
          <w:bCs/>
          <w:szCs w:val="22"/>
        </w:rPr>
        <w:t xml:space="preserve">. </w:t>
      </w:r>
      <w:hyperlink r:id="rId107" w:history="1">
        <w:r w:rsidRPr="00B40ECC">
          <w:rPr>
            <w:rStyle w:val="Hipervnculo"/>
            <w:bCs/>
            <w:color w:val="auto"/>
            <w:szCs w:val="22"/>
          </w:rPr>
          <w:t>https://es.surveymonkey.com/mp/what-is-a-crosstab-and-when-to-use/</w:t>
        </w:r>
      </w:hyperlink>
    </w:p>
    <w:p w14:paraId="29EEC289" w14:textId="77777777" w:rsidR="001E4A4F" w:rsidRPr="00B40ECC" w:rsidRDefault="001E4A4F" w:rsidP="00B40ECC">
      <w:pPr>
        <w:rPr>
          <w:rStyle w:val="Hipervnculo"/>
          <w:bCs/>
          <w:color w:val="auto"/>
          <w:szCs w:val="22"/>
        </w:rPr>
      </w:pPr>
      <w:bookmarkStart w:id="140" w:name="bib53"/>
      <w:bookmarkEnd w:id="139"/>
    </w:p>
    <w:p w14:paraId="20AB99AC" w14:textId="3306B0E2" w:rsidR="001E4A4F" w:rsidRPr="00B40ECC" w:rsidRDefault="001E4A4F" w:rsidP="00B40ECC">
      <w:pPr>
        <w:rPr>
          <w:bCs/>
          <w:szCs w:val="22"/>
        </w:rPr>
      </w:pPr>
      <w:r w:rsidRPr="00B40ECC">
        <w:rPr>
          <w:bCs/>
          <w:szCs w:val="22"/>
        </w:rPr>
        <w:t>[</w:t>
      </w:r>
      <w:r w:rsidRPr="00B40ECC">
        <w:rPr>
          <w:bCs/>
          <w:szCs w:val="22"/>
        </w:rPr>
        <w:t>53</w:t>
      </w:r>
      <w:r w:rsidRPr="00B40ECC">
        <w:rPr>
          <w:bCs/>
          <w:szCs w:val="22"/>
        </w:rPr>
        <w:t>] Standout, I. (2024, 18 marzo). Inteligencia artificial: 4 preguntas clave que todo directivo se debe plantear. IESE Standout. </w:t>
      </w:r>
      <w:hyperlink r:id="rId108" w:anchor="page" w:history="1">
        <w:r w:rsidRPr="00B40ECC">
          <w:rPr>
            <w:bCs/>
            <w:szCs w:val="22"/>
            <w:u w:val="single"/>
          </w:rPr>
          <w:t>https://www.iese.edu/standout/es/inteligencia-artificial-preguntas-directivo/#page</w:t>
        </w:r>
      </w:hyperlink>
      <w:r w:rsidRPr="00B40ECC">
        <w:rPr>
          <w:bCs/>
          <w:szCs w:val="22"/>
        </w:rPr>
        <w:t xml:space="preserve">    </w:t>
      </w:r>
    </w:p>
    <w:bookmarkEnd w:id="140"/>
    <w:p w14:paraId="554A5BAB" w14:textId="77777777" w:rsidR="001E4A4F" w:rsidRPr="00446552" w:rsidRDefault="001E4A4F" w:rsidP="002E6AF8">
      <w:pPr>
        <w:rPr>
          <w:bCs/>
          <w:szCs w:val="22"/>
        </w:rPr>
      </w:pPr>
    </w:p>
    <w:p w14:paraId="3AC85ED3" w14:textId="572A32C4" w:rsidR="00C45D84" w:rsidRPr="006B0CC2" w:rsidRDefault="00DC494D" w:rsidP="006B0CC2">
      <w:pPr>
        <w:jc w:val="left"/>
        <w:rPr>
          <w:szCs w:val="22"/>
          <w:highlight w:val="yellow"/>
        </w:rPr>
      </w:pPr>
      <w:r w:rsidRPr="002E6AF8">
        <w:rPr>
          <w:szCs w:val="22"/>
          <w:highlight w:val="yellow"/>
        </w:rPr>
        <w:br w:type="page"/>
      </w:r>
    </w:p>
    <w:p w14:paraId="3D401601" w14:textId="77777777" w:rsidR="006B0CC2" w:rsidRDefault="006B0CC2">
      <w:pPr>
        <w:ind w:right="4"/>
        <w:rPr>
          <w:b/>
          <w:sz w:val="28"/>
          <w:szCs w:val="28"/>
        </w:rPr>
        <w:sectPr w:rsidR="006B0CC2" w:rsidSect="006B0CC2">
          <w:type w:val="continuous"/>
          <w:pgSz w:w="11899" w:h="16838"/>
          <w:pgMar w:top="1418" w:right="1429" w:bottom="1418" w:left="1417" w:header="709" w:footer="709" w:gutter="0"/>
          <w:cols w:num="2" w:space="720"/>
        </w:sectPr>
      </w:pP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5B9DA052" w:rsidR="0029019B" w:rsidRPr="005B09F9" w:rsidRDefault="00C92781"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5B09F9">
          <w:rPr>
            <w:rStyle w:val="Hipervnculo"/>
            <w:b/>
            <w:bCs/>
            <w:color w:val="auto"/>
            <w:u w:val="none"/>
          </w:rPr>
          <w:t>Cues</w:t>
        </w:r>
        <w:r w:rsidR="0029019B" w:rsidRPr="005B09F9">
          <w:rPr>
            <w:rStyle w:val="Hipervnculo"/>
            <w:b/>
            <w:bCs/>
            <w:color w:val="auto"/>
            <w:u w:val="none"/>
          </w:rPr>
          <w:t>t</w:t>
        </w:r>
        <w:r w:rsidR="0029019B" w:rsidRPr="005B09F9">
          <w:rPr>
            <w:rStyle w:val="Hipervnculo"/>
            <w:b/>
            <w:bCs/>
            <w:color w:val="auto"/>
            <w:u w:val="none"/>
          </w:rPr>
          <w:t>iona</w:t>
        </w:r>
        <w:r w:rsidR="0029019B" w:rsidRPr="005B09F9">
          <w:rPr>
            <w:rStyle w:val="Hipervnculo"/>
            <w:b/>
            <w:bCs/>
            <w:color w:val="auto"/>
            <w:u w:val="none"/>
          </w:rPr>
          <w:t>r</w:t>
        </w:r>
        <w:r w:rsidR="0029019B" w:rsidRPr="005B09F9">
          <w:rPr>
            <w:rStyle w:val="Hipervnculo"/>
            <w:b/>
            <w:bCs/>
            <w:color w:val="auto"/>
            <w:u w:val="none"/>
          </w:rPr>
          <w:t>io</w:t>
        </w:r>
      </w:hyperlink>
      <w:r w:rsidR="0029019B" w:rsidRPr="005B09F9">
        <w:rPr>
          <w:webHidden/>
          <w:sz w:val="24"/>
        </w:rPr>
        <w:tab/>
      </w:r>
      <w:r w:rsidRPr="005B09F9">
        <w:rPr>
          <w:webHidden/>
        </w:rPr>
        <w:t>38</w:t>
      </w:r>
    </w:p>
    <w:p w14:paraId="2513FE67" w14:textId="09683547" w:rsidR="0029019B" w:rsidRPr="005B09F9"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5B09F9">
          <w:rPr>
            <w:rStyle w:val="Hipervnculo"/>
            <w:b/>
            <w:bCs/>
            <w:color w:val="auto"/>
            <w:u w:val="none"/>
          </w:rPr>
          <w:t>Cartel pub</w:t>
        </w:r>
        <w:r w:rsidR="0029019B" w:rsidRPr="005B09F9">
          <w:rPr>
            <w:rStyle w:val="Hipervnculo"/>
            <w:b/>
            <w:bCs/>
            <w:color w:val="auto"/>
            <w:u w:val="none"/>
          </w:rPr>
          <w:t>l</w:t>
        </w:r>
        <w:r w:rsidR="0029019B" w:rsidRPr="005B09F9">
          <w:rPr>
            <w:rStyle w:val="Hipervnculo"/>
            <w:b/>
            <w:bCs/>
            <w:color w:val="auto"/>
            <w:u w:val="none"/>
          </w:rPr>
          <w:t>icitario</w:t>
        </w:r>
      </w:hyperlink>
      <w:r w:rsidR="0029019B" w:rsidRPr="005B09F9">
        <w:rPr>
          <w:webHidden/>
          <w:sz w:val="24"/>
        </w:rPr>
        <w:tab/>
      </w:r>
      <w:r w:rsidR="0029019B" w:rsidRPr="005B09F9">
        <w:rPr>
          <w:webHidden/>
          <w:sz w:val="24"/>
          <w:highlight w:val="yellow"/>
        </w:rPr>
        <w:fldChar w:fldCharType="begin"/>
      </w:r>
      <w:r w:rsidR="0029019B" w:rsidRPr="005B09F9">
        <w:rPr>
          <w:webHidden/>
          <w:sz w:val="24"/>
          <w:highlight w:val="yellow"/>
        </w:rPr>
        <w:instrText xml:space="preserve"> PAGEREF _Toc199670905 \h </w:instrText>
      </w:r>
      <w:r w:rsidR="0029019B" w:rsidRPr="005B09F9">
        <w:rPr>
          <w:webHidden/>
          <w:sz w:val="24"/>
          <w:highlight w:val="yellow"/>
        </w:rPr>
      </w:r>
      <w:r w:rsidRPr="005B09F9">
        <w:rPr>
          <w:webHidden/>
          <w:sz w:val="24"/>
          <w:highlight w:val="yellow"/>
        </w:rPr>
        <w:fldChar w:fldCharType="separate"/>
      </w:r>
      <w:r w:rsidR="0029019B" w:rsidRPr="005B09F9">
        <w:rPr>
          <w:webHidden/>
          <w:sz w:val="24"/>
          <w:highlight w:val="yellow"/>
        </w:rPr>
        <w:fldChar w:fldCharType="end"/>
      </w:r>
      <w:r w:rsidR="00C92781" w:rsidRPr="005B09F9">
        <w:rPr>
          <w:webHidden/>
        </w:rPr>
        <w:t>47</w:t>
      </w:r>
    </w:p>
    <w:p w14:paraId="48DB50B2" w14:textId="6626161E" w:rsidR="0029019B" w:rsidRPr="005B09F9" w:rsidRDefault="00000000" w:rsidP="0029019B">
      <w:pPr>
        <w:pStyle w:val="TDC1"/>
        <w:rPr>
          <w:webHidden/>
        </w:rPr>
      </w:pPr>
      <w:hyperlink w:anchor="hoja_informativa" w:history="1">
        <w:r w:rsidR="0029019B" w:rsidRPr="005B09F9">
          <w:rPr>
            <w:rStyle w:val="Hipervnculo"/>
            <w:b/>
            <w:bCs/>
            <w:color w:val="auto"/>
            <w:u w:val="none"/>
          </w:rPr>
          <w:t>Hoja infor</w:t>
        </w:r>
        <w:r w:rsidR="0029019B" w:rsidRPr="005B09F9">
          <w:rPr>
            <w:rStyle w:val="Hipervnculo"/>
            <w:b/>
            <w:bCs/>
            <w:color w:val="auto"/>
            <w:u w:val="none"/>
          </w:rPr>
          <w:t>m</w:t>
        </w:r>
        <w:r w:rsidR="0029019B" w:rsidRPr="005B09F9">
          <w:rPr>
            <w:rStyle w:val="Hipervnculo"/>
            <w:b/>
            <w:bCs/>
            <w:color w:val="auto"/>
            <w:u w:val="none"/>
          </w:rPr>
          <w:t>ativa</w:t>
        </w:r>
      </w:hyperlink>
      <w:r w:rsidR="0029019B" w:rsidRPr="005B09F9">
        <w:rPr>
          <w:webHidden/>
        </w:rPr>
        <w:tab/>
      </w:r>
      <w:r w:rsidR="00C92781" w:rsidRPr="005B09F9">
        <w:rPr>
          <w:webHidden/>
        </w:rPr>
        <w:t>47</w:t>
      </w:r>
    </w:p>
    <w:p w14:paraId="25DAC531" w14:textId="7D934ED1" w:rsidR="00221FF9" w:rsidRPr="005B09F9" w:rsidRDefault="00C92781" w:rsidP="00221FF9">
      <w:pPr>
        <w:pStyle w:val="TDC1"/>
        <w:rPr>
          <w:webHidden/>
        </w:rPr>
      </w:pPr>
      <w:hyperlink w:anchor="bib_cuestionario" w:history="1">
        <w:r w:rsidR="00221FF9" w:rsidRPr="005B09F9">
          <w:rPr>
            <w:rStyle w:val="Hipervnculo"/>
            <w:rFonts w:eastAsiaTheme="minorEastAsia"/>
            <w:b/>
            <w:bCs/>
            <w:color w:val="auto"/>
            <w:u w:val="none"/>
          </w:rPr>
          <w:t>Bibliografí</w:t>
        </w:r>
        <w:r w:rsidR="00221FF9" w:rsidRPr="005B09F9">
          <w:rPr>
            <w:rStyle w:val="Hipervnculo"/>
            <w:rFonts w:eastAsiaTheme="minorEastAsia"/>
            <w:b/>
            <w:bCs/>
            <w:color w:val="auto"/>
            <w:u w:val="none"/>
          </w:rPr>
          <w:t>a</w:t>
        </w:r>
        <w:r w:rsidR="00221FF9" w:rsidRPr="005B09F9">
          <w:rPr>
            <w:rStyle w:val="Hipervnculo"/>
            <w:rFonts w:eastAsiaTheme="minorEastAsia"/>
            <w:b/>
            <w:bCs/>
            <w:color w:val="auto"/>
            <w:u w:val="none"/>
          </w:rPr>
          <w:t xml:space="preserve"> cuestionario</w:t>
        </w:r>
      </w:hyperlink>
      <w:r w:rsidR="00221FF9" w:rsidRPr="005B09F9">
        <w:rPr>
          <w:webHidden/>
        </w:rPr>
        <w:tab/>
      </w:r>
      <w:r w:rsidRPr="005B09F9">
        <w:rPr>
          <w:webHidden/>
        </w:rPr>
        <w:t>51</w:t>
      </w:r>
    </w:p>
    <w:p w14:paraId="5E71219F" w14:textId="54CBBF1E" w:rsidR="00221FF9" w:rsidRPr="00221FF9" w:rsidRDefault="00221FF9" w:rsidP="00221FF9">
      <w:pPr>
        <w:rPr>
          <w:rFonts w:eastAsiaTheme="minorEastAsia"/>
        </w:rPr>
      </w:pP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61475FEC" w14:textId="77777777" w:rsidR="007F6A7E" w:rsidRPr="00C92781" w:rsidRDefault="007F6A7E" w:rsidP="00C92781">
      <w:pPr>
        <w:ind w:right="4"/>
        <w:rPr>
          <w:b/>
          <w:bCs/>
          <w:sz w:val="28"/>
          <w:szCs w:val="28"/>
        </w:rPr>
        <w:sectPr w:rsidR="007F6A7E" w:rsidRPr="00C92781" w:rsidSect="00C92781">
          <w:type w:val="continuous"/>
          <w:pgSz w:w="11899" w:h="16838"/>
          <w:pgMar w:top="1418" w:right="1429" w:bottom="1418" w:left="1417" w:header="709" w:footer="709" w:gutter="0"/>
          <w:cols w:space="720"/>
        </w:sectPr>
      </w:pPr>
    </w:p>
    <w:p w14:paraId="1E6E8E6F" w14:textId="77777777" w:rsidR="00C92781" w:rsidRDefault="00C92781">
      <w:pPr>
        <w:jc w:val="left"/>
        <w:rPr>
          <w:b/>
          <w:bCs/>
          <w:sz w:val="28"/>
          <w:szCs w:val="28"/>
        </w:rPr>
      </w:pPr>
      <w:r>
        <w:rPr>
          <w:b/>
          <w:bCs/>
          <w:sz w:val="28"/>
          <w:szCs w:val="28"/>
        </w:rPr>
        <w:br w:type="page"/>
      </w:r>
    </w:p>
    <w:p w14:paraId="0B00A0B9" w14:textId="77777777" w:rsidR="00C92781" w:rsidRDefault="00C92781" w:rsidP="00B141BF">
      <w:pPr>
        <w:pStyle w:val="Prrafodelista"/>
        <w:numPr>
          <w:ilvl w:val="0"/>
          <w:numId w:val="7"/>
        </w:numPr>
        <w:ind w:right="4"/>
        <w:rPr>
          <w:b/>
          <w:bCs/>
          <w:sz w:val="28"/>
          <w:szCs w:val="28"/>
        </w:rPr>
        <w:sectPr w:rsidR="00C92781" w:rsidSect="00C92781">
          <w:type w:val="continuous"/>
          <w:pgSz w:w="11899" w:h="16838"/>
          <w:pgMar w:top="1418" w:right="1429" w:bottom="1418" w:left="1417" w:header="709" w:footer="709" w:gutter="0"/>
          <w:cols w:space="720"/>
        </w:sectPr>
      </w:pPr>
    </w:p>
    <w:p w14:paraId="423519EF" w14:textId="37A3B549" w:rsidR="00B141BF" w:rsidRDefault="00B141BF" w:rsidP="00B141BF">
      <w:pPr>
        <w:pStyle w:val="Prrafodelista"/>
        <w:numPr>
          <w:ilvl w:val="0"/>
          <w:numId w:val="7"/>
        </w:numPr>
        <w:ind w:right="4"/>
        <w:rPr>
          <w:b/>
          <w:bCs/>
          <w:szCs w:val="22"/>
        </w:rPr>
      </w:pPr>
      <w:bookmarkStart w:id="141" w:name="Cuestionario"/>
      <w:r w:rsidRPr="00B141BF">
        <w:rPr>
          <w:b/>
          <w:bCs/>
          <w:sz w:val="28"/>
          <w:szCs w:val="28"/>
        </w:rPr>
        <w:t>Cuestionario</w:t>
      </w:r>
    </w:p>
    <w:bookmarkEnd w:id="141"/>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09"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0"/>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1"/>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2"/>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3"/>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14"/>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15"/>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16"/>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17"/>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18"/>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19"/>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0"/>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1"/>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2"/>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3"/>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24"/>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25"/>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26"/>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27"/>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28"/>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29"/>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0"/>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1"/>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142" w:name="Cartel_publicitario"/>
      <w:r w:rsidRPr="00040177">
        <w:rPr>
          <w:b/>
          <w:bCs/>
          <w:sz w:val="28"/>
          <w:szCs w:val="28"/>
        </w:rPr>
        <w:t>Cartel publicitario</w:t>
      </w:r>
    </w:p>
    <w:bookmarkEnd w:id="142"/>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143" w:name="hoja_informativa"/>
      <w:r w:rsidRPr="00EA22C5">
        <w:rPr>
          <w:b/>
          <w:bCs/>
          <w:sz w:val="28"/>
          <w:szCs w:val="28"/>
        </w:rPr>
        <w:t>Hoja informativa</w:t>
      </w:r>
    </w:p>
    <w:bookmarkEnd w:id="143"/>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7BBCD8D">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416CD889">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339809C2" w:rsidR="001531CE" w:rsidRDefault="001531CE">
      <w:pPr>
        <w:jc w:val="left"/>
        <w:rPr>
          <w:b/>
          <w:bCs/>
          <w:sz w:val="28"/>
          <w:szCs w:val="28"/>
        </w:rPr>
      </w:pPr>
      <w:r>
        <w:rPr>
          <w:b/>
          <w:bCs/>
          <w:sz w:val="28"/>
          <w:szCs w:val="28"/>
        </w:rPr>
        <w:br w:type="page"/>
      </w:r>
    </w:p>
    <w:p w14:paraId="6ABB3330" w14:textId="59616D5C" w:rsidR="00C93585" w:rsidRDefault="001531CE" w:rsidP="001531CE">
      <w:pPr>
        <w:pStyle w:val="Prrafodelista"/>
        <w:numPr>
          <w:ilvl w:val="0"/>
          <w:numId w:val="7"/>
        </w:numPr>
        <w:ind w:right="4"/>
        <w:rPr>
          <w:b/>
          <w:bCs/>
          <w:sz w:val="28"/>
          <w:szCs w:val="28"/>
        </w:rPr>
      </w:pPr>
      <w:bookmarkStart w:id="144" w:name="bib_cuestionario"/>
      <w:r>
        <w:rPr>
          <w:b/>
          <w:bCs/>
          <w:sz w:val="28"/>
          <w:szCs w:val="28"/>
        </w:rPr>
        <w:t>Bibliografía cuestionario</w:t>
      </w:r>
    </w:p>
    <w:bookmarkEnd w:id="144"/>
    <w:p w14:paraId="491A95B8" w14:textId="77777777" w:rsidR="006B478D" w:rsidRDefault="006B478D" w:rsidP="006B478D">
      <w:pPr>
        <w:ind w:right="4"/>
        <w:rPr>
          <w:szCs w:val="22"/>
        </w:rPr>
      </w:pPr>
    </w:p>
    <w:p w14:paraId="21ED5AAA" w14:textId="3BABCE6A" w:rsidR="006B478D" w:rsidRPr="006B478D" w:rsidRDefault="006B478D" w:rsidP="006B478D">
      <w:pPr>
        <w:ind w:right="4"/>
        <w:rPr>
          <w:szCs w:val="22"/>
        </w:rPr>
      </w:pPr>
      <w:r w:rsidRPr="006B478D">
        <w:rPr>
          <w:szCs w:val="22"/>
        </w:rPr>
        <w:t>Las siguientes fuentes se han utilizado como inspiración o base para algunos escenarios o preguntas del cuestionario:</w:t>
      </w:r>
    </w:p>
    <w:p w14:paraId="4B9BA959" w14:textId="77777777" w:rsidR="00F45806" w:rsidRPr="006B478D" w:rsidRDefault="00F45806" w:rsidP="006B478D">
      <w:pPr>
        <w:ind w:right="4"/>
        <w:rPr>
          <w:szCs w:val="22"/>
        </w:rPr>
      </w:pPr>
    </w:p>
    <w:p w14:paraId="74627117" w14:textId="49DB9801" w:rsidR="006B478D" w:rsidRPr="006B478D" w:rsidRDefault="006B478D" w:rsidP="006B478D">
      <w:pPr>
        <w:pStyle w:val="Prrafodelista"/>
        <w:numPr>
          <w:ilvl w:val="0"/>
          <w:numId w:val="21"/>
        </w:numPr>
        <w:rPr>
          <w:szCs w:val="22"/>
        </w:rPr>
      </w:pPr>
      <w:r w:rsidRPr="006B478D">
        <w:rPr>
          <w:szCs w:val="22"/>
        </w:rPr>
        <w:t xml:space="preserve">Rodríguez, H. (2023, 8 febrero). ¿Cuánto sabes sobre inteligencia artificial? </w:t>
      </w:r>
      <w:r w:rsidRPr="006B478D">
        <w:rPr>
          <w:i/>
          <w:iCs/>
          <w:szCs w:val="22"/>
        </w:rPr>
        <w:t>National Geographic España</w:t>
      </w:r>
      <w:r w:rsidRPr="006B478D">
        <w:rPr>
          <w:szCs w:val="22"/>
        </w:rPr>
        <w:t xml:space="preserve">. </w:t>
      </w:r>
      <w:hyperlink r:id="rId140" w:history="1">
        <w:r w:rsidRPr="006B478D">
          <w:rPr>
            <w:rStyle w:val="Hipervnculo"/>
            <w:color w:val="auto"/>
            <w:szCs w:val="22"/>
          </w:rPr>
          <w:t>https://www.nationalgeographic.com.es/ciencia/cuanto-sabes-sobre-inteligencia-artificial_19125/1</w:t>
        </w:r>
      </w:hyperlink>
      <w:r w:rsidRPr="006B478D">
        <w:rPr>
          <w:szCs w:val="22"/>
        </w:rPr>
        <w:t xml:space="preserve"> </w:t>
      </w:r>
    </w:p>
    <w:p w14:paraId="602AF211" w14:textId="16F5D436" w:rsidR="006B478D" w:rsidRPr="006B478D" w:rsidRDefault="006B478D" w:rsidP="006B478D">
      <w:pPr>
        <w:pStyle w:val="Prrafodelista"/>
        <w:numPr>
          <w:ilvl w:val="0"/>
          <w:numId w:val="21"/>
        </w:numPr>
        <w:rPr>
          <w:szCs w:val="22"/>
          <w:lang w:val="en-GB"/>
        </w:rPr>
      </w:pPr>
      <w:r w:rsidRPr="006B478D">
        <w:rPr>
          <w:szCs w:val="22"/>
          <w:lang w:val="en-GB"/>
        </w:rPr>
        <w:t xml:space="preserve">Cecco, L. (2024, 16 febrero). Air Canada ordered to pay customer who was misled by airline’s chatbot. </w:t>
      </w:r>
      <w:r w:rsidRPr="006B478D">
        <w:rPr>
          <w:i/>
          <w:iCs/>
          <w:szCs w:val="22"/>
          <w:lang w:val="en-GB"/>
        </w:rPr>
        <w:t>The Guardian</w:t>
      </w:r>
      <w:r w:rsidRPr="006B478D">
        <w:rPr>
          <w:szCs w:val="22"/>
          <w:lang w:val="en-GB"/>
        </w:rPr>
        <w:t xml:space="preserve">. </w:t>
      </w:r>
      <w:hyperlink r:id="rId141" w:history="1">
        <w:r w:rsidRPr="006B478D">
          <w:rPr>
            <w:rStyle w:val="Hipervnculo"/>
            <w:color w:val="auto"/>
            <w:szCs w:val="22"/>
            <w:lang w:val="en-GB"/>
          </w:rPr>
          <w:t>https://www.theguardian.com/world/2024/feb/16/air-canada-chatbot-lawsuit</w:t>
        </w:r>
      </w:hyperlink>
      <w:r w:rsidRPr="006B478D">
        <w:rPr>
          <w:szCs w:val="22"/>
          <w:lang w:val="en-GB"/>
        </w:rPr>
        <w:t xml:space="preserve"> </w:t>
      </w:r>
    </w:p>
    <w:p w14:paraId="4AD673DB" w14:textId="34BA7D12" w:rsidR="00F45806" w:rsidRPr="006B478D" w:rsidRDefault="006B478D" w:rsidP="006B478D">
      <w:pPr>
        <w:pStyle w:val="Prrafodelista"/>
        <w:numPr>
          <w:ilvl w:val="0"/>
          <w:numId w:val="21"/>
        </w:numPr>
        <w:rPr>
          <w:szCs w:val="22"/>
          <w:lang w:val="en-GB"/>
        </w:rPr>
      </w:pPr>
      <w:r w:rsidRPr="006B478D">
        <w:rPr>
          <w:szCs w:val="22"/>
        </w:rPr>
        <w:t xml:space="preserve">Reporter, M. C. S. A. T. (2024, 25 octubre). </w:t>
      </w:r>
      <w:r w:rsidRPr="006B478D">
        <w:rPr>
          <w:i/>
          <w:iCs/>
          <w:szCs w:val="22"/>
          <w:lang w:val="en-GB"/>
        </w:rPr>
        <w:t>Mother says son killed himself because of Daenerys Targaryen AI chatbot in new lawsuit</w:t>
      </w:r>
      <w:r w:rsidRPr="006B478D">
        <w:rPr>
          <w:szCs w:val="22"/>
          <w:lang w:val="en-GB"/>
        </w:rPr>
        <w:t xml:space="preserve">. Sky News. </w:t>
      </w:r>
      <w:hyperlink r:id="rId142" w:history="1">
        <w:r w:rsidRPr="006B478D">
          <w:rPr>
            <w:rStyle w:val="Hipervnculo"/>
            <w:color w:val="auto"/>
            <w:szCs w:val="22"/>
            <w:lang w:val="en-GB"/>
          </w:rPr>
          <w:t>https://news.sky.com/story/mother-says-son-killed-himself-because-of-hypersexualised-and-frighteningly-realisticai-chatbot-in-new-lawsuit-13240210</w:t>
        </w:r>
      </w:hyperlink>
    </w:p>
    <w:p w14:paraId="4FB19472" w14:textId="77777777" w:rsidR="006B478D" w:rsidRPr="006B478D" w:rsidRDefault="006B478D" w:rsidP="006B478D">
      <w:pPr>
        <w:pStyle w:val="Prrafodelista"/>
        <w:numPr>
          <w:ilvl w:val="0"/>
          <w:numId w:val="21"/>
        </w:numPr>
        <w:rPr>
          <w:szCs w:val="22"/>
          <w:lang w:val="en-GB"/>
        </w:rPr>
      </w:pPr>
      <w:r w:rsidRPr="006B478D">
        <w:rPr>
          <w:szCs w:val="22"/>
        </w:rPr>
        <w:t xml:space="preserve">El Atillah, I. (2023b, marzo 31). </w:t>
      </w:r>
      <w:r w:rsidRPr="006B478D">
        <w:rPr>
          <w:szCs w:val="22"/>
          <w:lang w:val="en-GB"/>
        </w:rPr>
        <w:t xml:space="preserve">Man ends his life after an AI chatbot «encouraged» him to sacrifice himself to stop climate change. </w:t>
      </w:r>
      <w:r w:rsidRPr="006B478D">
        <w:rPr>
          <w:i/>
          <w:iCs/>
          <w:szCs w:val="22"/>
          <w:lang w:val="en-GB"/>
        </w:rPr>
        <w:t>Euronews</w:t>
      </w:r>
      <w:r w:rsidRPr="006B478D">
        <w:rPr>
          <w:szCs w:val="22"/>
          <w:lang w:val="en-GB"/>
        </w:rPr>
        <w:t>. https://www.euronews.com/next/2023/03/31/man-ends-his-life-after-an-ai-chatbot-encouraged-him-to-sacrifice-himself-to-stop-climate-?</w:t>
      </w:r>
    </w:p>
    <w:p w14:paraId="2BF4195E" w14:textId="23CD1DCE" w:rsidR="006B478D" w:rsidRPr="006B478D" w:rsidRDefault="006B478D" w:rsidP="006B478D">
      <w:pPr>
        <w:pStyle w:val="Prrafodelista"/>
        <w:numPr>
          <w:ilvl w:val="0"/>
          <w:numId w:val="21"/>
        </w:numPr>
        <w:rPr>
          <w:szCs w:val="22"/>
          <w:lang w:val="en-GB"/>
        </w:rPr>
      </w:pPr>
      <w:r w:rsidRPr="006B478D">
        <w:rPr>
          <w:szCs w:val="22"/>
          <w:lang w:val="en-GB"/>
        </w:rPr>
        <w:t xml:space="preserve"> </w:t>
      </w:r>
      <w:r w:rsidRPr="006B478D">
        <w:rPr>
          <w:szCs w:val="22"/>
          <w:lang w:val="en-GB"/>
        </w:rPr>
        <w:t xml:space="preserve">ABC News. (2024, 19 octubre). </w:t>
      </w:r>
      <w:r w:rsidRPr="006B478D">
        <w:rPr>
          <w:i/>
          <w:iCs/>
          <w:szCs w:val="22"/>
          <w:lang w:val="en-GB"/>
        </w:rPr>
        <w:t>The AI sexbot industry is just getting started. It brings strange new questions — and risks</w:t>
      </w:r>
      <w:r w:rsidRPr="006B478D">
        <w:rPr>
          <w:szCs w:val="22"/>
          <w:lang w:val="en-GB"/>
        </w:rPr>
        <w:t xml:space="preserve">. </w:t>
      </w:r>
      <w:hyperlink r:id="rId143" w:history="1">
        <w:r w:rsidRPr="006B478D">
          <w:rPr>
            <w:rStyle w:val="Hipervnculo"/>
            <w:color w:val="auto"/>
            <w:szCs w:val="22"/>
            <w:lang w:val="en-GB"/>
          </w:rPr>
          <w:t>https://www.abc.net.au/news/2024-10-20/ai-sexbot-industry-strange-new-questions-risks/104474940</w:t>
        </w:r>
      </w:hyperlink>
      <w:r w:rsidRPr="006B478D">
        <w:rPr>
          <w:szCs w:val="22"/>
          <w:lang w:val="en-GB"/>
        </w:rPr>
        <w:t xml:space="preserve"> </w:t>
      </w:r>
    </w:p>
    <w:p w14:paraId="2077CD71" w14:textId="77777777" w:rsidR="006B478D" w:rsidRPr="006B478D" w:rsidRDefault="006B478D" w:rsidP="006B478D">
      <w:pPr>
        <w:pStyle w:val="Prrafodelista"/>
        <w:rPr>
          <w:szCs w:val="22"/>
          <w:lang w:val="en-GB"/>
        </w:rPr>
      </w:pPr>
    </w:p>
    <w:p w14:paraId="1FE86EC9" w14:textId="2F112CE9" w:rsidR="001B16C5" w:rsidRPr="006B478D" w:rsidRDefault="001B16C5" w:rsidP="006B478D">
      <w:pPr>
        <w:pStyle w:val="Prrafodelista"/>
        <w:numPr>
          <w:ilvl w:val="0"/>
          <w:numId w:val="21"/>
        </w:numPr>
        <w:rPr>
          <w:szCs w:val="22"/>
        </w:rPr>
      </w:pPr>
      <w:r w:rsidRPr="006B478D">
        <w:rPr>
          <w:bCs/>
          <w:szCs w:val="22"/>
          <w:lang w:val="en-GB"/>
        </w:rPr>
        <w:t xml:space="preserve">Standout, I. (2024, 18 marzo). </w:t>
      </w:r>
      <w:r w:rsidRPr="006B478D">
        <w:rPr>
          <w:bCs/>
          <w:szCs w:val="22"/>
        </w:rPr>
        <w:t>Inteligencia artificial: 4 preguntas clave que todo directivo se debe plantear. IESE Standout. </w:t>
      </w:r>
      <w:hyperlink r:id="rId144" w:anchor="page" w:history="1">
        <w:r w:rsidRPr="006B478D">
          <w:rPr>
            <w:bCs/>
            <w:szCs w:val="22"/>
            <w:u w:val="single"/>
          </w:rPr>
          <w:t>https://www.iese.edu/standout/es/inteligencia-artificial-preguntas-directivo/#page</w:t>
        </w:r>
      </w:hyperlink>
      <w:r w:rsidR="006B478D" w:rsidRPr="006B478D">
        <w:rPr>
          <w:bCs/>
          <w:szCs w:val="22"/>
          <w:u w:val="single"/>
        </w:rPr>
        <w:t xml:space="preserve"> </w:t>
      </w:r>
      <w:r w:rsidRPr="006B478D">
        <w:rPr>
          <w:bCs/>
          <w:szCs w:val="22"/>
        </w:rPr>
        <w:t xml:space="preserve">    </w:t>
      </w:r>
    </w:p>
    <w:p w14:paraId="3765C2A4" w14:textId="77777777" w:rsidR="00F45806" w:rsidRPr="001B16C5" w:rsidRDefault="00F45806" w:rsidP="001531CE">
      <w:pPr>
        <w:pStyle w:val="Prrafodelista"/>
        <w:ind w:left="360" w:right="4"/>
        <w:rPr>
          <w:b/>
          <w:bCs/>
          <w:sz w:val="28"/>
          <w:szCs w:val="28"/>
        </w:rPr>
      </w:pPr>
    </w:p>
    <w:sectPr w:rsidR="00F45806" w:rsidRPr="001B16C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3T17:35:00Z" w:initials="IS">
    <w:p w14:paraId="17FCBE37" w14:textId="77777777" w:rsidR="00E056B8" w:rsidRDefault="00E056B8" w:rsidP="00E056B8">
      <w:pPr>
        <w:pStyle w:val="Textocomentario"/>
        <w:jc w:val="left"/>
      </w:pPr>
      <w:r>
        <w:rPr>
          <w:rStyle w:val="Refdecomentario"/>
        </w:rPr>
        <w:annotationRef/>
      </w:r>
      <w:r>
        <w:t>Explicar q es en el pie de pagina</w:t>
      </w:r>
    </w:p>
  </w:comment>
  <w:comment w:id="11" w:author="Ines Sallent" w:date="2025-06-14T11:24:00Z" w:initials="IS">
    <w:p w14:paraId="5158F7EF" w14:textId="77777777" w:rsidR="00B90BDF" w:rsidRDefault="00B90BDF" w:rsidP="00B90BDF">
      <w:pPr>
        <w:pStyle w:val="Textocomentario"/>
        <w:jc w:val="left"/>
      </w:pPr>
      <w:r>
        <w:rPr>
          <w:rStyle w:val="Refdecomentario"/>
        </w:rPr>
        <w:annotationRef/>
      </w:r>
      <w:r>
        <w:t>modificar</w:t>
      </w:r>
    </w:p>
  </w:comment>
  <w:comment w:id="37" w:author="Ines Sallent" w:date="2025-06-13T18:31:00Z" w:initials="IS">
    <w:p w14:paraId="140A1921" w14:textId="20331199" w:rsidR="004306AF" w:rsidRDefault="004306AF" w:rsidP="004306AF">
      <w:pPr>
        <w:pStyle w:val="Textocomentario"/>
        <w:jc w:val="left"/>
      </w:pPr>
      <w:r>
        <w:rPr>
          <w:rStyle w:val="Refdecomentario"/>
        </w:rPr>
        <w:annotationRef/>
      </w:r>
      <w:r>
        <w:t>Pie de pagina</w:t>
      </w:r>
    </w:p>
  </w:comment>
  <w:comment w:id="40" w:author="Ines Sallent" w:date="2025-06-12T23:33:00Z" w:initials="IS">
    <w:p w14:paraId="5F9E7E00" w14:textId="0F0E9047" w:rsidR="005E70EC" w:rsidRDefault="005E70EC" w:rsidP="005E70EC">
      <w:pPr>
        <w:pStyle w:val="Textocomentario"/>
        <w:jc w:val="left"/>
      </w:pPr>
      <w:r>
        <w:rPr>
          <w:rStyle w:val="Refdecomentario"/>
        </w:rPr>
        <w:annotationRef/>
      </w:r>
      <w:r>
        <w:t>Añadir lo d R</w:t>
      </w:r>
    </w:p>
  </w:comment>
  <w:comment w:id="53"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55"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87"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CBE37" w15:done="0"/>
  <w15:commentEx w15:paraId="5158F7EF" w15:done="0"/>
  <w15:commentEx w15:paraId="140A1921" w15:done="0"/>
  <w15:commentEx w15:paraId="5F9E7E00" w15:done="1"/>
  <w15:commentEx w15:paraId="049005B3" w15:done="1"/>
  <w15:commentEx w15:paraId="398D42CD" w15:done="1"/>
  <w15:commentEx w15:paraId="78A99E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161BC" w16cex:dateUtc="2025-06-13T15:35:00Z"/>
  <w16cex:commentExtensible w16cex:durableId="103638ED" w16cex:dateUtc="2025-06-14T09:24:00Z"/>
  <w16cex:commentExtensible w16cex:durableId="4450B4F2" w16cex:dateUtc="2025-06-13T16:31:00Z"/>
  <w16cex:commentExtensible w16cex:durableId="1E889CFE" w16cex:dateUtc="2025-06-12T21:33:00Z">
    <w16cex:extLst>
      <w16:ext w16:uri="{CE6994B0-6A32-4C9F-8C6B-6E91EDA988CE}">
        <cr:reactions xmlns:cr="http://schemas.microsoft.com/office/comments/2020/reactions">
          <cr:reaction reactionType="1">
            <cr:reactionInfo dateUtc="2025-06-13T17:02:12Z">
              <cr:user userId="4ff696988953e46c" userProvider="Windows Live" userName="Ines Sallent"/>
            </cr:reactionInfo>
          </cr:reaction>
        </cr:reactions>
      </w16:ext>
    </w16cex:extLst>
  </w16cex:commentExtensible>
  <w16cex:commentExtensible w16cex:durableId="246E4CA9" w16cex:dateUtc="2025-06-09T16:42:00Z"/>
  <w16cex:commentExtensible w16cex:durableId="7E2A1612" w16cex:dateUtc="2025-06-09T16:43:00Z"/>
  <w16cex:commentExtensible w16cex:durableId="25C1501C" w16cex:dateUtc="2025-06-12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CBE37" w16cid:durableId="311161BC"/>
  <w16cid:commentId w16cid:paraId="5158F7EF" w16cid:durableId="103638ED"/>
  <w16cid:commentId w16cid:paraId="140A1921" w16cid:durableId="4450B4F2"/>
  <w16cid:commentId w16cid:paraId="5F9E7E00" w16cid:durableId="1E889CFE"/>
  <w16cid:commentId w16cid:paraId="049005B3" w16cid:durableId="246E4CA9"/>
  <w16cid:commentId w16cid:paraId="398D42CD" w16cid:durableId="7E2A1612"/>
  <w16cid:commentId w16cid:paraId="78A99E0B" w16cid:durableId="25C15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1A252" w14:textId="77777777" w:rsidR="0006060C" w:rsidRDefault="0006060C">
      <w:r>
        <w:separator/>
      </w:r>
    </w:p>
  </w:endnote>
  <w:endnote w:type="continuationSeparator" w:id="0">
    <w:p w14:paraId="1B78610A" w14:textId="77777777" w:rsidR="0006060C" w:rsidRDefault="00060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0EDA2" w14:textId="77777777" w:rsidR="0006060C" w:rsidRDefault="0006060C">
      <w:r>
        <w:separator/>
      </w:r>
    </w:p>
  </w:footnote>
  <w:footnote w:type="continuationSeparator" w:id="0">
    <w:p w14:paraId="14FD8B50" w14:textId="77777777" w:rsidR="0006060C" w:rsidRDefault="0006060C">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771332E0"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w:t>
      </w:r>
      <w:r w:rsidRPr="00B90BDF">
        <w:rPr>
          <w:sz w:val="16"/>
          <w:szCs w:val="16"/>
        </w:rPr>
        <w:t>hum</w:t>
      </w:r>
      <w:r w:rsidRPr="009B09A5">
        <w:rPr>
          <w:sz w:val="16"/>
          <w:szCs w:val="16"/>
        </w:rPr>
        <w:t xml:space="preserve">ano </w:t>
      </w:r>
      <w:hyperlink w:anchor="bib21" w:history="1">
        <w:r w:rsidRPr="009B09A5">
          <w:rPr>
            <w:rStyle w:val="Hipervnculo"/>
            <w:color w:val="auto"/>
            <w:sz w:val="16"/>
            <w:szCs w:val="16"/>
            <w:u w:val="none"/>
            <w:vertAlign w:val="superscript"/>
          </w:rPr>
          <w:t>[</w:t>
        </w:r>
        <w:r w:rsidR="00B90BDF" w:rsidRPr="009B09A5">
          <w:rPr>
            <w:rStyle w:val="Hipervnculo"/>
            <w:color w:val="auto"/>
            <w:sz w:val="16"/>
            <w:szCs w:val="16"/>
            <w:u w:val="none"/>
            <w:vertAlign w:val="superscript"/>
          </w:rPr>
          <w:t>21</w:t>
        </w:r>
        <w:r w:rsidRPr="009B09A5">
          <w:rPr>
            <w:rStyle w:val="Hipervnculo"/>
            <w:color w:val="auto"/>
            <w:sz w:val="16"/>
            <w:szCs w:val="16"/>
            <w:u w:val="none"/>
            <w:vertAlign w:val="superscript"/>
          </w:rPr>
          <w:t>]</w:t>
        </w:r>
      </w:hyperlink>
      <w:r w:rsidRPr="009B09A5">
        <w:rPr>
          <w:sz w:val="16"/>
          <w:szCs w:val="16"/>
        </w:rPr>
        <w:t>.</w:t>
      </w:r>
      <w:r w:rsidRPr="009B09A5">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2CADC166"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w:t>
      </w:r>
      <w:r w:rsidRPr="007E4ADF">
        <w:rPr>
          <w:i/>
          <w:iCs/>
          <w:sz w:val="16"/>
          <w:szCs w:val="16"/>
        </w:rPr>
        <w:t>icrosoft</w:t>
      </w:r>
      <w:r w:rsidRPr="007E4ADF">
        <w:rPr>
          <w:sz w:val="16"/>
          <w:szCs w:val="16"/>
        </w:rPr>
        <w:t xml:space="preserve"> </w:t>
      </w:r>
      <w:hyperlink w:anchor="bib50" w:history="1">
        <w:r w:rsidRPr="007E4ADF">
          <w:rPr>
            <w:rStyle w:val="Hipervnculo"/>
            <w:color w:val="auto"/>
            <w:sz w:val="16"/>
            <w:szCs w:val="16"/>
            <w:u w:val="none"/>
            <w:vertAlign w:val="superscript"/>
          </w:rPr>
          <w:t>[</w:t>
        </w:r>
        <w:r w:rsidR="00D773A5" w:rsidRPr="007E4ADF">
          <w:rPr>
            <w:rStyle w:val="Hipervnculo"/>
            <w:color w:val="auto"/>
            <w:sz w:val="16"/>
            <w:szCs w:val="16"/>
            <w:u w:val="none"/>
            <w:vertAlign w:val="superscript"/>
          </w:rPr>
          <w:t>50</w:t>
        </w:r>
        <w:r w:rsidRPr="007E4ADF">
          <w:rPr>
            <w:rStyle w:val="Hipervnculo"/>
            <w:color w:val="auto"/>
            <w:sz w:val="16"/>
            <w:szCs w:val="16"/>
            <w:u w:val="none"/>
            <w:vertAlign w:val="superscript"/>
          </w:rPr>
          <w:t>]</w:t>
        </w:r>
      </w:hyperlink>
      <w:r w:rsidRPr="007E4ADF">
        <w:rPr>
          <w:sz w:val="16"/>
          <w:szCs w:val="16"/>
        </w:rPr>
        <w:t>.</w:t>
      </w:r>
      <w:r w:rsidRPr="007E4ADF">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1141E416"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w:t>
      </w:r>
      <w:r w:rsidRPr="00232A01">
        <w:rPr>
          <w:sz w:val="16"/>
          <w:szCs w:val="16"/>
        </w:rPr>
        <w:t xml:space="preserve">ta </w:t>
      </w:r>
      <w:hyperlink w:anchor="bib52" w:history="1">
        <w:r w:rsidRPr="00232A01">
          <w:rPr>
            <w:rStyle w:val="Hipervnculo"/>
            <w:color w:val="auto"/>
            <w:sz w:val="16"/>
            <w:szCs w:val="16"/>
            <w:u w:val="none"/>
            <w:vertAlign w:val="superscript"/>
          </w:rPr>
          <w:t>[</w:t>
        </w:r>
        <w:r w:rsidR="002E6AF8" w:rsidRPr="00232A01">
          <w:rPr>
            <w:rStyle w:val="Hipervnculo"/>
            <w:color w:val="auto"/>
            <w:sz w:val="16"/>
            <w:szCs w:val="16"/>
            <w:u w:val="none"/>
            <w:vertAlign w:val="superscript"/>
          </w:rPr>
          <w:t>52</w:t>
        </w:r>
        <w:r w:rsidRPr="00232A01">
          <w:rPr>
            <w:rStyle w:val="Hipervnculo"/>
            <w:color w:val="auto"/>
            <w:sz w:val="16"/>
            <w:szCs w:val="16"/>
            <w:u w:val="none"/>
            <w:vertAlign w:val="superscript"/>
          </w:rPr>
          <w:t>]</w:t>
        </w:r>
      </w:hyperlink>
      <w:r w:rsidRPr="00232A01">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45527F"/>
    <w:multiLevelType w:val="hybridMultilevel"/>
    <w:tmpl w:val="4732D6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5"/>
  </w:num>
  <w:num w:numId="4" w16cid:durableId="1319773743">
    <w:abstractNumId w:val="5"/>
  </w:num>
  <w:num w:numId="5" w16cid:durableId="1641035084">
    <w:abstractNumId w:val="20"/>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9"/>
  </w:num>
  <w:num w:numId="12" w16cid:durableId="1055734348">
    <w:abstractNumId w:val="11"/>
  </w:num>
  <w:num w:numId="13" w16cid:durableId="41028807">
    <w:abstractNumId w:val="18"/>
  </w:num>
  <w:num w:numId="14" w16cid:durableId="1362126928">
    <w:abstractNumId w:val="9"/>
  </w:num>
  <w:num w:numId="15" w16cid:durableId="1722483573">
    <w:abstractNumId w:val="7"/>
  </w:num>
  <w:num w:numId="16" w16cid:durableId="715469602">
    <w:abstractNumId w:val="17"/>
  </w:num>
  <w:num w:numId="17" w16cid:durableId="1499299504">
    <w:abstractNumId w:val="3"/>
  </w:num>
  <w:num w:numId="18" w16cid:durableId="1004863864">
    <w:abstractNumId w:val="4"/>
  </w:num>
  <w:num w:numId="19" w16cid:durableId="1251696953">
    <w:abstractNumId w:val="1"/>
  </w:num>
  <w:num w:numId="20" w16cid:durableId="533425757">
    <w:abstractNumId w:val="16"/>
  </w:num>
  <w:num w:numId="21" w16cid:durableId="41670982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229A1"/>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60C"/>
    <w:rsid w:val="00060F48"/>
    <w:rsid w:val="00062FAB"/>
    <w:rsid w:val="000647C5"/>
    <w:rsid w:val="00067664"/>
    <w:rsid w:val="00072DF5"/>
    <w:rsid w:val="000768BA"/>
    <w:rsid w:val="00076F83"/>
    <w:rsid w:val="000771D9"/>
    <w:rsid w:val="000777DF"/>
    <w:rsid w:val="00087681"/>
    <w:rsid w:val="0009779A"/>
    <w:rsid w:val="00097925"/>
    <w:rsid w:val="000A06EE"/>
    <w:rsid w:val="000A78E4"/>
    <w:rsid w:val="000B0BA6"/>
    <w:rsid w:val="000B1157"/>
    <w:rsid w:val="000B4163"/>
    <w:rsid w:val="000B4228"/>
    <w:rsid w:val="000B4B11"/>
    <w:rsid w:val="000B4F9B"/>
    <w:rsid w:val="000B5C3B"/>
    <w:rsid w:val="000B652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12DD2"/>
    <w:rsid w:val="001224BB"/>
    <w:rsid w:val="0012524C"/>
    <w:rsid w:val="0012697B"/>
    <w:rsid w:val="00135864"/>
    <w:rsid w:val="001401EA"/>
    <w:rsid w:val="001418B1"/>
    <w:rsid w:val="00147294"/>
    <w:rsid w:val="00147AE8"/>
    <w:rsid w:val="001531CE"/>
    <w:rsid w:val="001536BB"/>
    <w:rsid w:val="00154276"/>
    <w:rsid w:val="00155B01"/>
    <w:rsid w:val="0015663B"/>
    <w:rsid w:val="0015772A"/>
    <w:rsid w:val="00160EE0"/>
    <w:rsid w:val="00161095"/>
    <w:rsid w:val="00161589"/>
    <w:rsid w:val="00162054"/>
    <w:rsid w:val="0016319C"/>
    <w:rsid w:val="00164261"/>
    <w:rsid w:val="001817BD"/>
    <w:rsid w:val="0018284B"/>
    <w:rsid w:val="00187140"/>
    <w:rsid w:val="00190AA6"/>
    <w:rsid w:val="00191204"/>
    <w:rsid w:val="0019579A"/>
    <w:rsid w:val="001A238C"/>
    <w:rsid w:val="001A5370"/>
    <w:rsid w:val="001A6598"/>
    <w:rsid w:val="001A70F7"/>
    <w:rsid w:val="001B16C5"/>
    <w:rsid w:val="001B2154"/>
    <w:rsid w:val="001B2BEF"/>
    <w:rsid w:val="001B6348"/>
    <w:rsid w:val="001B76D3"/>
    <w:rsid w:val="001B7C46"/>
    <w:rsid w:val="001C29E5"/>
    <w:rsid w:val="001C2CC7"/>
    <w:rsid w:val="001C629C"/>
    <w:rsid w:val="001C7C49"/>
    <w:rsid w:val="001D047F"/>
    <w:rsid w:val="001D1106"/>
    <w:rsid w:val="001D4019"/>
    <w:rsid w:val="001D4745"/>
    <w:rsid w:val="001E4A4F"/>
    <w:rsid w:val="001E5CEE"/>
    <w:rsid w:val="001F0D7C"/>
    <w:rsid w:val="001F2D1F"/>
    <w:rsid w:val="001F4FCD"/>
    <w:rsid w:val="001F5629"/>
    <w:rsid w:val="00201C0C"/>
    <w:rsid w:val="002021E5"/>
    <w:rsid w:val="002025AE"/>
    <w:rsid w:val="00203BA0"/>
    <w:rsid w:val="0020754F"/>
    <w:rsid w:val="002106FB"/>
    <w:rsid w:val="00216285"/>
    <w:rsid w:val="00220BE6"/>
    <w:rsid w:val="00221FF9"/>
    <w:rsid w:val="00232A01"/>
    <w:rsid w:val="0023791A"/>
    <w:rsid w:val="00243C0D"/>
    <w:rsid w:val="00243E95"/>
    <w:rsid w:val="0024763E"/>
    <w:rsid w:val="00251375"/>
    <w:rsid w:val="002524B4"/>
    <w:rsid w:val="00254495"/>
    <w:rsid w:val="0025581A"/>
    <w:rsid w:val="0025650B"/>
    <w:rsid w:val="002609E8"/>
    <w:rsid w:val="00261F5E"/>
    <w:rsid w:val="00264B97"/>
    <w:rsid w:val="00274810"/>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6AF8"/>
    <w:rsid w:val="002E7B77"/>
    <w:rsid w:val="002F40FD"/>
    <w:rsid w:val="003015BE"/>
    <w:rsid w:val="0030776D"/>
    <w:rsid w:val="00312076"/>
    <w:rsid w:val="003143BC"/>
    <w:rsid w:val="00325075"/>
    <w:rsid w:val="0032520F"/>
    <w:rsid w:val="00325567"/>
    <w:rsid w:val="00331380"/>
    <w:rsid w:val="003326A9"/>
    <w:rsid w:val="00333080"/>
    <w:rsid w:val="00337C42"/>
    <w:rsid w:val="00342DB7"/>
    <w:rsid w:val="00343C56"/>
    <w:rsid w:val="003442C8"/>
    <w:rsid w:val="00347D30"/>
    <w:rsid w:val="003500DC"/>
    <w:rsid w:val="0035136F"/>
    <w:rsid w:val="00352DD9"/>
    <w:rsid w:val="00364C61"/>
    <w:rsid w:val="003665D9"/>
    <w:rsid w:val="00366949"/>
    <w:rsid w:val="00372FCC"/>
    <w:rsid w:val="00374071"/>
    <w:rsid w:val="00376060"/>
    <w:rsid w:val="00382939"/>
    <w:rsid w:val="00382E41"/>
    <w:rsid w:val="003850C2"/>
    <w:rsid w:val="003943DC"/>
    <w:rsid w:val="00394B9C"/>
    <w:rsid w:val="003A07B8"/>
    <w:rsid w:val="003A1FBC"/>
    <w:rsid w:val="003A386F"/>
    <w:rsid w:val="003A4FF5"/>
    <w:rsid w:val="003A688E"/>
    <w:rsid w:val="003A7F38"/>
    <w:rsid w:val="003B1D0A"/>
    <w:rsid w:val="003B246E"/>
    <w:rsid w:val="003B3A3B"/>
    <w:rsid w:val="003B3EB6"/>
    <w:rsid w:val="003B4828"/>
    <w:rsid w:val="003B5F9B"/>
    <w:rsid w:val="003B6F51"/>
    <w:rsid w:val="003C554F"/>
    <w:rsid w:val="003D2033"/>
    <w:rsid w:val="003D3206"/>
    <w:rsid w:val="003D7387"/>
    <w:rsid w:val="003E4E24"/>
    <w:rsid w:val="003E798D"/>
    <w:rsid w:val="003E79ED"/>
    <w:rsid w:val="003F411C"/>
    <w:rsid w:val="00400669"/>
    <w:rsid w:val="00405DE3"/>
    <w:rsid w:val="00407FB3"/>
    <w:rsid w:val="00411AC5"/>
    <w:rsid w:val="004125BE"/>
    <w:rsid w:val="004306AF"/>
    <w:rsid w:val="004313A8"/>
    <w:rsid w:val="004323C2"/>
    <w:rsid w:val="00432555"/>
    <w:rsid w:val="00434948"/>
    <w:rsid w:val="0043600C"/>
    <w:rsid w:val="00440382"/>
    <w:rsid w:val="004448B0"/>
    <w:rsid w:val="00446552"/>
    <w:rsid w:val="00450759"/>
    <w:rsid w:val="00453872"/>
    <w:rsid w:val="00453AC1"/>
    <w:rsid w:val="00461927"/>
    <w:rsid w:val="004625F5"/>
    <w:rsid w:val="00467913"/>
    <w:rsid w:val="00474A2C"/>
    <w:rsid w:val="00475DC9"/>
    <w:rsid w:val="00477B92"/>
    <w:rsid w:val="00480668"/>
    <w:rsid w:val="00482800"/>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36C76"/>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09F9"/>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F08"/>
    <w:rsid w:val="00607319"/>
    <w:rsid w:val="00614096"/>
    <w:rsid w:val="00614E66"/>
    <w:rsid w:val="00616C41"/>
    <w:rsid w:val="006211BC"/>
    <w:rsid w:val="00624241"/>
    <w:rsid w:val="00624B00"/>
    <w:rsid w:val="00630019"/>
    <w:rsid w:val="00630761"/>
    <w:rsid w:val="00631A08"/>
    <w:rsid w:val="00631BB0"/>
    <w:rsid w:val="00635DDC"/>
    <w:rsid w:val="006474B4"/>
    <w:rsid w:val="00652384"/>
    <w:rsid w:val="00653E71"/>
    <w:rsid w:val="00666FA1"/>
    <w:rsid w:val="006703B0"/>
    <w:rsid w:val="00674C16"/>
    <w:rsid w:val="006774B8"/>
    <w:rsid w:val="00677AB9"/>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0CC2"/>
    <w:rsid w:val="006B478D"/>
    <w:rsid w:val="006B4FF8"/>
    <w:rsid w:val="006B7167"/>
    <w:rsid w:val="006B788E"/>
    <w:rsid w:val="006C0207"/>
    <w:rsid w:val="006C4907"/>
    <w:rsid w:val="006C5AE3"/>
    <w:rsid w:val="006D2A7C"/>
    <w:rsid w:val="006E1A2A"/>
    <w:rsid w:val="006E3190"/>
    <w:rsid w:val="006E4A97"/>
    <w:rsid w:val="006F0504"/>
    <w:rsid w:val="006F191E"/>
    <w:rsid w:val="006F5939"/>
    <w:rsid w:val="00701862"/>
    <w:rsid w:val="007026B3"/>
    <w:rsid w:val="00705D6E"/>
    <w:rsid w:val="00710EC0"/>
    <w:rsid w:val="007145AE"/>
    <w:rsid w:val="007169F4"/>
    <w:rsid w:val="00716C2D"/>
    <w:rsid w:val="00720059"/>
    <w:rsid w:val="00721BD0"/>
    <w:rsid w:val="0072389F"/>
    <w:rsid w:val="00727045"/>
    <w:rsid w:val="007279A7"/>
    <w:rsid w:val="0073521D"/>
    <w:rsid w:val="007516D0"/>
    <w:rsid w:val="00753C49"/>
    <w:rsid w:val="007548CF"/>
    <w:rsid w:val="00754CF2"/>
    <w:rsid w:val="007645A4"/>
    <w:rsid w:val="007650D0"/>
    <w:rsid w:val="00766F28"/>
    <w:rsid w:val="00767A23"/>
    <w:rsid w:val="00772CA5"/>
    <w:rsid w:val="007740F8"/>
    <w:rsid w:val="00776933"/>
    <w:rsid w:val="007819FE"/>
    <w:rsid w:val="00784194"/>
    <w:rsid w:val="00791ED9"/>
    <w:rsid w:val="007A3102"/>
    <w:rsid w:val="007A67F3"/>
    <w:rsid w:val="007A6A03"/>
    <w:rsid w:val="007B2BA7"/>
    <w:rsid w:val="007C0496"/>
    <w:rsid w:val="007C435B"/>
    <w:rsid w:val="007C4AB9"/>
    <w:rsid w:val="007C524F"/>
    <w:rsid w:val="007D35C3"/>
    <w:rsid w:val="007D579E"/>
    <w:rsid w:val="007D5ED7"/>
    <w:rsid w:val="007E1A40"/>
    <w:rsid w:val="007E3924"/>
    <w:rsid w:val="007E4ADF"/>
    <w:rsid w:val="007E7A5B"/>
    <w:rsid w:val="007E7F31"/>
    <w:rsid w:val="007F1D0C"/>
    <w:rsid w:val="007F4972"/>
    <w:rsid w:val="007F6245"/>
    <w:rsid w:val="007F6A7E"/>
    <w:rsid w:val="007F6F84"/>
    <w:rsid w:val="007F73A1"/>
    <w:rsid w:val="00800C0F"/>
    <w:rsid w:val="00802A20"/>
    <w:rsid w:val="00804978"/>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0F4D"/>
    <w:rsid w:val="0086667C"/>
    <w:rsid w:val="00870849"/>
    <w:rsid w:val="00870E5B"/>
    <w:rsid w:val="008717F0"/>
    <w:rsid w:val="00873FF9"/>
    <w:rsid w:val="00875BFF"/>
    <w:rsid w:val="0088075F"/>
    <w:rsid w:val="00891F34"/>
    <w:rsid w:val="008939A8"/>
    <w:rsid w:val="00895D32"/>
    <w:rsid w:val="00896E72"/>
    <w:rsid w:val="008A18AF"/>
    <w:rsid w:val="008A3B73"/>
    <w:rsid w:val="008A5326"/>
    <w:rsid w:val="008B172D"/>
    <w:rsid w:val="008B1B51"/>
    <w:rsid w:val="008C4457"/>
    <w:rsid w:val="008C5FC3"/>
    <w:rsid w:val="008C6C90"/>
    <w:rsid w:val="008C765F"/>
    <w:rsid w:val="008C7CB4"/>
    <w:rsid w:val="008D123D"/>
    <w:rsid w:val="008D2270"/>
    <w:rsid w:val="008D29B1"/>
    <w:rsid w:val="008D2C78"/>
    <w:rsid w:val="008D2D11"/>
    <w:rsid w:val="008D2E0A"/>
    <w:rsid w:val="008D3245"/>
    <w:rsid w:val="008D3F7D"/>
    <w:rsid w:val="008D6D6D"/>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1B04"/>
    <w:rsid w:val="0097405E"/>
    <w:rsid w:val="00974329"/>
    <w:rsid w:val="009807D5"/>
    <w:rsid w:val="00980BB4"/>
    <w:rsid w:val="00981429"/>
    <w:rsid w:val="00981B0C"/>
    <w:rsid w:val="00983084"/>
    <w:rsid w:val="009836A8"/>
    <w:rsid w:val="00983A57"/>
    <w:rsid w:val="0098766E"/>
    <w:rsid w:val="00994A46"/>
    <w:rsid w:val="009A36CA"/>
    <w:rsid w:val="009A4D2C"/>
    <w:rsid w:val="009B09A5"/>
    <w:rsid w:val="009B1C79"/>
    <w:rsid w:val="009B4622"/>
    <w:rsid w:val="009B64C0"/>
    <w:rsid w:val="009B7B71"/>
    <w:rsid w:val="009C0187"/>
    <w:rsid w:val="009C021D"/>
    <w:rsid w:val="009C7566"/>
    <w:rsid w:val="009C7C70"/>
    <w:rsid w:val="009D0E83"/>
    <w:rsid w:val="009D6736"/>
    <w:rsid w:val="009D6E5D"/>
    <w:rsid w:val="009E0928"/>
    <w:rsid w:val="009E1580"/>
    <w:rsid w:val="009E1824"/>
    <w:rsid w:val="009E1922"/>
    <w:rsid w:val="009E1B45"/>
    <w:rsid w:val="009E2BC9"/>
    <w:rsid w:val="009E6A10"/>
    <w:rsid w:val="009F0336"/>
    <w:rsid w:val="009F2696"/>
    <w:rsid w:val="009F3630"/>
    <w:rsid w:val="009F4B7C"/>
    <w:rsid w:val="00A00E82"/>
    <w:rsid w:val="00A011F7"/>
    <w:rsid w:val="00A02219"/>
    <w:rsid w:val="00A04FA0"/>
    <w:rsid w:val="00A0587F"/>
    <w:rsid w:val="00A07725"/>
    <w:rsid w:val="00A1289E"/>
    <w:rsid w:val="00A12A17"/>
    <w:rsid w:val="00A234F1"/>
    <w:rsid w:val="00A300A4"/>
    <w:rsid w:val="00A30D96"/>
    <w:rsid w:val="00A31F5D"/>
    <w:rsid w:val="00A339FB"/>
    <w:rsid w:val="00A3765C"/>
    <w:rsid w:val="00A40541"/>
    <w:rsid w:val="00A42562"/>
    <w:rsid w:val="00A436AF"/>
    <w:rsid w:val="00A46B2F"/>
    <w:rsid w:val="00A503C0"/>
    <w:rsid w:val="00A50EA2"/>
    <w:rsid w:val="00A51D67"/>
    <w:rsid w:val="00A54803"/>
    <w:rsid w:val="00A566A3"/>
    <w:rsid w:val="00A567BD"/>
    <w:rsid w:val="00A622B7"/>
    <w:rsid w:val="00A636D5"/>
    <w:rsid w:val="00A75EB4"/>
    <w:rsid w:val="00A81F73"/>
    <w:rsid w:val="00A82DB8"/>
    <w:rsid w:val="00A84EA2"/>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E3F5B"/>
    <w:rsid w:val="00AF169F"/>
    <w:rsid w:val="00AF1FED"/>
    <w:rsid w:val="00AF2403"/>
    <w:rsid w:val="00AF55B1"/>
    <w:rsid w:val="00AF7E44"/>
    <w:rsid w:val="00B00341"/>
    <w:rsid w:val="00B048D5"/>
    <w:rsid w:val="00B04E20"/>
    <w:rsid w:val="00B072F4"/>
    <w:rsid w:val="00B10505"/>
    <w:rsid w:val="00B123FD"/>
    <w:rsid w:val="00B129AA"/>
    <w:rsid w:val="00B134B0"/>
    <w:rsid w:val="00B141BF"/>
    <w:rsid w:val="00B1494E"/>
    <w:rsid w:val="00B1601D"/>
    <w:rsid w:val="00B168F3"/>
    <w:rsid w:val="00B17497"/>
    <w:rsid w:val="00B22696"/>
    <w:rsid w:val="00B245F1"/>
    <w:rsid w:val="00B25095"/>
    <w:rsid w:val="00B32409"/>
    <w:rsid w:val="00B32924"/>
    <w:rsid w:val="00B33C88"/>
    <w:rsid w:val="00B40ECC"/>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0BDF"/>
    <w:rsid w:val="00B96975"/>
    <w:rsid w:val="00B978AB"/>
    <w:rsid w:val="00BA1115"/>
    <w:rsid w:val="00BA1CF8"/>
    <w:rsid w:val="00BA54E8"/>
    <w:rsid w:val="00BA6E38"/>
    <w:rsid w:val="00BB473F"/>
    <w:rsid w:val="00BB47C3"/>
    <w:rsid w:val="00BB72F3"/>
    <w:rsid w:val="00BC00BF"/>
    <w:rsid w:val="00BC4FC8"/>
    <w:rsid w:val="00BD10BF"/>
    <w:rsid w:val="00BD2F0E"/>
    <w:rsid w:val="00BD370C"/>
    <w:rsid w:val="00BD540C"/>
    <w:rsid w:val="00BD5C4D"/>
    <w:rsid w:val="00BD7ACD"/>
    <w:rsid w:val="00BE1C3C"/>
    <w:rsid w:val="00BE34C6"/>
    <w:rsid w:val="00BF1A25"/>
    <w:rsid w:val="00BF2950"/>
    <w:rsid w:val="00BF4405"/>
    <w:rsid w:val="00BF4962"/>
    <w:rsid w:val="00BF497B"/>
    <w:rsid w:val="00BF4B26"/>
    <w:rsid w:val="00BF5DC8"/>
    <w:rsid w:val="00BF79B4"/>
    <w:rsid w:val="00C02E83"/>
    <w:rsid w:val="00C062D2"/>
    <w:rsid w:val="00C06496"/>
    <w:rsid w:val="00C103FA"/>
    <w:rsid w:val="00C12BA2"/>
    <w:rsid w:val="00C14390"/>
    <w:rsid w:val="00C14E60"/>
    <w:rsid w:val="00C15781"/>
    <w:rsid w:val="00C2001F"/>
    <w:rsid w:val="00C225F9"/>
    <w:rsid w:val="00C23A17"/>
    <w:rsid w:val="00C25326"/>
    <w:rsid w:val="00C27942"/>
    <w:rsid w:val="00C30BDD"/>
    <w:rsid w:val="00C34FE0"/>
    <w:rsid w:val="00C36A48"/>
    <w:rsid w:val="00C36B67"/>
    <w:rsid w:val="00C405D7"/>
    <w:rsid w:val="00C41123"/>
    <w:rsid w:val="00C450CD"/>
    <w:rsid w:val="00C45D84"/>
    <w:rsid w:val="00C466CB"/>
    <w:rsid w:val="00C51D9F"/>
    <w:rsid w:val="00C53916"/>
    <w:rsid w:val="00C53FA3"/>
    <w:rsid w:val="00C54A71"/>
    <w:rsid w:val="00C56700"/>
    <w:rsid w:val="00C61B04"/>
    <w:rsid w:val="00C66234"/>
    <w:rsid w:val="00C66E7A"/>
    <w:rsid w:val="00C77CD3"/>
    <w:rsid w:val="00C84A1F"/>
    <w:rsid w:val="00C87214"/>
    <w:rsid w:val="00C8760B"/>
    <w:rsid w:val="00C91AA0"/>
    <w:rsid w:val="00C92123"/>
    <w:rsid w:val="00C92781"/>
    <w:rsid w:val="00C93435"/>
    <w:rsid w:val="00C93585"/>
    <w:rsid w:val="00C9484F"/>
    <w:rsid w:val="00C965F0"/>
    <w:rsid w:val="00CA1388"/>
    <w:rsid w:val="00CA2820"/>
    <w:rsid w:val="00CA2ACE"/>
    <w:rsid w:val="00CA6610"/>
    <w:rsid w:val="00CA7262"/>
    <w:rsid w:val="00CB0865"/>
    <w:rsid w:val="00CC48C5"/>
    <w:rsid w:val="00CC718A"/>
    <w:rsid w:val="00CC71DF"/>
    <w:rsid w:val="00CC7B44"/>
    <w:rsid w:val="00CD0868"/>
    <w:rsid w:val="00CD694D"/>
    <w:rsid w:val="00CE0162"/>
    <w:rsid w:val="00CE2617"/>
    <w:rsid w:val="00CE2C42"/>
    <w:rsid w:val="00CE4855"/>
    <w:rsid w:val="00CE5D56"/>
    <w:rsid w:val="00CE5E3A"/>
    <w:rsid w:val="00CE6DC1"/>
    <w:rsid w:val="00CF05EF"/>
    <w:rsid w:val="00CF5DF3"/>
    <w:rsid w:val="00D03E70"/>
    <w:rsid w:val="00D06696"/>
    <w:rsid w:val="00D073FF"/>
    <w:rsid w:val="00D14C90"/>
    <w:rsid w:val="00D162AF"/>
    <w:rsid w:val="00D1763E"/>
    <w:rsid w:val="00D17CAA"/>
    <w:rsid w:val="00D204C9"/>
    <w:rsid w:val="00D21C1E"/>
    <w:rsid w:val="00D25FA4"/>
    <w:rsid w:val="00D3416E"/>
    <w:rsid w:val="00D3691A"/>
    <w:rsid w:val="00D37B6C"/>
    <w:rsid w:val="00D4300E"/>
    <w:rsid w:val="00D519B8"/>
    <w:rsid w:val="00D57804"/>
    <w:rsid w:val="00D6152B"/>
    <w:rsid w:val="00D63D28"/>
    <w:rsid w:val="00D773A5"/>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94D"/>
    <w:rsid w:val="00DC4BC7"/>
    <w:rsid w:val="00DC5416"/>
    <w:rsid w:val="00DC596D"/>
    <w:rsid w:val="00DD2C67"/>
    <w:rsid w:val="00DD3DFB"/>
    <w:rsid w:val="00DE2C23"/>
    <w:rsid w:val="00DE5886"/>
    <w:rsid w:val="00DE6213"/>
    <w:rsid w:val="00DE6451"/>
    <w:rsid w:val="00DE6F59"/>
    <w:rsid w:val="00E047D7"/>
    <w:rsid w:val="00E053A8"/>
    <w:rsid w:val="00E056B8"/>
    <w:rsid w:val="00E0776D"/>
    <w:rsid w:val="00E07C5F"/>
    <w:rsid w:val="00E124FB"/>
    <w:rsid w:val="00E14E3C"/>
    <w:rsid w:val="00E17A3F"/>
    <w:rsid w:val="00E20374"/>
    <w:rsid w:val="00E25B27"/>
    <w:rsid w:val="00E26D67"/>
    <w:rsid w:val="00E3376E"/>
    <w:rsid w:val="00E3425F"/>
    <w:rsid w:val="00E34F19"/>
    <w:rsid w:val="00E35E57"/>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87DD2"/>
    <w:rsid w:val="00E913B6"/>
    <w:rsid w:val="00E91BEF"/>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125E"/>
    <w:rsid w:val="00EF2C38"/>
    <w:rsid w:val="00EF3369"/>
    <w:rsid w:val="00EF6663"/>
    <w:rsid w:val="00F034A0"/>
    <w:rsid w:val="00F03FA4"/>
    <w:rsid w:val="00F069C5"/>
    <w:rsid w:val="00F0715C"/>
    <w:rsid w:val="00F110B3"/>
    <w:rsid w:val="00F11682"/>
    <w:rsid w:val="00F11970"/>
    <w:rsid w:val="00F11972"/>
    <w:rsid w:val="00F148A6"/>
    <w:rsid w:val="00F23983"/>
    <w:rsid w:val="00F25E2C"/>
    <w:rsid w:val="00F33E74"/>
    <w:rsid w:val="00F3495E"/>
    <w:rsid w:val="00F350CF"/>
    <w:rsid w:val="00F35A54"/>
    <w:rsid w:val="00F35B45"/>
    <w:rsid w:val="00F36B2E"/>
    <w:rsid w:val="00F42890"/>
    <w:rsid w:val="00F42CA9"/>
    <w:rsid w:val="00F44612"/>
    <w:rsid w:val="00F447B3"/>
    <w:rsid w:val="00F44ED7"/>
    <w:rsid w:val="00F45806"/>
    <w:rsid w:val="00F50834"/>
    <w:rsid w:val="00F542E0"/>
    <w:rsid w:val="00F57FD5"/>
    <w:rsid w:val="00F62E81"/>
    <w:rsid w:val="00F634B8"/>
    <w:rsid w:val="00F64754"/>
    <w:rsid w:val="00F76426"/>
    <w:rsid w:val="00F772AA"/>
    <w:rsid w:val="00F77A2E"/>
    <w:rsid w:val="00F77CDD"/>
    <w:rsid w:val="00F81297"/>
    <w:rsid w:val="00F872CA"/>
    <w:rsid w:val="00F92DC4"/>
    <w:rsid w:val="00F943B7"/>
    <w:rsid w:val="00FA2295"/>
    <w:rsid w:val="00FA33A8"/>
    <w:rsid w:val="00FA4FD2"/>
    <w:rsid w:val="00FA5F6F"/>
    <w:rsid w:val="00FA64E3"/>
    <w:rsid w:val="00FA6D77"/>
    <w:rsid w:val="00FA7329"/>
    <w:rsid w:val="00FB1A6E"/>
    <w:rsid w:val="00FB3677"/>
    <w:rsid w:val="00FB6164"/>
    <w:rsid w:val="00FD6DBA"/>
    <w:rsid w:val="00FE049A"/>
    <w:rsid w:val="00FE41B1"/>
    <w:rsid w:val="00FE7787"/>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Fuentedeprrafopredeter"/>
    <w:rsid w:val="006B47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0849835">
      <w:bodyDiv w:val="1"/>
      <w:marLeft w:val="0"/>
      <w:marRight w:val="0"/>
      <w:marTop w:val="0"/>
      <w:marBottom w:val="0"/>
      <w:divBdr>
        <w:top w:val="none" w:sz="0" w:space="0" w:color="auto"/>
        <w:left w:val="none" w:sz="0" w:space="0" w:color="auto"/>
        <w:bottom w:val="none" w:sz="0" w:space="0" w:color="auto"/>
        <w:right w:val="none" w:sz="0" w:space="0" w:color="auto"/>
      </w:divBdr>
      <w:divsChild>
        <w:div w:id="1127511288">
          <w:marLeft w:val="-720"/>
          <w:marRight w:val="0"/>
          <w:marTop w:val="0"/>
          <w:marBottom w:val="0"/>
          <w:divBdr>
            <w:top w:val="none" w:sz="0" w:space="0" w:color="auto"/>
            <w:left w:val="none" w:sz="0" w:space="0" w:color="auto"/>
            <w:bottom w:val="none" w:sz="0" w:space="0" w:color="auto"/>
            <w:right w:val="none" w:sz="0" w:space="0" w:color="auto"/>
          </w:divBdr>
        </w:div>
      </w:divsChild>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5884923">
      <w:bodyDiv w:val="1"/>
      <w:marLeft w:val="0"/>
      <w:marRight w:val="0"/>
      <w:marTop w:val="0"/>
      <w:marBottom w:val="0"/>
      <w:divBdr>
        <w:top w:val="none" w:sz="0" w:space="0" w:color="auto"/>
        <w:left w:val="none" w:sz="0" w:space="0" w:color="auto"/>
        <w:bottom w:val="none" w:sz="0" w:space="0" w:color="auto"/>
        <w:right w:val="none" w:sz="0" w:space="0" w:color="auto"/>
      </w:divBdr>
      <w:divsChild>
        <w:div w:id="1131217450">
          <w:marLeft w:val="-720"/>
          <w:marRight w:val="0"/>
          <w:marTop w:val="0"/>
          <w:marBottom w:val="0"/>
          <w:divBdr>
            <w:top w:val="none" w:sz="0" w:space="0" w:color="auto"/>
            <w:left w:val="none" w:sz="0" w:space="0" w:color="auto"/>
            <w:bottom w:val="none" w:sz="0" w:space="0" w:color="auto"/>
            <w:right w:val="none" w:sz="0" w:space="0" w:color="auto"/>
          </w:divBdr>
        </w:div>
      </w:divsChild>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1300934">
      <w:bodyDiv w:val="1"/>
      <w:marLeft w:val="0"/>
      <w:marRight w:val="0"/>
      <w:marTop w:val="0"/>
      <w:marBottom w:val="0"/>
      <w:divBdr>
        <w:top w:val="none" w:sz="0" w:space="0" w:color="auto"/>
        <w:left w:val="none" w:sz="0" w:space="0" w:color="auto"/>
        <w:bottom w:val="none" w:sz="0" w:space="0" w:color="auto"/>
        <w:right w:val="none" w:sz="0" w:space="0" w:color="auto"/>
      </w:divBdr>
      <w:divsChild>
        <w:div w:id="453183663">
          <w:marLeft w:val="-720"/>
          <w:marRight w:val="0"/>
          <w:marTop w:val="0"/>
          <w:marBottom w:val="0"/>
          <w:divBdr>
            <w:top w:val="none" w:sz="0" w:space="0" w:color="auto"/>
            <w:left w:val="none" w:sz="0" w:space="0" w:color="auto"/>
            <w:bottom w:val="none" w:sz="0" w:space="0" w:color="auto"/>
            <w:right w:val="none" w:sz="0" w:space="0" w:color="auto"/>
          </w:divBdr>
        </w:div>
      </w:divsChild>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17657912">
      <w:bodyDiv w:val="1"/>
      <w:marLeft w:val="0"/>
      <w:marRight w:val="0"/>
      <w:marTop w:val="0"/>
      <w:marBottom w:val="0"/>
      <w:divBdr>
        <w:top w:val="none" w:sz="0" w:space="0" w:color="auto"/>
        <w:left w:val="none" w:sz="0" w:space="0" w:color="auto"/>
        <w:bottom w:val="none" w:sz="0" w:space="0" w:color="auto"/>
        <w:right w:val="none" w:sz="0" w:space="0" w:color="auto"/>
      </w:divBdr>
      <w:divsChild>
        <w:div w:id="1901357632">
          <w:marLeft w:val="-720"/>
          <w:marRight w:val="0"/>
          <w:marTop w:val="0"/>
          <w:marBottom w:val="0"/>
          <w:divBdr>
            <w:top w:val="none" w:sz="0" w:space="0" w:color="auto"/>
            <w:left w:val="none" w:sz="0" w:space="0" w:color="auto"/>
            <w:bottom w:val="none" w:sz="0" w:space="0" w:color="auto"/>
            <w:right w:val="none" w:sz="0" w:space="0" w:color="auto"/>
          </w:divBdr>
        </w:div>
      </w:divsChild>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36929729">
      <w:bodyDiv w:val="1"/>
      <w:marLeft w:val="0"/>
      <w:marRight w:val="0"/>
      <w:marTop w:val="0"/>
      <w:marBottom w:val="0"/>
      <w:divBdr>
        <w:top w:val="none" w:sz="0" w:space="0" w:color="auto"/>
        <w:left w:val="none" w:sz="0" w:space="0" w:color="auto"/>
        <w:bottom w:val="none" w:sz="0" w:space="0" w:color="auto"/>
        <w:right w:val="none" w:sz="0" w:space="0" w:color="auto"/>
      </w:divBdr>
      <w:divsChild>
        <w:div w:id="24142933">
          <w:marLeft w:val="-720"/>
          <w:marRight w:val="0"/>
          <w:marTop w:val="0"/>
          <w:marBottom w:val="0"/>
          <w:divBdr>
            <w:top w:val="none" w:sz="0" w:space="0" w:color="auto"/>
            <w:left w:val="none" w:sz="0" w:space="0" w:color="auto"/>
            <w:bottom w:val="none" w:sz="0" w:space="0" w:color="auto"/>
            <w:right w:val="none" w:sz="0" w:space="0" w:color="auto"/>
          </w:divBdr>
        </w:div>
      </w:divsChild>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88044846">
      <w:bodyDiv w:val="1"/>
      <w:marLeft w:val="0"/>
      <w:marRight w:val="0"/>
      <w:marTop w:val="0"/>
      <w:marBottom w:val="0"/>
      <w:divBdr>
        <w:top w:val="none" w:sz="0" w:space="0" w:color="auto"/>
        <w:left w:val="none" w:sz="0" w:space="0" w:color="auto"/>
        <w:bottom w:val="none" w:sz="0" w:space="0" w:color="auto"/>
        <w:right w:val="none" w:sz="0" w:space="0" w:color="auto"/>
      </w:divBdr>
      <w:divsChild>
        <w:div w:id="2004773904">
          <w:marLeft w:val="-720"/>
          <w:marRight w:val="0"/>
          <w:marTop w:val="0"/>
          <w:marBottom w:val="0"/>
          <w:divBdr>
            <w:top w:val="none" w:sz="0" w:space="0" w:color="auto"/>
            <w:left w:val="none" w:sz="0" w:space="0" w:color="auto"/>
            <w:bottom w:val="none" w:sz="0" w:space="0" w:color="auto"/>
            <w:right w:val="none" w:sz="0" w:space="0" w:color="auto"/>
          </w:divBdr>
        </w:div>
      </w:divsChild>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78065584">
      <w:bodyDiv w:val="1"/>
      <w:marLeft w:val="0"/>
      <w:marRight w:val="0"/>
      <w:marTop w:val="0"/>
      <w:marBottom w:val="0"/>
      <w:divBdr>
        <w:top w:val="none" w:sz="0" w:space="0" w:color="auto"/>
        <w:left w:val="none" w:sz="0" w:space="0" w:color="auto"/>
        <w:bottom w:val="none" w:sz="0" w:space="0" w:color="auto"/>
        <w:right w:val="none" w:sz="0" w:space="0" w:color="auto"/>
      </w:divBdr>
      <w:divsChild>
        <w:div w:id="589002355">
          <w:marLeft w:val="-720"/>
          <w:marRight w:val="0"/>
          <w:marTop w:val="0"/>
          <w:marBottom w:val="0"/>
          <w:divBdr>
            <w:top w:val="none" w:sz="0" w:space="0" w:color="auto"/>
            <w:left w:val="none" w:sz="0" w:space="0" w:color="auto"/>
            <w:bottom w:val="none" w:sz="0" w:space="0" w:color="auto"/>
            <w:right w:val="none" w:sz="0" w:space="0" w:color="auto"/>
          </w:divBdr>
        </w:div>
      </w:divsChild>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4154874">
      <w:bodyDiv w:val="1"/>
      <w:marLeft w:val="0"/>
      <w:marRight w:val="0"/>
      <w:marTop w:val="0"/>
      <w:marBottom w:val="0"/>
      <w:divBdr>
        <w:top w:val="none" w:sz="0" w:space="0" w:color="auto"/>
        <w:left w:val="none" w:sz="0" w:space="0" w:color="auto"/>
        <w:bottom w:val="none" w:sz="0" w:space="0" w:color="auto"/>
        <w:right w:val="none" w:sz="0" w:space="0" w:color="auto"/>
      </w:divBdr>
      <w:divsChild>
        <w:div w:id="726103087">
          <w:marLeft w:val="-720"/>
          <w:marRight w:val="0"/>
          <w:marTop w:val="0"/>
          <w:marBottom w:val="0"/>
          <w:divBdr>
            <w:top w:val="none" w:sz="0" w:space="0" w:color="auto"/>
            <w:left w:val="none" w:sz="0" w:space="0" w:color="auto"/>
            <w:bottom w:val="none" w:sz="0" w:space="0" w:color="auto"/>
            <w:right w:val="none" w:sz="0" w:space="0" w:color="auto"/>
          </w:divBdr>
        </w:div>
      </w:divsChild>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9773348">
      <w:bodyDiv w:val="1"/>
      <w:marLeft w:val="0"/>
      <w:marRight w:val="0"/>
      <w:marTop w:val="0"/>
      <w:marBottom w:val="0"/>
      <w:divBdr>
        <w:top w:val="none" w:sz="0" w:space="0" w:color="auto"/>
        <w:left w:val="none" w:sz="0" w:space="0" w:color="auto"/>
        <w:bottom w:val="none" w:sz="0" w:space="0" w:color="auto"/>
        <w:right w:val="none" w:sz="0" w:space="0" w:color="auto"/>
      </w:divBdr>
      <w:divsChild>
        <w:div w:id="63724413">
          <w:marLeft w:val="-720"/>
          <w:marRight w:val="0"/>
          <w:marTop w:val="0"/>
          <w:marBottom w:val="0"/>
          <w:divBdr>
            <w:top w:val="none" w:sz="0" w:space="0" w:color="auto"/>
            <w:left w:val="none" w:sz="0" w:space="0" w:color="auto"/>
            <w:bottom w:val="none" w:sz="0" w:space="0" w:color="auto"/>
            <w:right w:val="none" w:sz="0" w:space="0" w:color="auto"/>
          </w:divBdr>
        </w:div>
      </w:divsChild>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25088115">
      <w:bodyDiv w:val="1"/>
      <w:marLeft w:val="0"/>
      <w:marRight w:val="0"/>
      <w:marTop w:val="0"/>
      <w:marBottom w:val="0"/>
      <w:divBdr>
        <w:top w:val="none" w:sz="0" w:space="0" w:color="auto"/>
        <w:left w:val="none" w:sz="0" w:space="0" w:color="auto"/>
        <w:bottom w:val="none" w:sz="0" w:space="0" w:color="auto"/>
        <w:right w:val="none" w:sz="0" w:space="0" w:color="auto"/>
      </w:divBdr>
      <w:divsChild>
        <w:div w:id="1960842054">
          <w:marLeft w:val="-720"/>
          <w:marRight w:val="0"/>
          <w:marTop w:val="0"/>
          <w:marBottom w:val="0"/>
          <w:divBdr>
            <w:top w:val="none" w:sz="0" w:space="0" w:color="auto"/>
            <w:left w:val="none" w:sz="0" w:space="0" w:color="auto"/>
            <w:bottom w:val="none" w:sz="0" w:space="0" w:color="auto"/>
            <w:right w:val="none" w:sz="0" w:space="0" w:color="auto"/>
          </w:divBdr>
        </w:div>
      </w:divsChild>
    </w:div>
    <w:div w:id="2033608170">
      <w:bodyDiv w:val="1"/>
      <w:marLeft w:val="0"/>
      <w:marRight w:val="0"/>
      <w:marTop w:val="0"/>
      <w:marBottom w:val="0"/>
      <w:divBdr>
        <w:top w:val="none" w:sz="0" w:space="0" w:color="auto"/>
        <w:left w:val="none" w:sz="0" w:space="0" w:color="auto"/>
        <w:bottom w:val="none" w:sz="0" w:space="0" w:color="auto"/>
        <w:right w:val="none" w:sz="0" w:space="0" w:color="auto"/>
      </w:divBdr>
      <w:divsChild>
        <w:div w:id="1917939359">
          <w:marLeft w:val="-720"/>
          <w:marRight w:val="0"/>
          <w:marTop w:val="0"/>
          <w:marBottom w:val="0"/>
          <w:divBdr>
            <w:top w:val="none" w:sz="0" w:space="0" w:color="auto"/>
            <w:left w:val="none" w:sz="0" w:space="0" w:color="auto"/>
            <w:bottom w:val="none" w:sz="0" w:space="0" w:color="auto"/>
            <w:right w:val="none" w:sz="0" w:space="0" w:color="auto"/>
          </w:divBdr>
        </w:div>
      </w:divsChild>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0859801">
      <w:bodyDiv w:val="1"/>
      <w:marLeft w:val="0"/>
      <w:marRight w:val="0"/>
      <w:marTop w:val="0"/>
      <w:marBottom w:val="0"/>
      <w:divBdr>
        <w:top w:val="none" w:sz="0" w:space="0" w:color="auto"/>
        <w:left w:val="none" w:sz="0" w:space="0" w:color="auto"/>
        <w:bottom w:val="none" w:sz="0" w:space="0" w:color="auto"/>
        <w:right w:val="none" w:sz="0" w:space="0" w:color="auto"/>
      </w:divBdr>
      <w:divsChild>
        <w:div w:id="944506503">
          <w:marLeft w:val="-720"/>
          <w:marRight w:val="0"/>
          <w:marTop w:val="0"/>
          <w:marBottom w:val="0"/>
          <w:divBdr>
            <w:top w:val="none" w:sz="0" w:space="0" w:color="auto"/>
            <w:left w:val="none" w:sz="0" w:space="0" w:color="auto"/>
            <w:bottom w:val="none" w:sz="0" w:space="0" w:color="auto"/>
            <w:right w:val="none" w:sz="0" w:space="0" w:color="auto"/>
          </w:divBdr>
        </w:div>
      </w:divsChild>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footer" Target="footer10.xml"/><Relationship Id="rId42" Type="http://schemas.openxmlformats.org/officeDocument/2006/relationships/image" Target="media/image19.png"/><Relationship Id="rId63" Type="http://schemas.openxmlformats.org/officeDocument/2006/relationships/hyperlink" Target="https://planderecuperacion.gob.es/noticias/que-es-inteligencia-artificial-ia-prtr" TargetMode="External"/><Relationship Id="rId84" Type="http://schemas.openxmlformats.org/officeDocument/2006/relationships/hyperlink" Target="https://ve.scielo.org/scielo.php?script=sci_arttext&amp;pid=S1010-29142015000200002" TargetMode="External"/><Relationship Id="rId138" Type="http://schemas.openxmlformats.org/officeDocument/2006/relationships/image" Target="media/image65.jpe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9.png"/><Relationship Id="rId53" Type="http://schemas.openxmlformats.org/officeDocument/2006/relationships/image" Target="media/image30.png"/><Relationship Id="rId74" Type="http://schemas.openxmlformats.org/officeDocument/2006/relationships/hyperlink" Target="https://learn.microsoft.com/en-us/copilot/overview" TargetMode="External"/><Relationship Id="rId128" Type="http://schemas.openxmlformats.org/officeDocument/2006/relationships/image" Target="media/image55.png"/><Relationship Id="rId5" Type="http://schemas.openxmlformats.org/officeDocument/2006/relationships/settings" Target="settings.xml"/><Relationship Id="rId90" Type="http://schemas.openxmlformats.org/officeDocument/2006/relationships/hyperlink" Target="https://www.almudi.org/articulos/15898-la-virtud-aristotelica-como-camino-deexcelencia-humana-y-las-acciones-para%20alcanzarla" TargetMode="External"/><Relationship Id="rId95" Type="http://schemas.openxmlformats.org/officeDocument/2006/relationships/hyperlink" Target="https://doi.org/10.1007/s11948-020-00228-y" TargetMode="External"/><Relationship Id="rId22" Type="http://schemas.openxmlformats.org/officeDocument/2006/relationships/comments" Target="comments.xm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5.jpeg"/><Relationship Id="rId64" Type="http://schemas.openxmlformats.org/officeDocument/2006/relationships/hyperlink" Target="https://hai-&#160;production.s3.amazonaws.com/files/2020-09/AI-Definitions-HAI.pdf" TargetMode="External"/><Relationship Id="rId69" Type="http://schemas.openxmlformats.org/officeDocument/2006/relationships/hyperlink" Target="https://tsachila.edu.ec/ojs/index.php/TSEDE/article/view/195/129" TargetMode="External"/><Relationship Id="rId113" Type="http://schemas.openxmlformats.org/officeDocument/2006/relationships/image" Target="media/image40.png"/><Relationship Id="rId118" Type="http://schemas.openxmlformats.org/officeDocument/2006/relationships/image" Target="media/image45.png"/><Relationship Id="rId134" Type="http://schemas.openxmlformats.org/officeDocument/2006/relationships/image" Target="media/image61.jpeg"/><Relationship Id="rId139" Type="http://schemas.openxmlformats.org/officeDocument/2006/relationships/image" Target="media/image66.jpeg"/><Relationship Id="rId80" Type="http://schemas.openxmlformats.org/officeDocument/2006/relationships/hyperlink" Target="https://www.unodc.org/e4j/es/integrity-ethics/module-3/index.html" TargetMode="External"/><Relationship Id="rId85" Type="http://schemas.openxmlformats.org/officeDocument/2006/relationships/hyperlink" Target="http://www.scielo.org.co/scielo.php?script=sci_arttext&amp;pid=S1657-59972004000100005&amp;lng=en&amp;tlng=es" TargetMode="External"/><Relationship Id="rId12" Type="http://schemas.openxmlformats.org/officeDocument/2006/relationships/image" Target="media/image2.png"/><Relationship Id="rId17"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51.png"/><Relationship Id="rId129" Type="http://schemas.openxmlformats.org/officeDocument/2006/relationships/image" Target="media/image56.png"/><Relationship Id="rId54" Type="http://schemas.openxmlformats.org/officeDocument/2006/relationships/image" Target="media/image31.png"/><Relationship Id="rId70" Type="http://schemas.openxmlformats.org/officeDocument/2006/relationships/hyperlink" Target="https://engineering.fb.com/2018/12/05/ai-research/fair-fifth-anniversary/" TargetMode="External"/><Relationship Id="rId75" Type="http://schemas.openxmlformats.org/officeDocument/2006/relationships/hyperlink" Target="https://www.ibm.com/think/topics/google-gemini" TargetMode="External"/><Relationship Id="rId91" Type="http://schemas.openxmlformats.org/officeDocument/2006/relationships/hyperlink" Target="https://www.boe.es/biblioteca_juridica/anuarios_derecho/articulo.php?id=ANU-M-2019-10037900394" TargetMode="External"/><Relationship Id="rId96" Type="http://schemas.openxmlformats.org/officeDocument/2006/relationships/hyperlink" Target="https://doi.org/10.1057/s41599-024-04044-8" TargetMode="External"/><Relationship Id="rId140" Type="http://schemas.openxmlformats.org/officeDocument/2006/relationships/hyperlink" Target="https://www.nationalgeographic.com.es/ciencia/cuanto-sabes-sobre-inteligencia-artificial_19125/1"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microsoft.com/office/2011/relationships/commentsExtended" Target="commentsExtended.xml"/><Relationship Id="rId28" Type="http://schemas.openxmlformats.org/officeDocument/2006/relationships/image" Target="media/image5.png"/><Relationship Id="rId49" Type="http://schemas.openxmlformats.org/officeDocument/2006/relationships/image" Target="media/image26.jpeg"/><Relationship Id="rId114" Type="http://schemas.openxmlformats.org/officeDocument/2006/relationships/image" Target="media/image41.png"/><Relationship Id="rId119" Type="http://schemas.openxmlformats.org/officeDocument/2006/relationships/image" Target="media/image46.png"/><Relationship Id="rId44" Type="http://schemas.openxmlformats.org/officeDocument/2006/relationships/image" Target="media/image21.png"/><Relationship Id="rId60" Type="http://schemas.openxmlformats.org/officeDocument/2006/relationships/footer" Target="footer11.xml"/><Relationship Id="rId65" Type="http://schemas.openxmlformats.org/officeDocument/2006/relationships/hyperlink" Target="https://www.boe.es/buscar/doc.php?id=DOUE-L-2024-81079" TargetMode="External"/><Relationship Id="rId81" Type="http://schemas.openxmlformats.org/officeDocument/2006/relationships/hyperlink" Target="http://www.scielo.org.co/scielo.php?script=sci_arttext&amp;pid=S0124-61272007000200008&amp;lng=en&amp;tlng=es" TargetMode="External"/><Relationship Id="rId86" Type="http://schemas.openxmlformats.org/officeDocument/2006/relationships/hyperlink" Target="https://riull.ull.es/xmlui/bitstream/handle/915/12671/L%20_29_%282011%29_07.pdf?sequence=1" TargetMode="External"/><Relationship Id="rId130" Type="http://schemas.openxmlformats.org/officeDocument/2006/relationships/image" Target="media/image57.png"/><Relationship Id="rId135" Type="http://schemas.openxmlformats.org/officeDocument/2006/relationships/image" Target="media/image62.jpe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6.png"/><Relationship Id="rId109" Type="http://schemas.openxmlformats.org/officeDocument/2006/relationships/hyperlink" Target="https://ai-study-tfg.streamlit.app/" TargetMode="External"/><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openai.com/es-ES/index/hello-gpt-4o/" TargetMode="External"/><Relationship Id="rId97"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04" Type="http://schemas.openxmlformats.org/officeDocument/2006/relationships/hyperlink" Target="https://workspace.google.com/intl/es/products/sheets/" TargetMode="External"/><Relationship Id="rId120" Type="http://schemas.openxmlformats.org/officeDocument/2006/relationships/image" Target="media/image47.png"/><Relationship Id="rId125" Type="http://schemas.openxmlformats.org/officeDocument/2006/relationships/image" Target="media/image52.png"/><Relationship Id="rId141" Type="http://schemas.openxmlformats.org/officeDocument/2006/relationships/hyperlink" Target="https://www.theguardian.com/world/2024/feb/16/air-canada-chatbot-lawsuit" TargetMode="External"/><Relationship Id="rId146"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doi.org/10.29018/issn.2588-1000vol4iss30.2020pp36-47" TargetMode="External"/><Relationship Id="rId92" Type="http://schemas.openxmlformats.org/officeDocument/2006/relationships/hyperlink" Target="https://www.weforum.org/publications/ai-value-alignment-guiding-artificial-intelligence-towards-shared-human-goals"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microsoft.com/office/2016/09/relationships/commentsIds" Target="commentsIds.xml"/><Relationship Id="rId40" Type="http://schemas.openxmlformats.org/officeDocument/2006/relationships/image" Target="media/image17.png"/><Relationship Id="rId45" Type="http://schemas.openxmlformats.org/officeDocument/2006/relationships/image" Target="media/image22.jpeg"/><Relationship Id="rId66" Type="http://schemas.openxmlformats.org/officeDocument/2006/relationships/hyperlink" Target="https://creativecommons.org/licenses/by-sa/3.0/igo/" TargetMode="External"/><Relationship Id="rId87" Type="http://schemas.openxmlformats.org/officeDocument/2006/relationships/hyperlink" Target="https://www.iomg.edu.do/post/mi-perfil-%C3%A9tico-1" TargetMode="External"/><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8.png"/><Relationship Id="rId136" Type="http://schemas.openxmlformats.org/officeDocument/2006/relationships/image" Target="media/image63.jpeg"/><Relationship Id="rId61" Type="http://schemas.openxmlformats.org/officeDocument/2006/relationships/hyperlink" Target="https://unesdoc.unesco.org/ark:/48223/pf0000385082" TargetMode="External"/><Relationship Id="rId82" Type="http://schemas.openxmlformats.org/officeDocument/2006/relationships/hyperlink" Target="https://scholar.archive.org/work/dgyek2um4vcplp45b33fbhrmre/access/wayback/http://www.revistafactotum.com/revista/f_11/articulos/Factotum_11_6_Cesar_Tejedor.pdf"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hyperlink" Target="https://gemini.google/overview/gemini-live/" TargetMode="External"/><Relationship Id="rId100" Type="http://schemas.openxmlformats.org/officeDocument/2006/relationships/hyperlink" Target="https://streamlit.io/" TargetMode="External"/><Relationship Id="rId105" Type="http://schemas.openxmlformats.org/officeDocument/2006/relationships/hyperlink" Target="https://code.visualstudio.com/docs/setup/setup-overview" TargetMode="External"/><Relationship Id="rId126" Type="http://schemas.openxmlformats.org/officeDocument/2006/relationships/image" Target="media/image53.png"/><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s://www.ibm.com/think/topics/gpt" TargetMode="External"/><Relationship Id="rId93" Type="http://schemas.openxmlformats.org/officeDocument/2006/relationships/hyperlink" Target="https://doi.org/10.1057/s41599-024-04044-8" TargetMode="External"/><Relationship Id="rId98" Type="http://schemas.openxmlformats.org/officeDocument/2006/relationships/hyperlink" Target="https://doi.org/10.26188/28822919.v1" TargetMode="External"/><Relationship Id="rId121" Type="http://schemas.openxmlformats.org/officeDocument/2006/relationships/image" Target="media/image48.png"/><Relationship Id="rId142" Type="http://schemas.openxmlformats.org/officeDocument/2006/relationships/hyperlink" Target="https://news.sky.com/story/mother-says-son-killed-himself-because-of-hypersexualised-and-frighteningly-realisticai-chatbot-in-new-lawsuit-13240210" TargetMode="External"/><Relationship Id="rId3" Type="http://schemas.openxmlformats.org/officeDocument/2006/relationships/numbering" Target="numbering.xml"/><Relationship Id="rId25" Type="http://schemas.microsoft.com/office/2018/08/relationships/commentsExtensible" Target="commentsExtensible.xml"/><Relationship Id="rId46" Type="http://schemas.openxmlformats.org/officeDocument/2006/relationships/image" Target="media/image23.jpeg"/><Relationship Id="rId67" Type="http://schemas.openxmlformats.org/officeDocument/2006/relationships/hyperlink" Target="https://revista.proeditio.com/rpdd/article/view/7857/8369" TargetMode="External"/><Relationship Id="rId116" Type="http://schemas.openxmlformats.org/officeDocument/2006/relationships/image" Target="media/image43.png"/><Relationship Id="rId137" Type="http://schemas.openxmlformats.org/officeDocument/2006/relationships/image" Target="media/image64.jpeg"/><Relationship Id="rId20" Type="http://schemas.openxmlformats.org/officeDocument/2006/relationships/footer" Target="footer9.xml"/><Relationship Id="rId41" Type="http://schemas.openxmlformats.org/officeDocument/2006/relationships/image" Target="media/image18.png"/><Relationship Id="rId62" Type="http://schemas.openxmlformats.org/officeDocument/2006/relationships/hyperlink" Target="https://doi.org/10.1177/2053951716679679" TargetMode="External"/><Relationship Id="rId83" Type="http://schemas.openxmlformats.org/officeDocument/2006/relationships/hyperlink" Target="https://lacasadelaetica.com/aristoteles-etica-de-la-virtud/" TargetMode="External"/><Relationship Id="rId88" Type="http://schemas.openxmlformats.org/officeDocument/2006/relationships/hyperlink" Target="https://doi.org/10.1007/978-3-031-12482-2_6" TargetMode="External"/><Relationship Id="rId111" Type="http://schemas.openxmlformats.org/officeDocument/2006/relationships/image" Target="media/image38.png"/><Relationship Id="rId132" Type="http://schemas.openxmlformats.org/officeDocument/2006/relationships/image" Target="media/image59.png"/><Relationship Id="rId15" Type="http://schemas.openxmlformats.org/officeDocument/2006/relationships/header" Target="header1.xm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54.png"/><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image" Target="media/image29.png"/><Relationship Id="rId73" Type="http://schemas.openxmlformats.org/officeDocument/2006/relationships/hyperlink" Target="https://www.ibm.com/es-es/think/topics/gpt-4o" TargetMode="External"/><Relationship Id="rId78" Type="http://schemas.openxmlformats.org/officeDocument/2006/relationships/hyperlink" Target="https://es.wired.com/articulos/nvidia-presenta-blackwell-ultra-y-rubin-ultra-para-mantener-su-liderazgo-en-la-ia" TargetMode="External"/><Relationship Id="rId94" Type="http://schemas.openxmlformats.org/officeDocument/2006/relationships/hyperlink" Target="https://doi.org/10.1177/14614448241293154" TargetMode="External"/><Relationship Id="rId99" Type="http://schemas.openxmlformats.org/officeDocument/2006/relationships/hyperlink" Target="https://assets.kpmg.com/content/dam/kpmgsites/es/pdf/2025/05/trust-attitudes-and-use-of-ai-espana.pdf" TargetMode="External"/><Relationship Id="rId101" Type="http://schemas.openxmlformats.org/officeDocument/2006/relationships/hyperlink" Target="https://www.tiobe.com/tiobe-index/" TargetMode="External"/><Relationship Id="rId122" Type="http://schemas.openxmlformats.org/officeDocument/2006/relationships/image" Target="media/image49.png"/><Relationship Id="rId143" Type="http://schemas.openxmlformats.org/officeDocument/2006/relationships/hyperlink" Target="https://www.abc.net.au/news/2024-10-20/ai-sexbot-industry-strange-new-questions-risks/104474940" TargetMode="Externa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image" Target="media/image3.png"/><Relationship Id="rId47" Type="http://schemas.openxmlformats.org/officeDocument/2006/relationships/image" Target="media/image24.jpeg"/><Relationship Id="rId68" Type="http://schemas.openxmlformats.org/officeDocument/2006/relationships/hyperlink" Target="https://doi.org/10.1093/mind/LIX.236.433" TargetMode="External"/><Relationship Id="rId89" Type="http://schemas.openxmlformats.org/officeDocument/2006/relationships/hyperlink" Target="https://www.huntermagazine.es/kant-y-la-etica-deontologica-el-deber-como-principio/7533/" TargetMode="External"/><Relationship Id="rId112" Type="http://schemas.openxmlformats.org/officeDocument/2006/relationships/image" Target="media/image39.png"/><Relationship Id="rId133" Type="http://schemas.openxmlformats.org/officeDocument/2006/relationships/image" Target="media/image60.jpeg"/><Relationship Id="rId16" Type="http://schemas.openxmlformats.org/officeDocument/2006/relationships/footer" Target="footer5.xml"/><Relationship Id="rId37" Type="http://schemas.openxmlformats.org/officeDocument/2006/relationships/image" Target="media/image14.png"/><Relationship Id="rId58" Type="http://schemas.openxmlformats.org/officeDocument/2006/relationships/image" Target="media/image35.png"/><Relationship Id="rId79" Type="http://schemas.openxmlformats.org/officeDocument/2006/relationships/hyperlink" Target="https://www.oracle.com/es/artificial-intelligence/machine-learning/what-is-deep-learning/" TargetMode="External"/><Relationship Id="rId102" Type="http://schemas.openxmlformats.org/officeDocument/2006/relationships/hyperlink" Target="https://workspace.google.com/products/sheets/" TargetMode="External"/><Relationship Id="rId123" Type="http://schemas.openxmlformats.org/officeDocument/2006/relationships/image" Target="media/image50.png"/><Relationship Id="rId144" Type="http://schemas.openxmlformats.org/officeDocument/2006/relationships/hyperlink" Target="https://www.iese.edu/standout/es/inteligencia-artificial-preguntas-directiv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1</TotalTime>
  <Pages>64</Pages>
  <Words>15940</Words>
  <Characters>87674</Characters>
  <Application>Microsoft Office Word</Application>
  <DocSecurity>0</DocSecurity>
  <Lines>730</Lines>
  <Paragraphs>206</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 </vt:lpstr>
    </vt:vector>
  </TitlesOfParts>
  <Company/>
  <LinksUpToDate>false</LinksUpToDate>
  <CharactersWithSpaces>10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36</cp:revision>
  <cp:lastPrinted>2025-06-12T17:26:00Z</cp:lastPrinted>
  <dcterms:created xsi:type="dcterms:W3CDTF">2025-06-09T23:24:00Z</dcterms:created>
  <dcterms:modified xsi:type="dcterms:W3CDTF">2025-06-1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